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E7A5CF" w14:textId="77777777" w:rsidR="00552B9E" w:rsidRPr="004C16E9" w:rsidRDefault="00552B9E" w:rsidP="00791901">
      <w:pPr>
        <w:pStyle w:val="Heading1"/>
        <w:rPr>
          <w:rFonts w:asciiTheme="minorBidi" w:hAnsiTheme="minorBidi" w:cstheme="minorBidi"/>
          <w:b/>
          <w:bCs/>
          <w:color w:val="auto"/>
        </w:rPr>
      </w:pPr>
      <w:r w:rsidRPr="004C16E9">
        <w:rPr>
          <w:rFonts w:asciiTheme="minorBidi" w:hAnsiTheme="minorBidi" w:cstheme="minorBidi"/>
          <w:b/>
          <w:bCs/>
          <w:color w:val="auto"/>
        </w:rPr>
        <w:t>TITLE PAGE</w:t>
      </w:r>
    </w:p>
    <w:p w14:paraId="61D0D774" w14:textId="7FF4B75B" w:rsidR="00552B9E" w:rsidRPr="004C16E9" w:rsidRDefault="000C5B74" w:rsidP="00552B9E">
      <w:pPr>
        <w:rPr>
          <w:rFonts w:cstheme="minorBidi"/>
        </w:rPr>
      </w:pPr>
      <w:r w:rsidRPr="004C16E9">
        <w:rPr>
          <w:rFonts w:cstheme="minorBidi"/>
        </w:rPr>
        <w:t xml:space="preserve">Nurses’ </w:t>
      </w:r>
      <w:r w:rsidR="00104456" w:rsidRPr="004C16E9">
        <w:rPr>
          <w:rFonts w:cstheme="minorBidi"/>
        </w:rPr>
        <w:t>12</w:t>
      </w:r>
      <w:r w:rsidR="00C357CA" w:rsidRPr="004C16E9">
        <w:rPr>
          <w:rFonts w:cstheme="minorBidi"/>
        </w:rPr>
        <w:t>-</w:t>
      </w:r>
      <w:r w:rsidR="00104456" w:rsidRPr="004C16E9">
        <w:rPr>
          <w:rFonts w:cstheme="minorBidi"/>
        </w:rPr>
        <w:t>hour shifts and missed or delayed vital signs observations on hospital wards</w:t>
      </w:r>
      <w:r w:rsidR="00034B0E" w:rsidRPr="004C16E9">
        <w:rPr>
          <w:rFonts w:cstheme="minorBidi"/>
        </w:rPr>
        <w:t>: retrospective observational study</w:t>
      </w:r>
    </w:p>
    <w:p w14:paraId="1D9F5BBB" w14:textId="77777777" w:rsidR="00C02082" w:rsidRPr="004C16E9" w:rsidRDefault="00C02082" w:rsidP="00552B9E">
      <w:pPr>
        <w:rPr>
          <w:rFonts w:cstheme="minorBidi"/>
        </w:rPr>
      </w:pPr>
    </w:p>
    <w:p w14:paraId="3D044479" w14:textId="192DDF25" w:rsidR="00FA387A" w:rsidRPr="004C16E9" w:rsidRDefault="00A0710A" w:rsidP="00FA387A">
      <w:pPr>
        <w:rPr>
          <w:rFonts w:cstheme="minorBidi"/>
        </w:rPr>
      </w:pPr>
      <w:r w:rsidRPr="004C16E9">
        <w:rPr>
          <w:rFonts w:cstheme="minorBidi"/>
        </w:rPr>
        <w:t>Chiara Dall’Ora</w:t>
      </w:r>
      <w:r w:rsidR="005C5C65" w:rsidRPr="004C16E9">
        <w:rPr>
          <w:rFonts w:cstheme="minorBidi"/>
        </w:rPr>
        <w:t>*</w:t>
      </w:r>
      <w:r w:rsidR="00FA387A" w:rsidRPr="004C16E9">
        <w:rPr>
          <w:rFonts w:cstheme="minorBidi"/>
        </w:rPr>
        <w:t xml:space="preserve"> </w:t>
      </w:r>
      <w:r w:rsidR="00FA387A" w:rsidRPr="004C16E9">
        <w:rPr>
          <w:rFonts w:cstheme="minorBidi"/>
          <w:vertAlign w:val="superscript"/>
        </w:rPr>
        <w:t>1,2</w:t>
      </w:r>
      <w:r w:rsidR="00FA387A" w:rsidRPr="004C16E9">
        <w:rPr>
          <w:rFonts w:cstheme="minorBidi"/>
        </w:rPr>
        <w:t xml:space="preserve"> RN, MSc, PhD, University of Southampton, Building 67, Highfield, Southampton, SO17 1BJ, UK, C.Dall’ora@soton.ac.uk, +44(023) 8059 8249</w:t>
      </w:r>
    </w:p>
    <w:p w14:paraId="5A7DE84C" w14:textId="77777777" w:rsidR="00FA387A" w:rsidRPr="004C16E9" w:rsidRDefault="00FA387A" w:rsidP="00FA387A">
      <w:pPr>
        <w:rPr>
          <w:rFonts w:cstheme="minorBidi"/>
        </w:rPr>
      </w:pPr>
    </w:p>
    <w:p w14:paraId="779C3FD1" w14:textId="33C76A6D" w:rsidR="005C5C65" w:rsidRPr="004C16E9" w:rsidRDefault="00A0710A" w:rsidP="00FA387A">
      <w:pPr>
        <w:rPr>
          <w:rFonts w:cstheme="minorBidi"/>
        </w:rPr>
      </w:pPr>
      <w:r w:rsidRPr="004C16E9">
        <w:rPr>
          <w:rFonts w:cstheme="minorBidi"/>
        </w:rPr>
        <w:t>Peter Griffiths</w:t>
      </w:r>
      <w:r w:rsidR="005C5C65" w:rsidRPr="004C16E9">
        <w:rPr>
          <w:rFonts w:cstheme="minorBidi"/>
        </w:rPr>
        <w:t>*</w:t>
      </w:r>
      <w:r w:rsidR="00FA387A" w:rsidRPr="004C16E9">
        <w:rPr>
          <w:rFonts w:cstheme="minorBidi"/>
          <w:vertAlign w:val="superscript"/>
        </w:rPr>
        <w:t>1,2</w:t>
      </w:r>
      <w:r w:rsidR="00FA387A" w:rsidRPr="004C16E9">
        <w:rPr>
          <w:rFonts w:cstheme="minorBidi"/>
        </w:rPr>
        <w:t xml:space="preserve">, </w:t>
      </w:r>
      <w:r w:rsidRPr="004C16E9">
        <w:rPr>
          <w:rFonts w:cstheme="minorBidi"/>
        </w:rPr>
        <w:t>Oliver Redfern</w:t>
      </w:r>
      <w:r w:rsidR="00FA387A" w:rsidRPr="004C16E9">
        <w:rPr>
          <w:rFonts w:cstheme="minorBidi"/>
          <w:vertAlign w:val="superscript"/>
        </w:rPr>
        <w:t>3</w:t>
      </w:r>
      <w:r w:rsidR="00D9683E">
        <w:rPr>
          <w:rFonts w:cstheme="minorBidi"/>
          <w:vertAlign w:val="superscript"/>
        </w:rPr>
        <w:t>,4</w:t>
      </w:r>
      <w:r w:rsidR="00FA387A" w:rsidRPr="004C16E9">
        <w:rPr>
          <w:rFonts w:cstheme="minorBidi"/>
        </w:rPr>
        <w:t xml:space="preserve">, </w:t>
      </w:r>
      <w:r w:rsidRPr="004C16E9">
        <w:rPr>
          <w:rFonts w:cstheme="minorBidi"/>
        </w:rPr>
        <w:t>Alejandra Recio-Saucedo</w:t>
      </w:r>
      <w:r w:rsidR="002D258C">
        <w:rPr>
          <w:rFonts w:cstheme="minorBidi"/>
          <w:vertAlign w:val="superscript"/>
        </w:rPr>
        <w:t>2</w:t>
      </w:r>
      <w:r w:rsidR="00FA387A" w:rsidRPr="004C16E9">
        <w:rPr>
          <w:rFonts w:cstheme="minorBidi"/>
        </w:rPr>
        <w:t xml:space="preserve">, </w:t>
      </w:r>
      <w:r w:rsidRPr="004C16E9">
        <w:rPr>
          <w:rFonts w:cstheme="minorBidi"/>
        </w:rPr>
        <w:t xml:space="preserve">Paul </w:t>
      </w:r>
      <w:r w:rsidR="00D9683E" w:rsidRPr="004C16E9">
        <w:rPr>
          <w:rFonts w:cstheme="minorBidi"/>
        </w:rPr>
        <w:t>Meredith</w:t>
      </w:r>
      <w:r w:rsidR="00D9683E">
        <w:rPr>
          <w:rFonts w:cstheme="minorBidi"/>
          <w:vertAlign w:val="superscript"/>
        </w:rPr>
        <w:t>5</w:t>
      </w:r>
      <w:r w:rsidR="00FA387A" w:rsidRPr="004C16E9">
        <w:rPr>
          <w:rFonts w:cstheme="minorBidi"/>
        </w:rPr>
        <w:t xml:space="preserve">, </w:t>
      </w:r>
      <w:r w:rsidRPr="004C16E9">
        <w:rPr>
          <w:rFonts w:cstheme="minorBidi"/>
        </w:rPr>
        <w:t>Jane Ball</w:t>
      </w:r>
      <w:r w:rsidR="00FA387A" w:rsidRPr="004C16E9">
        <w:rPr>
          <w:rFonts w:cstheme="minorBidi"/>
          <w:vertAlign w:val="superscript"/>
        </w:rPr>
        <w:t>2</w:t>
      </w:r>
      <w:r w:rsidR="00FA387A" w:rsidRPr="004C16E9">
        <w:rPr>
          <w:rFonts w:cstheme="minorBidi"/>
        </w:rPr>
        <w:t xml:space="preserve">, </w:t>
      </w:r>
      <w:r w:rsidRPr="004C16E9">
        <w:rPr>
          <w:rFonts w:cstheme="minorBidi"/>
        </w:rPr>
        <w:t>On behalf of the Missed Care Study Group</w:t>
      </w:r>
      <w:r w:rsidR="005C5C65" w:rsidRPr="004C16E9">
        <w:rPr>
          <w:rFonts w:cstheme="minorBidi"/>
          <w:vertAlign w:val="superscript"/>
        </w:rPr>
        <w:t>†</w:t>
      </w:r>
    </w:p>
    <w:p w14:paraId="74E429AE" w14:textId="77777777" w:rsidR="005C5C65" w:rsidRPr="004C16E9" w:rsidRDefault="005C5C65" w:rsidP="00A0710A">
      <w:pPr>
        <w:rPr>
          <w:rFonts w:cstheme="minorBidi"/>
        </w:rPr>
      </w:pPr>
    </w:p>
    <w:p w14:paraId="5665F9DD" w14:textId="3E924901" w:rsidR="005C5C65" w:rsidRPr="004C16E9" w:rsidRDefault="005C5C65" w:rsidP="005C5C65">
      <w:pPr>
        <w:rPr>
          <w:rFonts w:cstheme="minorBidi"/>
        </w:rPr>
      </w:pPr>
      <w:r w:rsidRPr="004C16E9">
        <w:rPr>
          <w:rFonts w:cstheme="minorBidi"/>
        </w:rPr>
        <w:t>* Chiara Dall’Ora and Peter Griffiths contributed equally to this manuscript</w:t>
      </w:r>
    </w:p>
    <w:p w14:paraId="0D078774" w14:textId="4C6B1C5A" w:rsidR="005C5C65" w:rsidRPr="004C16E9" w:rsidRDefault="00FA387A" w:rsidP="005C5C65">
      <w:pPr>
        <w:rPr>
          <w:rFonts w:cstheme="minorBidi"/>
        </w:rPr>
      </w:pPr>
      <w:r w:rsidRPr="004C16E9">
        <w:rPr>
          <w:rFonts w:cstheme="minorBidi"/>
          <w:vertAlign w:val="superscript"/>
        </w:rPr>
        <w:t xml:space="preserve">1 </w:t>
      </w:r>
      <w:r w:rsidRPr="004C16E9">
        <w:rPr>
          <w:rFonts w:cstheme="minorBidi"/>
        </w:rPr>
        <w:t>National Institute for Health Research Collaboration for Leadership in Applied Health Research and Care (Wessex), University of Southampton, Southampton, UK</w:t>
      </w:r>
    </w:p>
    <w:p w14:paraId="442B74AC" w14:textId="185BDB94" w:rsidR="00FA387A" w:rsidRPr="004C16E9" w:rsidRDefault="00FA387A" w:rsidP="00C859EA">
      <w:pPr>
        <w:rPr>
          <w:rFonts w:cstheme="minorBidi"/>
        </w:rPr>
      </w:pPr>
      <w:r w:rsidRPr="004C16E9">
        <w:rPr>
          <w:rFonts w:cstheme="minorBidi"/>
          <w:vertAlign w:val="superscript"/>
        </w:rPr>
        <w:t xml:space="preserve">2 </w:t>
      </w:r>
      <w:r w:rsidRPr="004C16E9">
        <w:rPr>
          <w:rFonts w:cstheme="minorBidi"/>
        </w:rPr>
        <w:t xml:space="preserve">Faculty of Health Sciences, </w:t>
      </w:r>
      <w:r w:rsidR="00C859EA" w:rsidRPr="004C16E9">
        <w:rPr>
          <w:rFonts w:cstheme="minorBidi"/>
        </w:rPr>
        <w:t xml:space="preserve">University of Southampton, </w:t>
      </w:r>
      <w:r w:rsidRPr="004C16E9">
        <w:rPr>
          <w:rFonts w:cstheme="minorBidi"/>
        </w:rPr>
        <w:t>Southampton, UK</w:t>
      </w:r>
    </w:p>
    <w:p w14:paraId="28FE5EAF" w14:textId="2FD838A7" w:rsidR="00FA387A" w:rsidRPr="004C16E9" w:rsidRDefault="00FA387A" w:rsidP="005C5C65">
      <w:pPr>
        <w:rPr>
          <w:rFonts w:cstheme="minorBidi"/>
        </w:rPr>
      </w:pPr>
      <w:r w:rsidRPr="004C16E9">
        <w:rPr>
          <w:rFonts w:cstheme="minorBidi"/>
          <w:vertAlign w:val="superscript"/>
        </w:rPr>
        <w:t>3</w:t>
      </w:r>
      <w:r w:rsidR="00DE3461">
        <w:rPr>
          <w:rFonts w:cstheme="minorBidi"/>
        </w:rPr>
        <w:t xml:space="preserve"> </w:t>
      </w:r>
      <w:r w:rsidR="00DE3461" w:rsidRPr="00DE3461">
        <w:rPr>
          <w:rFonts w:cstheme="minorBidi"/>
        </w:rPr>
        <w:t>School of Computing, University of Portsmouth, UK</w:t>
      </w:r>
      <w:r w:rsidRPr="004C16E9">
        <w:rPr>
          <w:rFonts w:cstheme="minorBidi"/>
          <w:vertAlign w:val="superscript"/>
        </w:rPr>
        <w:t xml:space="preserve"> </w:t>
      </w:r>
    </w:p>
    <w:p w14:paraId="58E04D89" w14:textId="11F07962" w:rsidR="00D9683E" w:rsidRPr="00D9683E" w:rsidRDefault="00FA387A" w:rsidP="00D9683E">
      <w:pPr>
        <w:rPr>
          <w:rFonts w:cstheme="minorBidi"/>
        </w:rPr>
      </w:pPr>
      <w:r w:rsidRPr="004C16E9">
        <w:rPr>
          <w:rFonts w:cstheme="minorBidi"/>
          <w:vertAlign w:val="superscript"/>
        </w:rPr>
        <w:t xml:space="preserve">4 </w:t>
      </w:r>
      <w:proofErr w:type="spellStart"/>
      <w:r w:rsidR="00D9683E" w:rsidRPr="00D9683E">
        <w:rPr>
          <w:rFonts w:cstheme="minorBidi"/>
        </w:rPr>
        <w:t>Kadoorie</w:t>
      </w:r>
      <w:proofErr w:type="spellEnd"/>
      <w:r w:rsidR="00D9683E" w:rsidRPr="00D9683E">
        <w:rPr>
          <w:rFonts w:cstheme="minorBidi"/>
        </w:rPr>
        <w:t xml:space="preserve"> Centre for Critical Care Research and Education</w:t>
      </w:r>
      <w:r w:rsidR="00D9683E">
        <w:rPr>
          <w:rFonts w:cstheme="minorBidi"/>
        </w:rPr>
        <w:t xml:space="preserve">, </w:t>
      </w:r>
      <w:r w:rsidR="00D9683E" w:rsidRPr="00D9683E">
        <w:rPr>
          <w:rFonts w:cstheme="minorBidi"/>
        </w:rPr>
        <w:t>Nuffield Department of Clinical Neurosciences</w:t>
      </w:r>
      <w:r w:rsidR="00D9683E">
        <w:rPr>
          <w:rFonts w:cstheme="minorBidi"/>
        </w:rPr>
        <w:t xml:space="preserve">, </w:t>
      </w:r>
      <w:r w:rsidR="00D9683E" w:rsidRPr="00D9683E">
        <w:rPr>
          <w:rFonts w:cstheme="minorBidi"/>
        </w:rPr>
        <w:t>University of Oxford</w:t>
      </w:r>
      <w:r w:rsidR="00D9683E">
        <w:rPr>
          <w:rFonts w:cstheme="minorBidi"/>
        </w:rPr>
        <w:t xml:space="preserve">, </w:t>
      </w:r>
      <w:r w:rsidR="00D9683E" w:rsidRPr="00D9683E">
        <w:rPr>
          <w:rFonts w:cstheme="minorBidi"/>
        </w:rPr>
        <w:t>UK</w:t>
      </w:r>
    </w:p>
    <w:p w14:paraId="68302BFF" w14:textId="66CD6D80" w:rsidR="00FA387A" w:rsidRPr="004C16E9" w:rsidRDefault="00D9683E" w:rsidP="002D258C">
      <w:pPr>
        <w:rPr>
          <w:rFonts w:cstheme="minorBidi"/>
        </w:rPr>
      </w:pPr>
      <w:r>
        <w:rPr>
          <w:rFonts w:cstheme="minorBidi"/>
          <w:vertAlign w:val="superscript"/>
        </w:rPr>
        <w:t xml:space="preserve">5 </w:t>
      </w:r>
      <w:r w:rsidR="00C859EA" w:rsidRPr="004C16E9">
        <w:rPr>
          <w:rFonts w:cstheme="minorBidi"/>
        </w:rPr>
        <w:t>Research &amp; Innovation Department,</w:t>
      </w:r>
      <w:r w:rsidR="00C859EA" w:rsidRPr="004C16E9">
        <w:rPr>
          <w:rFonts w:cstheme="minorBidi"/>
          <w:vertAlign w:val="superscript"/>
        </w:rPr>
        <w:t xml:space="preserve"> </w:t>
      </w:r>
      <w:r w:rsidR="00FA387A" w:rsidRPr="004C16E9">
        <w:rPr>
          <w:rFonts w:cstheme="minorBidi"/>
        </w:rPr>
        <w:t>Portsmouth Hospitals NHS Trust</w:t>
      </w:r>
      <w:r w:rsidR="00C859EA" w:rsidRPr="004C16E9">
        <w:rPr>
          <w:rFonts w:cstheme="minorBidi"/>
        </w:rPr>
        <w:t>, Portsmouth, UK</w:t>
      </w:r>
    </w:p>
    <w:p w14:paraId="6C1A037A" w14:textId="77777777" w:rsidR="00FA387A" w:rsidRPr="004C16E9" w:rsidRDefault="00FA387A" w:rsidP="005C5C65">
      <w:pPr>
        <w:rPr>
          <w:rFonts w:cstheme="minorBidi"/>
        </w:rPr>
      </w:pPr>
    </w:p>
    <w:p w14:paraId="0A1A822B" w14:textId="3BB90F32" w:rsidR="00A0710A" w:rsidRPr="004C16E9" w:rsidRDefault="005C5C65" w:rsidP="005C5C65">
      <w:pPr>
        <w:rPr>
          <w:rFonts w:cstheme="minorBidi"/>
        </w:rPr>
      </w:pPr>
      <w:r w:rsidRPr="004C16E9">
        <w:rPr>
          <w:rFonts w:cstheme="minorBidi"/>
          <w:vertAlign w:val="superscript"/>
        </w:rPr>
        <w:t xml:space="preserve">† </w:t>
      </w:r>
      <w:r w:rsidRPr="004C16E9">
        <w:rPr>
          <w:rFonts w:cstheme="minorBidi"/>
        </w:rPr>
        <w:t xml:space="preserve">The Missed Care Study Group comprises Karen Bloor, University of York; </w:t>
      </w:r>
      <w:proofErr w:type="spellStart"/>
      <w:r w:rsidRPr="004C16E9">
        <w:rPr>
          <w:rFonts w:cstheme="minorBidi"/>
        </w:rPr>
        <w:t>Dankmar</w:t>
      </w:r>
      <w:proofErr w:type="spellEnd"/>
      <w:r w:rsidRPr="004C16E9">
        <w:rPr>
          <w:rFonts w:cstheme="minorBidi"/>
        </w:rPr>
        <w:t xml:space="preserve"> </w:t>
      </w:r>
      <w:proofErr w:type="spellStart"/>
      <w:r w:rsidRPr="004C16E9">
        <w:rPr>
          <w:rFonts w:cstheme="minorBidi"/>
        </w:rPr>
        <w:t>Böhning</w:t>
      </w:r>
      <w:proofErr w:type="spellEnd"/>
      <w:r w:rsidRPr="004C16E9">
        <w:rPr>
          <w:rFonts w:cstheme="minorBidi"/>
        </w:rPr>
        <w:t xml:space="preserve">, University of Southampton; Jim Briggs, University of Portsmouth, Centre for Healthcare Modelling and Informatics; Anya De </w:t>
      </w:r>
      <w:proofErr w:type="spellStart"/>
      <w:r w:rsidRPr="004C16E9">
        <w:rPr>
          <w:rFonts w:cstheme="minorBidi"/>
        </w:rPr>
        <w:t>Iongh</w:t>
      </w:r>
      <w:proofErr w:type="spellEnd"/>
      <w:r w:rsidRPr="004C16E9">
        <w:rPr>
          <w:rFonts w:cstheme="minorBidi"/>
        </w:rPr>
        <w:t xml:space="preserve">, Independent lay researcher; Jeremy Jones, University of Southampton, Faculty of Health Sciences; Caroline Kovacs, University of Portsmouth, Centre for Healthcare Modelling and Informatics; David Prytherch University of Portsmouth, Centre for Healthcare Modelling and Informatics and Portsmouth Hospitals NHS Trust, Clinical Outcomes Research Group; Paul Schmidt, National Institute for Health Research Collaboration for Applied Health Research and Care (Wessex) and Portsmouth Hospitals NHS Trust, Clinical Outcomes Research Group; Nicky </w:t>
      </w:r>
      <w:proofErr w:type="spellStart"/>
      <w:r w:rsidRPr="004C16E9">
        <w:rPr>
          <w:rFonts w:cstheme="minorBidi"/>
        </w:rPr>
        <w:t>Sinden</w:t>
      </w:r>
      <w:proofErr w:type="spellEnd"/>
      <w:r w:rsidRPr="004C16E9">
        <w:rPr>
          <w:rFonts w:cstheme="minorBidi"/>
        </w:rPr>
        <w:t xml:space="preserve">, Portsmouth </w:t>
      </w:r>
      <w:r w:rsidRPr="004C16E9">
        <w:rPr>
          <w:rFonts w:cstheme="minorBidi"/>
        </w:rPr>
        <w:lastRenderedPageBreak/>
        <w:t>Hospitals NHS Trust, Clinical Outcomes Research Group; Gary Smith, Bournemouth University</w:t>
      </w:r>
    </w:p>
    <w:p w14:paraId="6FB630C5" w14:textId="77777777" w:rsidR="00E60B74" w:rsidRDefault="00E60B74" w:rsidP="005C5C65">
      <w:pPr>
        <w:rPr>
          <w:rFonts w:cstheme="minorBidi"/>
        </w:rPr>
      </w:pPr>
    </w:p>
    <w:p w14:paraId="7A487B8E" w14:textId="42526B87" w:rsidR="00E01DE1" w:rsidRPr="004C16E9" w:rsidRDefault="00E01DE1" w:rsidP="005C5C65">
      <w:pPr>
        <w:rPr>
          <w:rFonts w:cstheme="minorBidi"/>
        </w:rPr>
      </w:pPr>
      <w:r w:rsidRPr="004C16E9">
        <w:rPr>
          <w:rFonts w:cstheme="minorBidi"/>
        </w:rPr>
        <w:t xml:space="preserve">Word count: </w:t>
      </w:r>
      <w:r w:rsidR="008E3838">
        <w:rPr>
          <w:rFonts w:cstheme="minorBidi"/>
        </w:rPr>
        <w:t>27</w:t>
      </w:r>
      <w:r w:rsidR="00216D61">
        <w:rPr>
          <w:rFonts w:cstheme="minorBidi"/>
        </w:rPr>
        <w:t>55</w:t>
      </w:r>
      <w:bookmarkStart w:id="0" w:name="_GoBack"/>
      <w:bookmarkEnd w:id="0"/>
    </w:p>
    <w:p w14:paraId="23E67481" w14:textId="77777777" w:rsidR="00552B9E" w:rsidRPr="004C16E9" w:rsidRDefault="00552B9E" w:rsidP="00552B9E">
      <w:pPr>
        <w:rPr>
          <w:rFonts w:cstheme="minorBidi"/>
        </w:rPr>
      </w:pPr>
      <w:r w:rsidRPr="004C16E9">
        <w:rPr>
          <w:rFonts w:cstheme="minorBidi"/>
        </w:rPr>
        <w:br w:type="page"/>
      </w:r>
    </w:p>
    <w:p w14:paraId="5B1039E6" w14:textId="77777777" w:rsidR="00767792" w:rsidRPr="004C16E9" w:rsidRDefault="00791901" w:rsidP="00791901">
      <w:pPr>
        <w:pStyle w:val="Heading1"/>
        <w:rPr>
          <w:rFonts w:asciiTheme="minorBidi" w:hAnsiTheme="minorBidi" w:cstheme="minorBidi"/>
          <w:b/>
          <w:bCs/>
          <w:color w:val="auto"/>
        </w:rPr>
      </w:pPr>
      <w:r w:rsidRPr="004C16E9">
        <w:rPr>
          <w:rFonts w:asciiTheme="minorBidi" w:hAnsiTheme="minorBidi" w:cstheme="minorBidi"/>
          <w:b/>
          <w:bCs/>
          <w:color w:val="auto"/>
        </w:rPr>
        <w:lastRenderedPageBreak/>
        <w:t>ABSTRACT</w:t>
      </w:r>
    </w:p>
    <w:p w14:paraId="188A1FDF" w14:textId="0D1FE9FD" w:rsidR="00896299" w:rsidRPr="004C16E9" w:rsidRDefault="00777DED" w:rsidP="00752B8D">
      <w:pPr>
        <w:rPr>
          <w:rFonts w:cstheme="minorBidi"/>
        </w:rPr>
      </w:pPr>
      <w:r w:rsidRPr="004C16E9">
        <w:rPr>
          <w:rFonts w:cstheme="minorBidi"/>
        </w:rPr>
        <w:t xml:space="preserve">Objectives: </w:t>
      </w:r>
      <w:r w:rsidR="00D36DF9" w:rsidRPr="004C16E9">
        <w:rPr>
          <w:rFonts w:cstheme="minorBidi"/>
        </w:rPr>
        <w:t>12-hour</w:t>
      </w:r>
      <w:r w:rsidR="003A0CDA" w:rsidRPr="004C16E9">
        <w:rPr>
          <w:rFonts w:cstheme="minorBidi"/>
        </w:rPr>
        <w:t xml:space="preserve"> shifts worked by nurses on acute hospital wards have been associated with </w:t>
      </w:r>
      <w:r w:rsidR="007B7D42" w:rsidRPr="004C16E9">
        <w:rPr>
          <w:rFonts w:cstheme="minorBidi"/>
        </w:rPr>
        <w:t xml:space="preserve">increased rates of </w:t>
      </w:r>
      <w:r w:rsidR="00B66489" w:rsidRPr="004C16E9">
        <w:rPr>
          <w:rFonts w:cstheme="minorBidi"/>
        </w:rPr>
        <w:t>missed care reported by nurses</w:t>
      </w:r>
      <w:r w:rsidR="003A0CDA" w:rsidRPr="004C16E9">
        <w:rPr>
          <w:rFonts w:cstheme="minorBidi"/>
        </w:rPr>
        <w:t>. This study aim</w:t>
      </w:r>
      <w:r w:rsidR="00B66489" w:rsidRPr="004C16E9">
        <w:rPr>
          <w:rFonts w:cstheme="minorBidi"/>
        </w:rPr>
        <w:t>ed</w:t>
      </w:r>
      <w:r w:rsidR="003A0CDA" w:rsidRPr="004C16E9">
        <w:rPr>
          <w:rFonts w:cstheme="minorBidi"/>
        </w:rPr>
        <w:t xml:space="preserve"> t</w:t>
      </w:r>
      <w:r w:rsidR="00896299" w:rsidRPr="004C16E9">
        <w:rPr>
          <w:rFonts w:cstheme="minorBidi"/>
        </w:rPr>
        <w:t xml:space="preserve">o </w:t>
      </w:r>
      <w:r w:rsidR="00752B8D" w:rsidRPr="004C16E9">
        <w:rPr>
          <w:rFonts w:cstheme="minorBidi"/>
        </w:rPr>
        <w:t>measure the association between</w:t>
      </w:r>
      <w:r w:rsidR="00896299" w:rsidRPr="004C16E9">
        <w:rPr>
          <w:rFonts w:cstheme="minorBidi"/>
        </w:rPr>
        <w:t xml:space="preserve"> </w:t>
      </w:r>
      <w:r w:rsidR="00863717" w:rsidRPr="004C16E9">
        <w:rPr>
          <w:rFonts w:cstheme="minorBidi"/>
        </w:rPr>
        <w:t xml:space="preserve">nurses working </w:t>
      </w:r>
      <w:r w:rsidR="00896299" w:rsidRPr="004C16E9">
        <w:rPr>
          <w:rFonts w:cstheme="minorBidi"/>
        </w:rPr>
        <w:t xml:space="preserve">shifts of </w:t>
      </w:r>
      <w:r w:rsidR="002607CA" w:rsidRPr="004C16E9">
        <w:rPr>
          <w:rFonts w:cstheme="minorBidi"/>
        </w:rPr>
        <w:t xml:space="preserve">at least </w:t>
      </w:r>
      <w:r w:rsidR="00896299" w:rsidRPr="004C16E9">
        <w:rPr>
          <w:rFonts w:cstheme="minorBidi"/>
        </w:rPr>
        <w:t xml:space="preserve">12 </w:t>
      </w:r>
      <w:r w:rsidR="002607CA" w:rsidRPr="004C16E9">
        <w:rPr>
          <w:rFonts w:cstheme="minorBidi"/>
        </w:rPr>
        <w:t xml:space="preserve">hours </w:t>
      </w:r>
      <w:r w:rsidR="00752B8D" w:rsidRPr="004C16E9">
        <w:rPr>
          <w:rFonts w:cstheme="minorBidi"/>
        </w:rPr>
        <w:t>and</w:t>
      </w:r>
      <w:r w:rsidR="00896299" w:rsidRPr="004C16E9">
        <w:rPr>
          <w:rFonts w:cstheme="minorBidi"/>
        </w:rPr>
        <w:t xml:space="preserve"> </w:t>
      </w:r>
      <w:r w:rsidR="003A0CDA" w:rsidRPr="004C16E9">
        <w:rPr>
          <w:rFonts w:cstheme="minorBidi"/>
        </w:rPr>
        <w:t xml:space="preserve">an objective measure of </w:t>
      </w:r>
      <w:r w:rsidR="00E47D77" w:rsidRPr="004C16E9">
        <w:rPr>
          <w:rFonts w:cstheme="minorBidi"/>
        </w:rPr>
        <w:t>missed care</w:t>
      </w:r>
      <w:r w:rsidR="003A0CDA" w:rsidRPr="004C16E9">
        <w:rPr>
          <w:rFonts w:cstheme="minorBidi"/>
        </w:rPr>
        <w:t xml:space="preserve"> –</w:t>
      </w:r>
      <w:r w:rsidR="00C05EF3" w:rsidRPr="004C16E9">
        <w:rPr>
          <w:rFonts w:cstheme="minorBidi"/>
        </w:rPr>
        <w:t xml:space="preserve"> </w:t>
      </w:r>
      <w:r w:rsidR="003A0CDA" w:rsidRPr="004C16E9">
        <w:rPr>
          <w:rFonts w:cstheme="minorBidi"/>
        </w:rPr>
        <w:t>vital signs observa</w:t>
      </w:r>
      <w:r w:rsidR="00C05EF3" w:rsidRPr="004C16E9">
        <w:rPr>
          <w:rFonts w:cstheme="minorBidi"/>
        </w:rPr>
        <w:t xml:space="preserve">tions </w:t>
      </w:r>
      <w:r w:rsidR="00E47D77" w:rsidRPr="004C16E9">
        <w:rPr>
          <w:rFonts w:cstheme="minorBidi"/>
        </w:rPr>
        <w:t xml:space="preserve">taken on time </w:t>
      </w:r>
      <w:r w:rsidR="00C05EF3" w:rsidRPr="004C16E9">
        <w:rPr>
          <w:rFonts w:cstheme="minorBidi"/>
        </w:rPr>
        <w:t xml:space="preserve">according to an </w:t>
      </w:r>
      <w:r w:rsidR="00D36DF9" w:rsidRPr="004C16E9">
        <w:rPr>
          <w:rFonts w:cstheme="minorBidi"/>
        </w:rPr>
        <w:t>acuity-based</w:t>
      </w:r>
      <w:r w:rsidR="00C05EF3" w:rsidRPr="004C16E9">
        <w:rPr>
          <w:rFonts w:cstheme="minorBidi"/>
        </w:rPr>
        <w:t xml:space="preserve"> </w:t>
      </w:r>
      <w:r w:rsidR="00F20221" w:rsidRPr="004C16E9">
        <w:rPr>
          <w:rFonts w:cstheme="minorBidi"/>
        </w:rPr>
        <w:t xml:space="preserve">surveillance </w:t>
      </w:r>
      <w:r w:rsidR="00C05EF3" w:rsidRPr="004C16E9">
        <w:rPr>
          <w:rFonts w:cstheme="minorBidi"/>
        </w:rPr>
        <w:t xml:space="preserve">protocol. </w:t>
      </w:r>
    </w:p>
    <w:p w14:paraId="39C5679D" w14:textId="11A75A12" w:rsidR="00777DED" w:rsidRPr="004C16E9" w:rsidRDefault="00777DED" w:rsidP="00752B8D">
      <w:pPr>
        <w:rPr>
          <w:rFonts w:cstheme="minorBidi"/>
        </w:rPr>
      </w:pPr>
      <w:r w:rsidRPr="004C16E9">
        <w:rPr>
          <w:rFonts w:cstheme="minorBidi"/>
        </w:rPr>
        <w:t xml:space="preserve">Design: </w:t>
      </w:r>
      <w:r w:rsidR="00896299" w:rsidRPr="004C16E9">
        <w:rPr>
          <w:rFonts w:cstheme="minorBidi"/>
        </w:rPr>
        <w:t xml:space="preserve">A retrospective </w:t>
      </w:r>
      <w:r w:rsidR="00752B8D" w:rsidRPr="004C16E9">
        <w:rPr>
          <w:rFonts w:cstheme="minorBidi"/>
        </w:rPr>
        <w:t xml:space="preserve">observational </w:t>
      </w:r>
      <w:r w:rsidR="00896299" w:rsidRPr="004C16E9">
        <w:rPr>
          <w:rFonts w:cstheme="minorBidi"/>
        </w:rPr>
        <w:t xml:space="preserve">study using routinely collected data </w:t>
      </w:r>
      <w:r w:rsidRPr="004C16E9">
        <w:rPr>
          <w:rFonts w:cstheme="minorBidi"/>
        </w:rPr>
        <w:t>from March 2012 to March 2015</w:t>
      </w:r>
      <w:r w:rsidR="00A849AA" w:rsidRPr="004C16E9">
        <w:rPr>
          <w:rFonts w:cstheme="minorBidi"/>
        </w:rPr>
        <w:t>.</w:t>
      </w:r>
    </w:p>
    <w:p w14:paraId="6DE9DD35" w14:textId="7B05DA95" w:rsidR="00777DED" w:rsidRPr="004C16E9" w:rsidRDefault="00777DED" w:rsidP="00752B8D">
      <w:pPr>
        <w:rPr>
          <w:rFonts w:cstheme="minorBidi"/>
        </w:rPr>
      </w:pPr>
      <w:r w:rsidRPr="004C16E9">
        <w:rPr>
          <w:rFonts w:cstheme="minorBidi"/>
        </w:rPr>
        <w:t>Setting:</w:t>
      </w:r>
      <w:r w:rsidR="00896299" w:rsidRPr="004C16E9">
        <w:rPr>
          <w:rFonts w:cstheme="minorBidi"/>
        </w:rPr>
        <w:t xml:space="preserve"> 32 general inpatient wards at a large a</w:t>
      </w:r>
      <w:r w:rsidR="00752B8D" w:rsidRPr="004C16E9">
        <w:rPr>
          <w:rFonts w:cstheme="minorBidi"/>
        </w:rPr>
        <w:t xml:space="preserve">cute hospital in England. </w:t>
      </w:r>
    </w:p>
    <w:p w14:paraId="1FA72BE9" w14:textId="04A9B926" w:rsidR="00777DED" w:rsidRPr="004C16E9" w:rsidRDefault="00777DED" w:rsidP="00752B8D">
      <w:pPr>
        <w:rPr>
          <w:rFonts w:cstheme="minorBidi"/>
        </w:rPr>
      </w:pPr>
      <w:r w:rsidRPr="004C16E9">
        <w:rPr>
          <w:rFonts w:cstheme="minorBidi"/>
        </w:rPr>
        <w:t xml:space="preserve">Participants: </w:t>
      </w:r>
      <w:r w:rsidR="00B66489" w:rsidRPr="004C16E9">
        <w:rPr>
          <w:rFonts w:cstheme="minorBidi"/>
        </w:rPr>
        <w:t xml:space="preserve">658,628 </w:t>
      </w:r>
      <w:r w:rsidR="000D7ACA" w:rsidRPr="004C16E9">
        <w:rPr>
          <w:rFonts w:cstheme="minorBidi"/>
        </w:rPr>
        <w:t xml:space="preserve">nursing shifts </w:t>
      </w:r>
      <w:r w:rsidRPr="004C16E9">
        <w:rPr>
          <w:rFonts w:cstheme="minorBidi"/>
        </w:rPr>
        <w:t xml:space="preserve">nested in 24,069 </w:t>
      </w:r>
      <w:r w:rsidR="00124071" w:rsidRPr="004C16E9">
        <w:rPr>
          <w:rFonts w:cstheme="minorBidi"/>
        </w:rPr>
        <w:t>ward</w:t>
      </w:r>
      <w:r w:rsidR="00B31B83" w:rsidRPr="004C16E9">
        <w:rPr>
          <w:rFonts w:cstheme="minorBidi"/>
        </w:rPr>
        <w:t>-</w:t>
      </w:r>
      <w:r w:rsidR="00124071" w:rsidRPr="004C16E9">
        <w:rPr>
          <w:rFonts w:cstheme="minorBidi"/>
        </w:rPr>
        <w:t>days</w:t>
      </w:r>
      <w:r w:rsidRPr="004C16E9">
        <w:rPr>
          <w:rFonts w:cstheme="minorBidi"/>
        </w:rPr>
        <w:t>.</w:t>
      </w:r>
    </w:p>
    <w:p w14:paraId="34CBC600" w14:textId="28108C5D" w:rsidR="00896299" w:rsidRPr="004C16E9" w:rsidRDefault="00777DED" w:rsidP="00CC719E">
      <w:pPr>
        <w:rPr>
          <w:rFonts w:cstheme="minorBidi"/>
        </w:rPr>
      </w:pPr>
      <w:r w:rsidRPr="004C16E9">
        <w:rPr>
          <w:rFonts w:cstheme="minorBidi"/>
        </w:rPr>
        <w:t xml:space="preserve">Outcome measures: </w:t>
      </w:r>
      <w:r w:rsidR="002607CA" w:rsidRPr="004C16E9">
        <w:rPr>
          <w:rFonts w:cstheme="minorBidi"/>
        </w:rPr>
        <w:t xml:space="preserve">The </w:t>
      </w:r>
      <w:r w:rsidR="00124071" w:rsidRPr="004C16E9">
        <w:rPr>
          <w:rFonts w:cstheme="minorBidi"/>
        </w:rPr>
        <w:t xml:space="preserve">rate of </w:t>
      </w:r>
      <w:r w:rsidR="006E4131" w:rsidRPr="004C16E9">
        <w:rPr>
          <w:rFonts w:cstheme="minorBidi"/>
        </w:rPr>
        <w:t xml:space="preserve">daily </w:t>
      </w:r>
      <w:r w:rsidR="00124071" w:rsidRPr="004C16E9">
        <w:rPr>
          <w:rFonts w:cstheme="minorBidi"/>
        </w:rPr>
        <w:t>d</w:t>
      </w:r>
      <w:r w:rsidR="000057B7" w:rsidRPr="004C16E9">
        <w:rPr>
          <w:rFonts w:cstheme="minorBidi"/>
        </w:rPr>
        <w:t xml:space="preserve">elayed and missed vital signs </w:t>
      </w:r>
      <w:r w:rsidR="006E4131" w:rsidRPr="004C16E9">
        <w:rPr>
          <w:rFonts w:cstheme="minorBidi"/>
        </w:rPr>
        <w:t>observations. We</w:t>
      </w:r>
      <w:r w:rsidR="000057B7" w:rsidRPr="004C16E9">
        <w:rPr>
          <w:rFonts w:cstheme="minorBidi"/>
        </w:rPr>
        <w:t xml:space="preserve"> </w:t>
      </w:r>
      <w:r w:rsidR="000D7ACA" w:rsidRPr="004C16E9">
        <w:rPr>
          <w:rFonts w:cstheme="minorBidi"/>
        </w:rPr>
        <w:t xml:space="preserve">focussed on situations where vital signs observations were required at least every 4 hours and measured the number of instances where observations were delayed or missed, per 24-hour period. </w:t>
      </w:r>
      <w:r w:rsidR="00C05EF3" w:rsidRPr="004C16E9">
        <w:rPr>
          <w:rFonts w:cstheme="minorBidi"/>
        </w:rPr>
        <w:t>For each ward and each day, s</w:t>
      </w:r>
      <w:r w:rsidR="00896299" w:rsidRPr="004C16E9">
        <w:rPr>
          <w:rFonts w:cstheme="minorBidi"/>
        </w:rPr>
        <w:t>hift patterns were characterised in terms of proportion</w:t>
      </w:r>
      <w:r w:rsidR="00E574F5" w:rsidRPr="004C16E9">
        <w:rPr>
          <w:rFonts w:cstheme="minorBidi"/>
        </w:rPr>
        <w:t xml:space="preserve"> of</w:t>
      </w:r>
      <w:r w:rsidR="00896299" w:rsidRPr="004C16E9">
        <w:rPr>
          <w:rFonts w:cstheme="minorBidi"/>
        </w:rPr>
        <w:t xml:space="preserve"> </w:t>
      </w:r>
      <w:r w:rsidR="00D36DF9" w:rsidRPr="004C16E9">
        <w:rPr>
          <w:rFonts w:cstheme="minorBidi"/>
        </w:rPr>
        <w:t xml:space="preserve">care </w:t>
      </w:r>
      <w:r w:rsidR="00752B8D" w:rsidRPr="004C16E9">
        <w:rPr>
          <w:rFonts w:cstheme="minorBidi"/>
        </w:rPr>
        <w:t xml:space="preserve">hours per patient day deriving from </w:t>
      </w:r>
      <w:r w:rsidR="002607CA" w:rsidRPr="004C16E9">
        <w:rPr>
          <w:rFonts w:cstheme="minorBidi"/>
        </w:rPr>
        <w:t>“</w:t>
      </w:r>
      <w:r w:rsidR="00896299" w:rsidRPr="004C16E9">
        <w:rPr>
          <w:rFonts w:cstheme="minorBidi"/>
        </w:rPr>
        <w:t>long</w:t>
      </w:r>
      <w:r w:rsidR="002607CA" w:rsidRPr="004C16E9">
        <w:rPr>
          <w:rFonts w:cstheme="minorBidi"/>
        </w:rPr>
        <w:t>”</w:t>
      </w:r>
      <w:r w:rsidR="00896299" w:rsidRPr="004C16E9">
        <w:rPr>
          <w:rFonts w:cstheme="minorBidi"/>
        </w:rPr>
        <w:t xml:space="preserve"> shifts (≥12</w:t>
      </w:r>
      <w:r w:rsidR="00D36DF9" w:rsidRPr="004C16E9">
        <w:rPr>
          <w:rFonts w:cstheme="minorBidi"/>
        </w:rPr>
        <w:t>-</w:t>
      </w:r>
      <w:r w:rsidR="00896299" w:rsidRPr="004C16E9">
        <w:rPr>
          <w:rFonts w:cstheme="minorBidi"/>
        </w:rPr>
        <w:t>h</w:t>
      </w:r>
      <w:r w:rsidR="00D36DF9" w:rsidRPr="004C16E9">
        <w:rPr>
          <w:rFonts w:cstheme="minorBidi"/>
        </w:rPr>
        <w:t>our</w:t>
      </w:r>
      <w:r w:rsidR="00896299" w:rsidRPr="004C16E9">
        <w:rPr>
          <w:rFonts w:cstheme="minorBidi"/>
        </w:rPr>
        <w:t>)</w:t>
      </w:r>
      <w:r w:rsidR="00463407" w:rsidRPr="004C16E9">
        <w:rPr>
          <w:rFonts w:cstheme="minorBidi"/>
        </w:rPr>
        <w:t xml:space="preserve"> for both registered nurses an</w:t>
      </w:r>
      <w:r w:rsidR="00F71D0F" w:rsidRPr="004C16E9">
        <w:rPr>
          <w:rFonts w:cstheme="minorBidi"/>
        </w:rPr>
        <w:t xml:space="preserve">d </w:t>
      </w:r>
      <w:r w:rsidR="00463407" w:rsidRPr="004C16E9">
        <w:rPr>
          <w:rFonts w:cstheme="minorBidi"/>
        </w:rPr>
        <w:t>healthcare assistants</w:t>
      </w:r>
      <w:r w:rsidR="00752B8D" w:rsidRPr="004C16E9">
        <w:rPr>
          <w:rFonts w:cstheme="minorBidi"/>
        </w:rPr>
        <w:t>.</w:t>
      </w:r>
      <w:r w:rsidR="00896299" w:rsidRPr="004C16E9">
        <w:rPr>
          <w:rFonts w:cstheme="minorBidi"/>
        </w:rPr>
        <w:t xml:space="preserve"> </w:t>
      </w:r>
    </w:p>
    <w:p w14:paraId="0877C884" w14:textId="33961229" w:rsidR="00896299" w:rsidRPr="004C16E9" w:rsidRDefault="00896299" w:rsidP="00E574F5">
      <w:pPr>
        <w:rPr>
          <w:rFonts w:cstheme="minorBidi"/>
        </w:rPr>
      </w:pPr>
      <w:r w:rsidRPr="004C16E9">
        <w:rPr>
          <w:rFonts w:cstheme="minorBidi"/>
        </w:rPr>
        <w:t xml:space="preserve">Results: </w:t>
      </w:r>
      <w:r w:rsidR="006E5BBF" w:rsidRPr="004C16E9">
        <w:rPr>
          <w:rFonts w:cstheme="minorBidi"/>
        </w:rPr>
        <w:t>On</w:t>
      </w:r>
      <w:r w:rsidR="00752B8D" w:rsidRPr="004C16E9">
        <w:rPr>
          <w:rFonts w:cstheme="minorBidi"/>
        </w:rPr>
        <w:t xml:space="preserve"> 99,043</w:t>
      </w:r>
      <w:r w:rsidR="006E5BBF" w:rsidRPr="004C16E9">
        <w:rPr>
          <w:rFonts w:cstheme="minorBidi"/>
        </w:rPr>
        <w:t xml:space="preserve"> occasions (53%) observation</w:t>
      </w:r>
      <w:r w:rsidR="00124071" w:rsidRPr="004C16E9">
        <w:rPr>
          <w:rFonts w:cstheme="minorBidi"/>
        </w:rPr>
        <w:t>s</w:t>
      </w:r>
      <w:r w:rsidR="006E5BBF" w:rsidRPr="004C16E9">
        <w:rPr>
          <w:rFonts w:cstheme="minorBidi"/>
        </w:rPr>
        <w:t xml:space="preserve"> w</w:t>
      </w:r>
      <w:r w:rsidR="00124071" w:rsidRPr="004C16E9">
        <w:rPr>
          <w:rFonts w:cstheme="minorBidi"/>
        </w:rPr>
        <w:t>ere</w:t>
      </w:r>
      <w:r w:rsidR="006E5BBF" w:rsidRPr="004C16E9">
        <w:rPr>
          <w:rFonts w:cstheme="minorBidi"/>
        </w:rPr>
        <w:t xml:space="preserve"> significantly delayed</w:t>
      </w:r>
      <w:r w:rsidR="000D7ACA" w:rsidRPr="004C16E9">
        <w:rPr>
          <w:rFonts w:cstheme="minorBidi"/>
        </w:rPr>
        <w:t>,</w:t>
      </w:r>
      <w:r w:rsidR="006E5BBF" w:rsidRPr="004C16E9">
        <w:rPr>
          <w:rFonts w:cstheme="minorBidi"/>
        </w:rPr>
        <w:t xml:space="preserve"> </w:t>
      </w:r>
      <w:r w:rsidR="000D7ACA" w:rsidRPr="004C16E9">
        <w:rPr>
          <w:rFonts w:cstheme="minorBidi"/>
        </w:rPr>
        <w:t>and on 81,568 occasions (</w:t>
      </w:r>
      <w:r w:rsidR="006E5BBF" w:rsidRPr="004C16E9">
        <w:rPr>
          <w:rFonts w:cstheme="minorBidi"/>
        </w:rPr>
        <w:t>44</w:t>
      </w:r>
      <w:r w:rsidR="00D36DF9" w:rsidRPr="004C16E9">
        <w:rPr>
          <w:rFonts w:cstheme="minorBidi"/>
        </w:rPr>
        <w:t>%</w:t>
      </w:r>
      <w:r w:rsidR="000D7ACA" w:rsidRPr="004C16E9">
        <w:rPr>
          <w:rFonts w:cstheme="minorBidi"/>
        </w:rPr>
        <w:t>)</w:t>
      </w:r>
      <w:r w:rsidR="00D36DF9" w:rsidRPr="004C16E9">
        <w:rPr>
          <w:rFonts w:cstheme="minorBidi"/>
        </w:rPr>
        <w:t xml:space="preserve"> </w:t>
      </w:r>
      <w:r w:rsidR="00272738" w:rsidRPr="004C16E9">
        <w:rPr>
          <w:rFonts w:cstheme="minorBidi"/>
        </w:rPr>
        <w:t xml:space="preserve">observations </w:t>
      </w:r>
      <w:r w:rsidR="000D7ACA" w:rsidRPr="004C16E9">
        <w:rPr>
          <w:rStyle w:val="CommentReference"/>
          <w:rFonts w:cstheme="minorBidi"/>
          <w:sz w:val="22"/>
          <w:szCs w:val="22"/>
        </w:rPr>
        <w:t>were</w:t>
      </w:r>
      <w:r w:rsidR="006E5BBF" w:rsidRPr="004C16E9">
        <w:rPr>
          <w:rFonts w:cstheme="minorBidi"/>
        </w:rPr>
        <w:t xml:space="preserve"> missed</w:t>
      </w:r>
      <w:r w:rsidR="000057B7" w:rsidRPr="004C16E9">
        <w:rPr>
          <w:rFonts w:cstheme="minorBidi"/>
        </w:rPr>
        <w:t>.</w:t>
      </w:r>
      <w:r w:rsidR="00752B8D" w:rsidRPr="004C16E9">
        <w:rPr>
          <w:rFonts w:cstheme="minorBidi"/>
        </w:rPr>
        <w:t xml:space="preserve"> Observations were more likely to be delayed when a higher </w:t>
      </w:r>
      <w:r w:rsidR="00D36DF9" w:rsidRPr="004C16E9">
        <w:rPr>
          <w:rFonts w:cstheme="minorBidi"/>
        </w:rPr>
        <w:t xml:space="preserve">proportion </w:t>
      </w:r>
      <w:r w:rsidR="008E056A" w:rsidRPr="004C16E9">
        <w:rPr>
          <w:rFonts w:cstheme="minorBidi"/>
        </w:rPr>
        <w:t xml:space="preserve">of </w:t>
      </w:r>
      <w:r w:rsidR="00E01B5E" w:rsidRPr="004C16E9">
        <w:rPr>
          <w:rFonts w:cstheme="minorBidi"/>
        </w:rPr>
        <w:t xml:space="preserve">the </w:t>
      </w:r>
      <w:r w:rsidR="00FB5608" w:rsidRPr="004C16E9">
        <w:rPr>
          <w:rFonts w:cstheme="minorBidi"/>
        </w:rPr>
        <w:t xml:space="preserve">hours </w:t>
      </w:r>
      <w:r w:rsidR="008E056A" w:rsidRPr="004C16E9">
        <w:rPr>
          <w:rFonts w:cstheme="minorBidi"/>
        </w:rPr>
        <w:t xml:space="preserve">worked by healthcare assistants </w:t>
      </w:r>
      <w:r w:rsidR="00E01B5E" w:rsidRPr="004C16E9">
        <w:rPr>
          <w:rFonts w:cstheme="minorBidi"/>
        </w:rPr>
        <w:t xml:space="preserve">were </w:t>
      </w:r>
      <w:r w:rsidR="002607CA" w:rsidRPr="004C16E9">
        <w:rPr>
          <w:rFonts w:cstheme="minorBidi"/>
        </w:rPr>
        <w:t>part of</w:t>
      </w:r>
      <w:r w:rsidR="008E056A" w:rsidRPr="004C16E9">
        <w:rPr>
          <w:rFonts w:cstheme="minorBidi"/>
        </w:rPr>
        <w:t xml:space="preserve"> long shifts</w:t>
      </w:r>
      <w:r w:rsidRPr="004C16E9">
        <w:rPr>
          <w:rFonts w:cstheme="minorBidi"/>
        </w:rPr>
        <w:t xml:space="preserve"> </w:t>
      </w:r>
      <w:r w:rsidR="008E056A" w:rsidRPr="004C16E9">
        <w:rPr>
          <w:rFonts w:cstheme="minorBidi"/>
        </w:rPr>
        <w:t>(</w:t>
      </w:r>
      <w:r w:rsidR="009D3102" w:rsidRPr="004C16E9">
        <w:rPr>
          <w:rFonts w:cstheme="minorBidi"/>
        </w:rPr>
        <w:t>I</w:t>
      </w:r>
      <w:r w:rsidR="008E056A" w:rsidRPr="004C16E9">
        <w:rPr>
          <w:rFonts w:cstheme="minorBidi"/>
        </w:rPr>
        <w:t xml:space="preserve">RR = 1.05; 95% CI: 1.00-1.10). No significant association was found </w:t>
      </w:r>
      <w:r w:rsidR="00E01B5E" w:rsidRPr="004C16E9">
        <w:rPr>
          <w:rFonts w:cstheme="minorBidi"/>
        </w:rPr>
        <w:t xml:space="preserve">in relation to </w:t>
      </w:r>
      <w:r w:rsidR="002607CA" w:rsidRPr="004C16E9">
        <w:rPr>
          <w:rFonts w:cstheme="minorBidi"/>
        </w:rPr>
        <w:t xml:space="preserve">the proportion of </w:t>
      </w:r>
      <w:r w:rsidR="00E01B5E" w:rsidRPr="004C16E9">
        <w:rPr>
          <w:rFonts w:cstheme="minorBidi"/>
        </w:rPr>
        <w:t xml:space="preserve">hours </w:t>
      </w:r>
      <w:r w:rsidR="008E056A" w:rsidRPr="004C16E9">
        <w:rPr>
          <w:rFonts w:cstheme="minorBidi"/>
        </w:rPr>
        <w:t xml:space="preserve">registered nurses </w:t>
      </w:r>
      <w:r w:rsidR="002607CA" w:rsidRPr="004C16E9">
        <w:rPr>
          <w:rFonts w:cstheme="minorBidi"/>
        </w:rPr>
        <w:t>work</w:t>
      </w:r>
      <w:r w:rsidR="00E01B5E" w:rsidRPr="004C16E9">
        <w:rPr>
          <w:rFonts w:cstheme="minorBidi"/>
        </w:rPr>
        <w:t>ed</w:t>
      </w:r>
      <w:r w:rsidR="002607CA" w:rsidRPr="004C16E9">
        <w:rPr>
          <w:rFonts w:cstheme="minorBidi"/>
        </w:rPr>
        <w:t xml:space="preserve"> </w:t>
      </w:r>
      <w:r w:rsidR="00E01B5E" w:rsidRPr="004C16E9">
        <w:rPr>
          <w:rFonts w:cstheme="minorBidi"/>
        </w:rPr>
        <w:t>as</w:t>
      </w:r>
      <w:r w:rsidR="002607CA" w:rsidRPr="004C16E9">
        <w:rPr>
          <w:rFonts w:cstheme="minorBidi"/>
        </w:rPr>
        <w:t xml:space="preserve"> </w:t>
      </w:r>
      <w:r w:rsidR="008E056A" w:rsidRPr="004C16E9">
        <w:rPr>
          <w:rFonts w:cstheme="minorBidi"/>
        </w:rPr>
        <w:t>long shifts.</w:t>
      </w:r>
    </w:p>
    <w:p w14:paraId="7654339C" w14:textId="09B6F59D" w:rsidR="00896299" w:rsidRPr="004C16E9" w:rsidRDefault="008E056A" w:rsidP="009571C3">
      <w:pPr>
        <w:rPr>
          <w:rFonts w:cstheme="minorBidi"/>
        </w:rPr>
      </w:pPr>
      <w:r w:rsidRPr="004C16E9">
        <w:rPr>
          <w:rFonts w:cstheme="minorBidi"/>
        </w:rPr>
        <w:t xml:space="preserve">Conclusion: </w:t>
      </w:r>
      <w:r w:rsidR="00FB5608" w:rsidRPr="004C16E9">
        <w:rPr>
          <w:rFonts w:cstheme="minorBidi"/>
        </w:rPr>
        <w:t>On d</w:t>
      </w:r>
      <w:r w:rsidR="000057B7" w:rsidRPr="004C16E9">
        <w:rPr>
          <w:rFonts w:cstheme="minorBidi"/>
        </w:rPr>
        <w:t>ays</w:t>
      </w:r>
      <w:r w:rsidR="00DF416B" w:rsidRPr="004C16E9">
        <w:rPr>
          <w:rFonts w:cstheme="minorBidi"/>
        </w:rPr>
        <w:t xml:space="preserve"> whe</w:t>
      </w:r>
      <w:r w:rsidR="000D7ACA" w:rsidRPr="004C16E9">
        <w:rPr>
          <w:rFonts w:cstheme="minorBidi"/>
        </w:rPr>
        <w:t>n</w:t>
      </w:r>
      <w:r w:rsidR="00DF416B" w:rsidRPr="004C16E9">
        <w:rPr>
          <w:rFonts w:cstheme="minorBidi"/>
        </w:rPr>
        <w:t xml:space="preserve"> </w:t>
      </w:r>
      <w:r w:rsidR="000057B7" w:rsidRPr="004C16E9">
        <w:rPr>
          <w:rFonts w:cstheme="minorBidi"/>
        </w:rPr>
        <w:t xml:space="preserve">a higher proportion of </w:t>
      </w:r>
      <w:r w:rsidR="00FB5608" w:rsidRPr="004C16E9">
        <w:rPr>
          <w:rFonts w:cstheme="minorBidi"/>
        </w:rPr>
        <w:t xml:space="preserve">hours </w:t>
      </w:r>
      <w:r w:rsidR="00E01B5E" w:rsidRPr="004C16E9">
        <w:rPr>
          <w:rFonts w:cstheme="minorBidi"/>
        </w:rPr>
        <w:t xml:space="preserve">worked </w:t>
      </w:r>
      <w:r w:rsidR="00FB5608" w:rsidRPr="004C16E9">
        <w:rPr>
          <w:rFonts w:cstheme="minorBidi"/>
        </w:rPr>
        <w:t>by health care assistants are</w:t>
      </w:r>
      <w:r w:rsidR="002607CA" w:rsidRPr="004C16E9">
        <w:rPr>
          <w:rFonts w:cstheme="minorBidi"/>
        </w:rPr>
        <w:t xml:space="preserve"> from</w:t>
      </w:r>
      <w:r w:rsidR="00FB5608" w:rsidRPr="004C16E9">
        <w:rPr>
          <w:rFonts w:cstheme="minorBidi"/>
        </w:rPr>
        <w:t xml:space="preserve"> </w:t>
      </w:r>
      <w:r w:rsidR="000057B7" w:rsidRPr="004C16E9">
        <w:rPr>
          <w:rFonts w:cstheme="minorBidi"/>
        </w:rPr>
        <w:t>long shifts</w:t>
      </w:r>
      <w:r w:rsidR="00DF416B" w:rsidRPr="004C16E9">
        <w:rPr>
          <w:rFonts w:cstheme="minorBidi"/>
        </w:rPr>
        <w:t>,</w:t>
      </w:r>
      <w:r w:rsidR="000057B7" w:rsidRPr="004C16E9">
        <w:rPr>
          <w:rFonts w:cstheme="minorBidi"/>
        </w:rPr>
        <w:t xml:space="preserve"> </w:t>
      </w:r>
      <w:r w:rsidR="00DF416B" w:rsidRPr="004C16E9">
        <w:rPr>
          <w:rFonts w:cstheme="minorBidi"/>
        </w:rPr>
        <w:t>the</w:t>
      </w:r>
      <w:r w:rsidRPr="004C16E9">
        <w:rPr>
          <w:rFonts w:cstheme="minorBidi"/>
        </w:rPr>
        <w:t xml:space="preserve"> </w:t>
      </w:r>
      <w:r w:rsidR="00896299" w:rsidRPr="004C16E9">
        <w:rPr>
          <w:rFonts w:cstheme="minorBidi"/>
        </w:rPr>
        <w:t xml:space="preserve">risk of </w:t>
      </w:r>
      <w:r w:rsidRPr="004C16E9">
        <w:rPr>
          <w:rFonts w:cstheme="minorBidi"/>
        </w:rPr>
        <w:t>delaying vital signs observations</w:t>
      </w:r>
      <w:r w:rsidR="00DF416B" w:rsidRPr="004C16E9">
        <w:rPr>
          <w:rFonts w:cstheme="minorBidi"/>
        </w:rPr>
        <w:t xml:space="preserve"> is higher</w:t>
      </w:r>
      <w:r w:rsidR="00463407" w:rsidRPr="004C16E9">
        <w:rPr>
          <w:rFonts w:cstheme="minorBidi"/>
        </w:rPr>
        <w:t xml:space="preserve">, suggesting lower </w:t>
      </w:r>
      <w:r w:rsidR="000D7ACA" w:rsidRPr="004C16E9">
        <w:rPr>
          <w:rFonts w:cstheme="minorBidi"/>
        </w:rPr>
        <w:t>job performance</w:t>
      </w:r>
      <w:r w:rsidR="00896299" w:rsidRPr="004C16E9">
        <w:rPr>
          <w:rFonts w:cstheme="minorBidi"/>
        </w:rPr>
        <w:t>.</w:t>
      </w:r>
      <w:r w:rsidR="00463407" w:rsidRPr="004C16E9">
        <w:rPr>
          <w:rFonts w:cstheme="minorBidi"/>
        </w:rPr>
        <w:t xml:space="preserve"> While longer shifts </w:t>
      </w:r>
      <w:r w:rsidR="00D36DF9" w:rsidRPr="004C16E9">
        <w:rPr>
          <w:rFonts w:cstheme="minorBidi"/>
        </w:rPr>
        <w:t>are thought</w:t>
      </w:r>
      <w:r w:rsidR="00463407" w:rsidRPr="004C16E9">
        <w:rPr>
          <w:rFonts w:cstheme="minorBidi"/>
        </w:rPr>
        <w:t xml:space="preserve"> to require fewer staff resources to maintain nurse to patient ratios, any benefits may be lost if staff become less productive.</w:t>
      </w:r>
    </w:p>
    <w:p w14:paraId="3A5E5DCE" w14:textId="77777777" w:rsidR="00E01DE1" w:rsidRPr="004C16E9" w:rsidRDefault="00E01DE1" w:rsidP="009571C3">
      <w:pPr>
        <w:rPr>
          <w:rFonts w:cstheme="minorBidi"/>
        </w:rPr>
      </w:pPr>
    </w:p>
    <w:p w14:paraId="51418A24" w14:textId="14F42BD7" w:rsidR="00E01DE1" w:rsidRPr="004C16E9" w:rsidRDefault="00E01DE1" w:rsidP="00E01DE1">
      <w:pPr>
        <w:rPr>
          <w:rFonts w:cstheme="minorBidi"/>
        </w:rPr>
      </w:pPr>
      <w:r w:rsidRPr="004C16E9">
        <w:rPr>
          <w:rFonts w:cstheme="minorBidi"/>
        </w:rPr>
        <w:t>Keywords: Shift Work Schedule; Nursing; 12-hour shifts; Vital Signs Monitoring; Missed Care</w:t>
      </w:r>
    </w:p>
    <w:p w14:paraId="7370345B" w14:textId="77777777" w:rsidR="0034769F" w:rsidRPr="004C16E9" w:rsidRDefault="0034769F" w:rsidP="009571C3">
      <w:pPr>
        <w:rPr>
          <w:rFonts w:cstheme="minorBidi"/>
        </w:rPr>
      </w:pPr>
    </w:p>
    <w:p w14:paraId="50A20A41" w14:textId="77777777" w:rsidR="0034769F" w:rsidRPr="004C16E9" w:rsidRDefault="0034769F" w:rsidP="009571C3">
      <w:pPr>
        <w:rPr>
          <w:rFonts w:cstheme="minorBidi"/>
        </w:rPr>
        <w:sectPr w:rsidR="0034769F" w:rsidRPr="004C16E9">
          <w:footerReference w:type="default" r:id="rId8"/>
          <w:pgSz w:w="11906" w:h="16838"/>
          <w:pgMar w:top="1440" w:right="1440" w:bottom="1440" w:left="1440" w:header="708" w:footer="708" w:gutter="0"/>
          <w:cols w:space="708"/>
          <w:docGrid w:linePitch="360"/>
        </w:sectPr>
      </w:pPr>
    </w:p>
    <w:p w14:paraId="3295719C" w14:textId="7186DF9D" w:rsidR="0034769F" w:rsidRPr="004C16E9" w:rsidRDefault="00D165CB" w:rsidP="00FC0D0C">
      <w:pPr>
        <w:pStyle w:val="Heading1"/>
        <w:ind w:left="360"/>
        <w:rPr>
          <w:rFonts w:asciiTheme="minorBidi" w:hAnsiTheme="minorBidi" w:cstheme="minorBidi"/>
          <w:b/>
          <w:bCs/>
          <w:color w:val="auto"/>
        </w:rPr>
      </w:pPr>
      <w:r w:rsidRPr="004C16E9">
        <w:rPr>
          <w:rFonts w:asciiTheme="minorBidi" w:hAnsiTheme="minorBidi" w:cstheme="minorBidi"/>
          <w:b/>
          <w:bCs/>
          <w:color w:val="auto"/>
        </w:rPr>
        <w:lastRenderedPageBreak/>
        <w:t>STRENGTHS AND LIMIT</w:t>
      </w:r>
      <w:r w:rsidR="0034769F" w:rsidRPr="004C16E9">
        <w:rPr>
          <w:rFonts w:asciiTheme="minorBidi" w:hAnsiTheme="minorBidi" w:cstheme="minorBidi"/>
          <w:b/>
          <w:bCs/>
          <w:color w:val="auto"/>
        </w:rPr>
        <w:t>ATIONS OF THIS STUDY</w:t>
      </w:r>
    </w:p>
    <w:p w14:paraId="58220E7C" w14:textId="0C9CF215" w:rsidR="00D165CB" w:rsidRPr="004C16E9" w:rsidRDefault="00D165CB" w:rsidP="00D165CB">
      <w:pPr>
        <w:pStyle w:val="ListParagraph"/>
        <w:numPr>
          <w:ilvl w:val="0"/>
          <w:numId w:val="4"/>
        </w:numPr>
        <w:rPr>
          <w:rFonts w:cstheme="minorBidi"/>
        </w:rPr>
      </w:pPr>
      <w:r w:rsidRPr="004C16E9">
        <w:rPr>
          <w:rFonts w:cstheme="minorBidi"/>
        </w:rPr>
        <w:t xml:space="preserve">This study was able to measure an aspect of missed care </w:t>
      </w:r>
      <w:r w:rsidR="00C02082" w:rsidRPr="004C16E9">
        <w:rPr>
          <w:rFonts w:cstheme="minorBidi"/>
        </w:rPr>
        <w:t>through an objective outcome,</w:t>
      </w:r>
      <w:r w:rsidRPr="004C16E9">
        <w:rPr>
          <w:rFonts w:cstheme="minorBidi"/>
        </w:rPr>
        <w:t xml:space="preserve"> delayed / missed vital signs observations </w:t>
      </w:r>
      <w:r w:rsidR="000B7E40" w:rsidRPr="004C16E9">
        <w:rPr>
          <w:rFonts w:cstheme="minorBidi"/>
        </w:rPr>
        <w:t>–</w:t>
      </w:r>
      <w:r w:rsidRPr="004C16E9">
        <w:rPr>
          <w:rFonts w:cstheme="minorBidi"/>
        </w:rPr>
        <w:t xml:space="preserve"> </w:t>
      </w:r>
      <w:r w:rsidR="000B7E40" w:rsidRPr="004C16E9">
        <w:rPr>
          <w:rFonts w:cstheme="minorBidi"/>
        </w:rPr>
        <w:t>as opposed to nurse self-reports</w:t>
      </w:r>
    </w:p>
    <w:p w14:paraId="2D12736B" w14:textId="2F1D0532" w:rsidR="00C02082" w:rsidRPr="004C16E9" w:rsidRDefault="00D165CB" w:rsidP="00D165CB">
      <w:pPr>
        <w:pStyle w:val="ListParagraph"/>
        <w:numPr>
          <w:ilvl w:val="0"/>
          <w:numId w:val="4"/>
        </w:numPr>
        <w:rPr>
          <w:rFonts w:cstheme="minorBidi"/>
        </w:rPr>
      </w:pPr>
      <w:r w:rsidRPr="004C16E9">
        <w:rPr>
          <w:rFonts w:cstheme="minorBidi"/>
        </w:rPr>
        <w:t>This study drew on a large dataset of nurses’ shifts and</w:t>
      </w:r>
      <w:r w:rsidR="00C02082" w:rsidRPr="004C16E9">
        <w:rPr>
          <w:rFonts w:cstheme="minorBidi"/>
        </w:rPr>
        <w:t xml:space="preserve"> patients’ vital signs observations</w:t>
      </w:r>
      <w:r w:rsidR="000B7E40" w:rsidRPr="004C16E9">
        <w:rPr>
          <w:rFonts w:cstheme="minorBidi"/>
        </w:rPr>
        <w:t xml:space="preserve"> and </w:t>
      </w:r>
      <w:r w:rsidR="006E4131" w:rsidRPr="004C16E9">
        <w:rPr>
          <w:rFonts w:cstheme="minorBidi"/>
        </w:rPr>
        <w:t>covered three</w:t>
      </w:r>
      <w:r w:rsidR="00C02082" w:rsidRPr="004C16E9">
        <w:rPr>
          <w:rFonts w:cstheme="minorBidi"/>
        </w:rPr>
        <w:t xml:space="preserve"> years (2012 – 2015)</w:t>
      </w:r>
    </w:p>
    <w:p w14:paraId="3C50D100" w14:textId="77777777" w:rsidR="006E4131" w:rsidRPr="004C16E9" w:rsidRDefault="000B7E40" w:rsidP="00D165CB">
      <w:pPr>
        <w:pStyle w:val="ListParagraph"/>
        <w:numPr>
          <w:ilvl w:val="0"/>
          <w:numId w:val="4"/>
        </w:numPr>
        <w:rPr>
          <w:rFonts w:cstheme="minorBidi"/>
        </w:rPr>
      </w:pPr>
      <w:r w:rsidRPr="004C16E9">
        <w:rPr>
          <w:rFonts w:cstheme="minorBidi"/>
        </w:rPr>
        <w:t>However, t</w:t>
      </w:r>
      <w:r w:rsidR="00C02082" w:rsidRPr="004C16E9">
        <w:rPr>
          <w:rFonts w:cstheme="minorBidi"/>
        </w:rPr>
        <w:t>he study was carried out in a single hospital</w:t>
      </w:r>
      <w:r w:rsidRPr="004C16E9">
        <w:rPr>
          <w:rFonts w:cstheme="minorBidi"/>
        </w:rPr>
        <w:t xml:space="preserve"> </w:t>
      </w:r>
    </w:p>
    <w:p w14:paraId="2A342C8A" w14:textId="7281AA72" w:rsidR="0034769F" w:rsidRPr="004C16E9" w:rsidRDefault="006E4131" w:rsidP="00D165CB">
      <w:pPr>
        <w:pStyle w:val="ListParagraph"/>
        <w:numPr>
          <w:ilvl w:val="0"/>
          <w:numId w:val="4"/>
        </w:numPr>
        <w:rPr>
          <w:rFonts w:cstheme="minorBidi"/>
        </w:rPr>
      </w:pPr>
      <w:r w:rsidRPr="004C16E9">
        <w:rPr>
          <w:rFonts w:cstheme="minorBidi"/>
        </w:rPr>
        <w:t>D</w:t>
      </w:r>
      <w:r w:rsidR="000B7E40" w:rsidRPr="004C16E9">
        <w:rPr>
          <w:rFonts w:cstheme="minorBidi"/>
        </w:rPr>
        <w:t xml:space="preserve">ue to the nature of the administrative datasets available, we </w:t>
      </w:r>
      <w:r w:rsidR="00FC0D0C" w:rsidRPr="004C16E9">
        <w:rPr>
          <w:rFonts w:cstheme="minorBidi"/>
        </w:rPr>
        <w:t>were not</w:t>
      </w:r>
      <w:r w:rsidR="00C02082" w:rsidRPr="004C16E9">
        <w:rPr>
          <w:rFonts w:cstheme="minorBidi"/>
        </w:rPr>
        <w:t xml:space="preserve"> able to control for staff characteristics including age</w:t>
      </w:r>
      <w:r w:rsidR="00D165CB" w:rsidRPr="004C16E9">
        <w:rPr>
          <w:rFonts w:cstheme="minorBidi"/>
        </w:rPr>
        <w:t xml:space="preserve"> </w:t>
      </w:r>
    </w:p>
    <w:p w14:paraId="50704304" w14:textId="77777777" w:rsidR="00C02082" w:rsidRPr="004C16E9" w:rsidRDefault="00C02082" w:rsidP="00C02082">
      <w:pPr>
        <w:rPr>
          <w:rFonts w:cstheme="minorBidi"/>
        </w:rPr>
      </w:pPr>
    </w:p>
    <w:p w14:paraId="07FBB481" w14:textId="77777777" w:rsidR="00C02082" w:rsidRPr="004C16E9" w:rsidRDefault="00C02082" w:rsidP="00C02082">
      <w:pPr>
        <w:rPr>
          <w:rFonts w:cstheme="minorBidi"/>
        </w:rPr>
      </w:pPr>
    </w:p>
    <w:p w14:paraId="4195510A" w14:textId="77777777" w:rsidR="00C02082" w:rsidRPr="004C16E9" w:rsidRDefault="00C02082" w:rsidP="00D165CB">
      <w:pPr>
        <w:pStyle w:val="ListParagraph"/>
        <w:numPr>
          <w:ilvl w:val="0"/>
          <w:numId w:val="4"/>
        </w:numPr>
        <w:rPr>
          <w:rFonts w:cstheme="minorBidi"/>
        </w:rPr>
        <w:sectPr w:rsidR="00C02082" w:rsidRPr="004C16E9">
          <w:pgSz w:w="11906" w:h="16838"/>
          <w:pgMar w:top="1440" w:right="1440" w:bottom="1440" w:left="1440" w:header="708" w:footer="708" w:gutter="0"/>
          <w:cols w:space="708"/>
          <w:docGrid w:linePitch="360"/>
        </w:sectPr>
      </w:pPr>
    </w:p>
    <w:p w14:paraId="174CE8B4" w14:textId="77777777" w:rsidR="00791901" w:rsidRPr="004C16E9" w:rsidRDefault="00791901" w:rsidP="00791901">
      <w:pPr>
        <w:pStyle w:val="Heading1"/>
        <w:rPr>
          <w:rFonts w:asciiTheme="minorBidi" w:hAnsiTheme="minorBidi" w:cstheme="minorBidi"/>
          <w:b/>
          <w:bCs/>
          <w:color w:val="auto"/>
        </w:rPr>
      </w:pPr>
      <w:r w:rsidRPr="004C16E9">
        <w:rPr>
          <w:rFonts w:asciiTheme="minorBidi" w:hAnsiTheme="minorBidi" w:cstheme="minorBidi"/>
          <w:b/>
          <w:bCs/>
          <w:color w:val="auto"/>
        </w:rPr>
        <w:lastRenderedPageBreak/>
        <w:t>BACKGROUND</w:t>
      </w:r>
    </w:p>
    <w:p w14:paraId="7C87ECC5" w14:textId="543A78F6" w:rsidR="006566F8" w:rsidRPr="004C16E9" w:rsidRDefault="0074738A" w:rsidP="00F52499">
      <w:pPr>
        <w:rPr>
          <w:rFonts w:cstheme="minorBidi"/>
        </w:rPr>
      </w:pPr>
      <w:r w:rsidRPr="004C16E9">
        <w:rPr>
          <w:rFonts w:cstheme="minorBidi"/>
        </w:rPr>
        <w:t xml:space="preserve">Shifts of 12 hours or longer are becoming increasingly common in nursing, based on perceived efficiency savings </w:t>
      </w:r>
      <w:r w:rsidR="00581C65" w:rsidRPr="004C16E9">
        <w:rPr>
          <w:rFonts w:cstheme="minorBidi"/>
        </w:rPr>
        <w:t xml:space="preserve">achieved </w:t>
      </w:r>
      <w:r w:rsidRPr="004C16E9">
        <w:rPr>
          <w:rFonts w:cstheme="minorBidi"/>
        </w:rPr>
        <w:t xml:space="preserve">by </w:t>
      </w:r>
      <w:r w:rsidR="006F7B29" w:rsidRPr="004C16E9">
        <w:rPr>
          <w:rFonts w:cstheme="minorBidi"/>
        </w:rPr>
        <w:t>reducing</w:t>
      </w:r>
      <w:r w:rsidR="0000222F" w:rsidRPr="004C16E9">
        <w:rPr>
          <w:rFonts w:cstheme="minorBidi"/>
        </w:rPr>
        <w:t xml:space="preserve"> </w:t>
      </w:r>
      <w:r w:rsidR="006F7B29" w:rsidRPr="004C16E9">
        <w:rPr>
          <w:rFonts w:cstheme="minorBidi"/>
        </w:rPr>
        <w:t xml:space="preserve">the </w:t>
      </w:r>
      <w:r w:rsidRPr="004C16E9">
        <w:rPr>
          <w:rFonts w:cstheme="minorBidi"/>
        </w:rPr>
        <w:t>overlap</w:t>
      </w:r>
      <w:r w:rsidR="00F52499" w:rsidRPr="00F52499">
        <w:rPr>
          <w:rFonts w:cstheme="minorBidi"/>
        </w:rPr>
        <w:t xml:space="preserve"> </w:t>
      </w:r>
      <w:r w:rsidR="00F52499" w:rsidRPr="004C16E9">
        <w:rPr>
          <w:rFonts w:cstheme="minorBidi"/>
        </w:rPr>
        <w:t>between shorter shifts</w:t>
      </w:r>
      <w:r w:rsidR="006F7B29" w:rsidRPr="004C16E9">
        <w:rPr>
          <w:rFonts w:cstheme="minorBidi"/>
        </w:rPr>
        <w:t xml:space="preserve"> associated with a three shift system</w:t>
      </w:r>
      <w:r w:rsidR="00C8262A" w:rsidRPr="004C16E9">
        <w:rPr>
          <w:rFonts w:cstheme="minorBidi"/>
        </w:rPr>
        <w:t>.</w:t>
      </w:r>
      <w:r w:rsidR="00D57B4D" w:rsidRPr="004C16E9">
        <w:rPr>
          <w:rFonts w:cstheme="minorBidi"/>
        </w:rPr>
        <w:fldChar w:fldCharType="begin"/>
      </w:r>
      <w:r w:rsidR="00C8262A" w:rsidRPr="004C16E9">
        <w:rPr>
          <w:rFonts w:cstheme="minorBidi"/>
        </w:rPr>
        <w:instrText xml:space="preserve"> ADDIN EN.CITE &lt;EndNote&gt;&lt;Cite&gt;&lt;Author&gt;NHS Evidence&lt;/Author&gt;&lt;Year&gt;2010&lt;/Year&gt;&lt;RecNum&gt;505&lt;/RecNum&gt;&lt;DisplayText&gt;&lt;style face="superscript"&gt;1&lt;/style&gt;&lt;/DisplayText&gt;&lt;record&gt;&lt;rec-number&gt;505&lt;/rec-number&gt;&lt;foreign-keys&gt;&lt;key app="EN" db-id="9z25saraxzrexjevsw8x9pto22x9azzfvrtt" timestamp="1513613322"&gt;505&lt;/key&gt;&lt;/foreign-keys&gt;&lt;ref-type name="Report"&gt;27&lt;/ref-type&gt;&lt;contributors&gt;&lt;authors&gt;&lt;author&gt;NHS Evidence,&lt;/author&gt;&lt;/authors&gt;&lt;/contributors&gt;&lt;titles&gt;&lt;title&gt;Moving to 12-hour shift patterns: to increase continuity and reduce costs&lt;/title&gt;&lt;/titles&gt;&lt;dates&gt;&lt;year&gt;2010&lt;/year&gt;&lt;/dates&gt;&lt;urls&gt;&lt;/urls&gt;&lt;/record&gt;&lt;/Cite&gt;&lt;/EndNote&gt;</w:instrText>
      </w:r>
      <w:r w:rsidR="00D57B4D" w:rsidRPr="004C16E9">
        <w:rPr>
          <w:rFonts w:cstheme="minorBidi"/>
        </w:rPr>
        <w:fldChar w:fldCharType="separate"/>
      </w:r>
      <w:r w:rsidR="00C8262A" w:rsidRPr="004C16E9">
        <w:rPr>
          <w:rFonts w:cstheme="minorBidi"/>
          <w:noProof/>
          <w:vertAlign w:val="superscript"/>
        </w:rPr>
        <w:t>1</w:t>
      </w:r>
      <w:r w:rsidR="00D57B4D" w:rsidRPr="004C16E9">
        <w:rPr>
          <w:rFonts w:cstheme="minorBidi"/>
        </w:rPr>
        <w:fldChar w:fldCharType="end"/>
      </w:r>
      <w:r w:rsidRPr="004C16E9">
        <w:rPr>
          <w:rFonts w:cstheme="minorBidi"/>
        </w:rPr>
        <w:t xml:space="preserve"> </w:t>
      </w:r>
      <w:r w:rsidR="00F52499">
        <w:rPr>
          <w:rFonts w:cstheme="minorBidi"/>
        </w:rPr>
        <w:t>T</w:t>
      </w:r>
      <w:r w:rsidR="00FC0D0C" w:rsidRPr="004C16E9">
        <w:rPr>
          <w:rFonts w:cstheme="minorBidi"/>
        </w:rPr>
        <w:t xml:space="preserve">he same average </w:t>
      </w:r>
      <w:r w:rsidR="00F52499">
        <w:rPr>
          <w:rFonts w:cstheme="minorBidi"/>
        </w:rPr>
        <w:t>patients-to-nurse ratio</w:t>
      </w:r>
      <w:r w:rsidR="00FC0D0C" w:rsidRPr="004C16E9">
        <w:rPr>
          <w:rFonts w:cstheme="minorBidi"/>
        </w:rPr>
        <w:t xml:space="preserve"> </w:t>
      </w:r>
      <w:r w:rsidR="00F52499">
        <w:rPr>
          <w:rFonts w:cstheme="minorBidi"/>
        </w:rPr>
        <w:t>could potentially be kept</w:t>
      </w:r>
      <w:r w:rsidR="00F52499" w:rsidRPr="004C16E9">
        <w:rPr>
          <w:rFonts w:cstheme="minorBidi"/>
        </w:rPr>
        <w:t xml:space="preserve"> </w:t>
      </w:r>
      <w:r w:rsidR="00A904B2" w:rsidRPr="004C16E9">
        <w:rPr>
          <w:rFonts w:cstheme="minorBidi"/>
        </w:rPr>
        <w:t xml:space="preserve">with a lower number of nursing hours, </w:t>
      </w:r>
      <w:r w:rsidR="00F52499">
        <w:rPr>
          <w:rFonts w:cstheme="minorBidi"/>
        </w:rPr>
        <w:t xml:space="preserve">although </w:t>
      </w:r>
      <w:r w:rsidR="00A904B2" w:rsidRPr="004C16E9">
        <w:rPr>
          <w:rFonts w:cstheme="minorBidi"/>
        </w:rPr>
        <w:t>claims of improved efficiency</w:t>
      </w:r>
      <w:r w:rsidR="001A4518" w:rsidRPr="004C16E9">
        <w:rPr>
          <w:rFonts w:cstheme="minorBidi"/>
        </w:rPr>
        <w:t xml:space="preserve"> </w:t>
      </w:r>
      <w:r w:rsidR="008F675C" w:rsidRPr="004C16E9">
        <w:rPr>
          <w:rFonts w:cstheme="minorBidi"/>
        </w:rPr>
        <w:t>are yet to be</w:t>
      </w:r>
      <w:r w:rsidR="00B912C1" w:rsidRPr="004C16E9">
        <w:rPr>
          <w:rFonts w:cstheme="minorBidi"/>
        </w:rPr>
        <w:t xml:space="preserve"> verified in empirical studies</w:t>
      </w:r>
      <w:r w:rsidR="008F675C" w:rsidRPr="004C16E9">
        <w:rPr>
          <w:rFonts w:cstheme="minorBidi"/>
        </w:rPr>
        <w:t>. Furthermore,</w:t>
      </w:r>
      <w:r w:rsidR="00B912C1" w:rsidRPr="004C16E9">
        <w:rPr>
          <w:rFonts w:cstheme="minorBidi"/>
        </w:rPr>
        <w:t xml:space="preserve"> </w:t>
      </w:r>
      <w:r w:rsidRPr="004C16E9">
        <w:rPr>
          <w:rFonts w:cstheme="minorBidi"/>
        </w:rPr>
        <w:t>the</w:t>
      </w:r>
      <w:r w:rsidR="00B912C1" w:rsidRPr="004C16E9">
        <w:rPr>
          <w:rFonts w:cstheme="minorBidi"/>
        </w:rPr>
        <w:t xml:space="preserve">re is no evidence to suggest </w:t>
      </w:r>
      <w:r w:rsidR="00DA49F3" w:rsidRPr="004C16E9">
        <w:rPr>
          <w:rFonts w:cstheme="minorBidi"/>
        </w:rPr>
        <w:t>that organising</w:t>
      </w:r>
      <w:r w:rsidRPr="004C16E9">
        <w:rPr>
          <w:rFonts w:cstheme="minorBidi"/>
        </w:rPr>
        <w:t xml:space="preserve"> </w:t>
      </w:r>
      <w:r w:rsidR="00DA49F3" w:rsidRPr="004C16E9">
        <w:rPr>
          <w:rFonts w:cstheme="minorBidi"/>
        </w:rPr>
        <w:t xml:space="preserve">the delivery of nursing services in acute hospitals with </w:t>
      </w:r>
      <w:r w:rsidR="00FC0D0C" w:rsidRPr="004C16E9">
        <w:rPr>
          <w:rFonts w:cstheme="minorBidi"/>
        </w:rPr>
        <w:t>≥</w:t>
      </w:r>
      <w:r w:rsidRPr="004C16E9">
        <w:rPr>
          <w:rFonts w:cstheme="minorBidi"/>
        </w:rPr>
        <w:t xml:space="preserve">12-hour </w:t>
      </w:r>
      <w:r w:rsidR="008F675C" w:rsidRPr="004C16E9">
        <w:rPr>
          <w:rFonts w:cstheme="minorBidi"/>
        </w:rPr>
        <w:t xml:space="preserve">(“long”) </w:t>
      </w:r>
      <w:r w:rsidRPr="004C16E9">
        <w:rPr>
          <w:rFonts w:cstheme="minorBidi"/>
        </w:rPr>
        <w:t xml:space="preserve">shifts </w:t>
      </w:r>
      <w:r w:rsidR="008F675C" w:rsidRPr="004C16E9">
        <w:rPr>
          <w:rFonts w:cstheme="minorBidi"/>
        </w:rPr>
        <w:t xml:space="preserve">improves the </w:t>
      </w:r>
      <w:r w:rsidR="00DA49F3" w:rsidRPr="004C16E9">
        <w:rPr>
          <w:rFonts w:cstheme="minorBidi"/>
        </w:rPr>
        <w:t>safe</w:t>
      </w:r>
      <w:r w:rsidR="008F675C" w:rsidRPr="004C16E9">
        <w:rPr>
          <w:rFonts w:cstheme="minorBidi"/>
        </w:rPr>
        <w:t>ty or</w:t>
      </w:r>
      <w:r w:rsidR="001A4518" w:rsidRPr="004C16E9">
        <w:rPr>
          <w:rFonts w:cstheme="minorBidi"/>
        </w:rPr>
        <w:t xml:space="preserve"> </w:t>
      </w:r>
      <w:r w:rsidR="008F675C" w:rsidRPr="004C16E9">
        <w:rPr>
          <w:rFonts w:cstheme="minorBidi"/>
        </w:rPr>
        <w:t>efficacy of</w:t>
      </w:r>
      <w:r w:rsidR="00A904B2" w:rsidRPr="004C16E9">
        <w:rPr>
          <w:rFonts w:cstheme="minorBidi"/>
        </w:rPr>
        <w:t xml:space="preserve"> </w:t>
      </w:r>
      <w:r w:rsidR="008F675C" w:rsidRPr="004C16E9">
        <w:rPr>
          <w:rFonts w:cstheme="minorBidi"/>
        </w:rPr>
        <w:t>patient care</w:t>
      </w:r>
      <w:r w:rsidRPr="004C16E9">
        <w:rPr>
          <w:rFonts w:cstheme="minorBidi"/>
        </w:rPr>
        <w:t xml:space="preserve">. </w:t>
      </w:r>
      <w:r w:rsidR="00D57B4D" w:rsidRPr="004C16E9">
        <w:rPr>
          <w:rFonts w:cstheme="minorBidi"/>
        </w:rPr>
        <w:t xml:space="preserve">A recent literature review found no evidence </w:t>
      </w:r>
      <w:r w:rsidR="00DA49F3" w:rsidRPr="004C16E9">
        <w:rPr>
          <w:rFonts w:cstheme="minorBidi"/>
        </w:rPr>
        <w:t xml:space="preserve">of </w:t>
      </w:r>
      <w:r w:rsidR="00D57B4D" w:rsidRPr="004C16E9">
        <w:rPr>
          <w:rFonts w:cstheme="minorBidi"/>
        </w:rPr>
        <w:t>a beneficial effect of long shifts on patient outcomes</w:t>
      </w:r>
      <w:r w:rsidR="00C8262A" w:rsidRPr="004C16E9">
        <w:rPr>
          <w:rFonts w:cstheme="minorBidi"/>
        </w:rPr>
        <w:t>,</w:t>
      </w:r>
      <w:r w:rsidR="00D57B4D" w:rsidRPr="004C16E9">
        <w:rPr>
          <w:rFonts w:cstheme="minorBidi"/>
        </w:rPr>
        <w:fldChar w:fldCharType="begin">
          <w:fldData xml:space="preserve">PEVuZE5vdGU+PENpdGU+PEF1dGhvcj5EYWxsJmFwb3M7T3JhPC9BdXRob3I+PFllYXI+MjAxNjwv
WWVhcj48UmVjTnVtPjU3ODwvUmVjTnVtPjxEaXNwbGF5VGV4dD48c3R5bGUgZmFjZT0ic3VwZXJz
Y3JpcHQiPjI8L3N0eWxlPjwvRGlzcGxheVRleHQ+PHJlY29yZD48cmVjLW51bWJlcj41Nzg8L3Jl
Yy1udW1iZXI+PGZvcmVpZ24ta2V5cz48a2V5IGFwcD0iRU4iIGRiLWlkPSI5ejI1c2FyYXh6cmV4
amV2c3c4eDlwdG8yMng5YXp6ZnZydHQiIHRpbWVzdGFtcD0iMTUxOTY0Mzc0OSI+NTc4PC9rZXk+
PC9mb3JlaWduLWtleXM+PHJlZi10eXBlIG5hbWU9IkpvdXJuYWwgQXJ0aWNsZSI+MTc8L3JlZi10
eXBlPjxjb250cmlidXRvcnM+PGF1dGhvcnM+PGF1dGhvcj5EYWxsJmFwb3M7T3JhLCBDLjwvYXV0
aG9yPjxhdXRob3I+QmFsbCwgSi48L2F1dGhvcj48YXV0aG9yPlJlY2lvLVNhdWNlZG8sIEEuPC9h
dXRob3I+PGF1dGhvcj5HcmlmZml0aHMsIFAuPC9hdXRob3I+PC9hdXRob3JzPjwvY29udHJpYnV0
b3JzPjxhdXRoLWFkZHJlc3M+TmF0aW9uYWwgSW5zdGl0dXRlIGZvciBIZWFsdGggUmVzZWFyY2gg
Q29sbGFib3JhdGlvbiBmb3IgTGVhZGVyc2hpcCBpbiBBcHBsaWVkIEhlYWx0aCBSZXNlYXJjaCBh
bmQgQ2FyZSAoV2Vzc2V4KSwgVW5pdmVyc2l0eSBvZiBTb3V0aGFtcHRvbiwgSGlnaGZpZWxkLCBT
b3V0aGFtcHRvbiBTTzE3IDFCSiwgVUsuIEVsZWN0cm9uaWMgYWRkcmVzczogQy5EYWxsJmFwb3M7
b3JhQHNvdG9uLmFjLnVrLiYjeEQ7TmF0aW9uYWwgSW5zdGl0dXRlIGZvciBIZWFsdGggUmVzZWFy
Y2ggQ29sbGFib3JhdGlvbiBmb3IgTGVhZGVyc2hpcCBpbiBBcHBsaWVkIEhlYWx0aCBSZXNlYXJj
aCBhbmQgQ2FyZSAoV2Vzc2V4KSwgVW5pdmVyc2l0eSBvZiBTb3V0aGFtcHRvbiwgSGlnaGZpZWxk
LCBTb3V0aGFtcHRvbiBTTzE3IDFCSiwgVUsuIEVsZWN0cm9uaWMgYWRkcmVzczogamFuZS5iYWxs
QHNvdG9uLmFjLnVrLiYjeEQ7TmF0aW9uYWwgSW5zdGl0dXRlIGZvciBIZWFsdGggUmVzZWFyY2gg
Q29sbGFib3JhdGlvbiBmb3IgTGVhZGVyc2hpcCBpbiBBcHBsaWVkIEhlYWx0aCBSZXNlYXJjaCBh
bmQgQ2FyZSAoV2Vzc2V4KSwgVW5pdmVyc2l0eSBvZiBTb3V0aGFtcHRvbiwgSGlnaGZpZWxkLCBT
b3V0aGFtcHRvbiBTTzE3IDFCSiwgVUsuIEVsZWN0cm9uaWMgYWRkcmVzczogQS5SZWNpby1TYXVj
ZWRvQHNvdG9uLmFjLnVrLiYjeEQ7TmF0aW9uYWwgSW5zdGl0dXRlIGZvciBIZWFsdGggUmVzZWFy
Y2ggQ29sbGFib3JhdGlvbiBmb3IgTGVhZGVyc2hpcCBpbiBBcHBsaWVkIEhlYWx0aCBSZXNlYXJj
aCBhbmQgQ2FyZSAoV2Vzc2V4KSwgVW5pdmVyc2l0eSBvZiBTb3V0aGFtcHRvbiwgSGlnaGZpZWxk
LCBTb3V0aGFtcHRvbiBTTzE3IDFCSiwgVUsuIEVsZWN0cm9uaWMgYWRkcmVzczogcGV0ZXIuZ3Jp
ZmZpdGhzQHNvdG9uLmFjLnVrLjwvYXV0aC1hZGRyZXNzPjx0aXRsZXM+PHRpdGxlPkNoYXJhY3Rl
cmlzdGljcyBvZiBzaGlmdCB3b3JrIGFuZCB0aGVpciBpbXBhY3Qgb24gZW1wbG95ZWUgcGVyZm9y
bWFuY2UgYW5kIHdlbGxiZWluZzogQSBsaXRlcmF0dXJlIHJldmlldzwvdGl0bGU+PHNlY29uZGFy
eS10aXRsZT5JbnQgSiBOdXJzIFN0dWQ8L3NlY29uZGFyeS10aXRsZT48L3RpdGxlcz48cGVyaW9k
aWNhbD48ZnVsbC10aXRsZT5JbnRlcm5hdGlvbmFsIEpvdXJuYWwgb2YgTnVyc2luZyBTdHVkaWVz
PC9mdWxsLXRpdGxlPjxhYmJyLTE+SW50LiBKLiBOdXJzLiBTdHVkLjwvYWJici0xPjxhYmJyLTI+
SW50IEogTnVycyBTdHVkPC9hYmJyLTI+PC9wZXJpb2RpY2FsPjxwYWdlcz4xMi0yNzwvcGFnZXM+
PHZvbHVtZT41Nzwvdm9sdW1lPjxrZXl3b3Jkcz48a2V5d29yZD5CdXJub3V0LCBQcm9mZXNzaW9u
YWw8L2tleXdvcmQ+PGtleXdvcmQ+RmF0aWd1ZTwva2V5d29yZD48a2V5d29yZD5IdW1hbnM8L2tl
eXdvcmQ+PGtleXdvcmQ+Sm9iIFNhdGlzZmFjdGlvbjwva2V5d29yZD48a2V5d29yZD5QYXRpZW50
IFNhZmV0eTwva2V5d29yZD48a2V5d29yZD5QZXJzb25uZWwgVHVybm92ZXI8L2tleXdvcmQ+PGtl
eXdvcmQ+UXVhbGl0eSBvZiBIZWFsdGggQ2FyZTwva2V5d29yZD48a2V5d29yZD4qV29yayBTY2hl
ZHVsZSBUb2xlcmFuY2U8L2tleXdvcmQ+PGtleXdvcmQ+QWJzZW50ZWVpc208L2tleXdvcmQ+PGtl
eXdvcmQ+Sm9iIHBlcmZvcm1hbmNlPC9rZXl3b3JkPjxrZXl3b3JkPlNoaWZ0IGxlbmd0aDwva2V5
d29yZD48a2V5d29yZD5TaGlmdCB3b3JrPC9rZXl3b3JkPjwva2V5d29yZHM+PGRhdGVzPjx5ZWFy
PjIwMTY8L3llYXI+PHB1Yi1kYXRlcz48ZGF0ZT5NYXk8L2RhdGU+PC9wdWItZGF0ZXM+PC9kYXRl
cz48aXNibj4xODczLTQ5MVggKEVsZWN0cm9uaWMpJiN4RDswMDIwLTc0ODkgKExpbmtpbmcpPC9p
c2JuPjxhY2Nlc3Npb24tbnVtPjI3MDQ1NTYxPC9hY2Nlc3Npb24tbnVtPjx1cmxzPjxyZWxhdGVk
LXVybHM+PHVybD5odHRwczovL3d3dy5uY2JpLm5sbS5uaWguZ292L3B1Ym1lZC8yNzA0NTU2MTwv
dXJsPjx1cmw+aHR0cHM6Ly9hYy5lbHMtY2RuLmNvbS9TMDAyMDc0ODkxNjAwMDA4MC8xLXMyLjAt
UzAwMjA3NDg5MTYwMDAwODAtbWFpbi5wZGY/X3RpZD1iYmNlYzcwMy0yMjg4LTQzZTAtOWNlNy0w
OTMzYWZjNmQxYzgmYW1wO2FjZG5hdD0xNTMxNzM0MzQ4XzBkOWE4ZjIwMWE4MDZlZjkwOTBhNmM2
NWMzMzg1ZTFhPC91cmw+PC9yZWxhdGVkLXVybHM+PC91cmxzPjxlbGVjdHJvbmljLXJlc291cmNl
LW51bT4xMC4xMDE2L2ouaWpudXJzdHUuMjAxNi4wMS4wMDc8L2VsZWN0cm9uaWMtcmVzb3VyY2Ut
bnVtPjwvcmVjb3JkPjwvQ2l0ZT48L0VuZE5vdGU+AG==
</w:fldData>
        </w:fldChar>
      </w:r>
      <w:r w:rsidR="00FE5211">
        <w:rPr>
          <w:rFonts w:cstheme="minorBidi"/>
        </w:rPr>
        <w:instrText xml:space="preserve"> ADDIN EN.CITE </w:instrText>
      </w:r>
      <w:r w:rsidR="00FE5211">
        <w:rPr>
          <w:rFonts w:cstheme="minorBidi"/>
        </w:rPr>
        <w:fldChar w:fldCharType="begin">
          <w:fldData xml:space="preserve">PEVuZE5vdGU+PENpdGU+PEF1dGhvcj5EYWxsJmFwb3M7T3JhPC9BdXRob3I+PFllYXI+MjAxNjwv
WWVhcj48UmVjTnVtPjU3ODwvUmVjTnVtPjxEaXNwbGF5VGV4dD48c3R5bGUgZmFjZT0ic3VwZXJz
Y3JpcHQiPjI8L3N0eWxlPjwvRGlzcGxheVRleHQ+PHJlY29yZD48cmVjLW51bWJlcj41Nzg8L3Jl
Yy1udW1iZXI+PGZvcmVpZ24ta2V5cz48a2V5IGFwcD0iRU4iIGRiLWlkPSI5ejI1c2FyYXh6cmV4
amV2c3c4eDlwdG8yMng5YXp6ZnZydHQiIHRpbWVzdGFtcD0iMTUxOTY0Mzc0OSI+NTc4PC9rZXk+
PC9mb3JlaWduLWtleXM+PHJlZi10eXBlIG5hbWU9IkpvdXJuYWwgQXJ0aWNsZSI+MTc8L3JlZi10
eXBlPjxjb250cmlidXRvcnM+PGF1dGhvcnM+PGF1dGhvcj5EYWxsJmFwb3M7T3JhLCBDLjwvYXV0
aG9yPjxhdXRob3I+QmFsbCwgSi48L2F1dGhvcj48YXV0aG9yPlJlY2lvLVNhdWNlZG8sIEEuPC9h
dXRob3I+PGF1dGhvcj5HcmlmZml0aHMsIFAuPC9hdXRob3I+PC9hdXRob3JzPjwvY29udHJpYnV0
b3JzPjxhdXRoLWFkZHJlc3M+TmF0aW9uYWwgSW5zdGl0dXRlIGZvciBIZWFsdGggUmVzZWFyY2gg
Q29sbGFib3JhdGlvbiBmb3IgTGVhZGVyc2hpcCBpbiBBcHBsaWVkIEhlYWx0aCBSZXNlYXJjaCBh
bmQgQ2FyZSAoV2Vzc2V4KSwgVW5pdmVyc2l0eSBvZiBTb3V0aGFtcHRvbiwgSGlnaGZpZWxkLCBT
b3V0aGFtcHRvbiBTTzE3IDFCSiwgVUsuIEVsZWN0cm9uaWMgYWRkcmVzczogQy5EYWxsJmFwb3M7
b3JhQHNvdG9uLmFjLnVrLiYjeEQ7TmF0aW9uYWwgSW5zdGl0dXRlIGZvciBIZWFsdGggUmVzZWFy
Y2ggQ29sbGFib3JhdGlvbiBmb3IgTGVhZGVyc2hpcCBpbiBBcHBsaWVkIEhlYWx0aCBSZXNlYXJj
aCBhbmQgQ2FyZSAoV2Vzc2V4KSwgVW5pdmVyc2l0eSBvZiBTb3V0aGFtcHRvbiwgSGlnaGZpZWxk
LCBTb3V0aGFtcHRvbiBTTzE3IDFCSiwgVUsuIEVsZWN0cm9uaWMgYWRkcmVzczogamFuZS5iYWxs
QHNvdG9uLmFjLnVrLiYjeEQ7TmF0aW9uYWwgSW5zdGl0dXRlIGZvciBIZWFsdGggUmVzZWFyY2gg
Q29sbGFib3JhdGlvbiBmb3IgTGVhZGVyc2hpcCBpbiBBcHBsaWVkIEhlYWx0aCBSZXNlYXJjaCBh
bmQgQ2FyZSAoV2Vzc2V4KSwgVW5pdmVyc2l0eSBvZiBTb3V0aGFtcHRvbiwgSGlnaGZpZWxkLCBT
b3V0aGFtcHRvbiBTTzE3IDFCSiwgVUsuIEVsZWN0cm9uaWMgYWRkcmVzczogQS5SZWNpby1TYXVj
ZWRvQHNvdG9uLmFjLnVrLiYjeEQ7TmF0aW9uYWwgSW5zdGl0dXRlIGZvciBIZWFsdGggUmVzZWFy
Y2ggQ29sbGFib3JhdGlvbiBmb3IgTGVhZGVyc2hpcCBpbiBBcHBsaWVkIEhlYWx0aCBSZXNlYXJj
aCBhbmQgQ2FyZSAoV2Vzc2V4KSwgVW5pdmVyc2l0eSBvZiBTb3V0aGFtcHRvbiwgSGlnaGZpZWxk
LCBTb3V0aGFtcHRvbiBTTzE3IDFCSiwgVUsuIEVsZWN0cm9uaWMgYWRkcmVzczogcGV0ZXIuZ3Jp
ZmZpdGhzQHNvdG9uLmFjLnVrLjwvYXV0aC1hZGRyZXNzPjx0aXRsZXM+PHRpdGxlPkNoYXJhY3Rl
cmlzdGljcyBvZiBzaGlmdCB3b3JrIGFuZCB0aGVpciBpbXBhY3Qgb24gZW1wbG95ZWUgcGVyZm9y
bWFuY2UgYW5kIHdlbGxiZWluZzogQSBsaXRlcmF0dXJlIHJldmlldzwvdGl0bGU+PHNlY29uZGFy
eS10aXRsZT5JbnQgSiBOdXJzIFN0dWQ8L3NlY29uZGFyeS10aXRsZT48L3RpdGxlcz48cGVyaW9k
aWNhbD48ZnVsbC10aXRsZT5JbnRlcm5hdGlvbmFsIEpvdXJuYWwgb2YgTnVyc2luZyBTdHVkaWVz
PC9mdWxsLXRpdGxlPjxhYmJyLTE+SW50LiBKLiBOdXJzLiBTdHVkLjwvYWJici0xPjxhYmJyLTI+
SW50IEogTnVycyBTdHVkPC9hYmJyLTI+PC9wZXJpb2RpY2FsPjxwYWdlcz4xMi0yNzwvcGFnZXM+
PHZvbHVtZT41Nzwvdm9sdW1lPjxrZXl3b3Jkcz48a2V5d29yZD5CdXJub3V0LCBQcm9mZXNzaW9u
YWw8L2tleXdvcmQ+PGtleXdvcmQ+RmF0aWd1ZTwva2V5d29yZD48a2V5d29yZD5IdW1hbnM8L2tl
eXdvcmQ+PGtleXdvcmQ+Sm9iIFNhdGlzZmFjdGlvbjwva2V5d29yZD48a2V5d29yZD5QYXRpZW50
IFNhZmV0eTwva2V5d29yZD48a2V5d29yZD5QZXJzb25uZWwgVHVybm92ZXI8L2tleXdvcmQ+PGtl
eXdvcmQ+UXVhbGl0eSBvZiBIZWFsdGggQ2FyZTwva2V5d29yZD48a2V5d29yZD4qV29yayBTY2hl
ZHVsZSBUb2xlcmFuY2U8L2tleXdvcmQ+PGtleXdvcmQ+QWJzZW50ZWVpc208L2tleXdvcmQ+PGtl
eXdvcmQ+Sm9iIHBlcmZvcm1hbmNlPC9rZXl3b3JkPjxrZXl3b3JkPlNoaWZ0IGxlbmd0aDwva2V5
d29yZD48a2V5d29yZD5TaGlmdCB3b3JrPC9rZXl3b3JkPjwva2V5d29yZHM+PGRhdGVzPjx5ZWFy
PjIwMTY8L3llYXI+PHB1Yi1kYXRlcz48ZGF0ZT5NYXk8L2RhdGU+PC9wdWItZGF0ZXM+PC9kYXRl
cz48aXNibj4xODczLTQ5MVggKEVsZWN0cm9uaWMpJiN4RDswMDIwLTc0ODkgKExpbmtpbmcpPC9p
c2JuPjxhY2Nlc3Npb24tbnVtPjI3MDQ1NTYxPC9hY2Nlc3Npb24tbnVtPjx1cmxzPjxyZWxhdGVk
LXVybHM+PHVybD5odHRwczovL3d3dy5uY2JpLm5sbS5uaWguZ292L3B1Ym1lZC8yNzA0NTU2MTwv
dXJsPjx1cmw+aHR0cHM6Ly9hYy5lbHMtY2RuLmNvbS9TMDAyMDc0ODkxNjAwMDA4MC8xLXMyLjAt
UzAwMjA3NDg5MTYwMDAwODAtbWFpbi5wZGY/X3RpZD1iYmNlYzcwMy0yMjg4LTQzZTAtOWNlNy0w
OTMzYWZjNmQxYzgmYW1wO2FjZG5hdD0xNTMxNzM0MzQ4XzBkOWE4ZjIwMWE4MDZlZjkwOTBhNmM2
NWMzMzg1ZTFhPC91cmw+PC9yZWxhdGVkLXVybHM+PC91cmxzPjxlbGVjdHJvbmljLXJlc291cmNl
LW51bT4xMC4xMDE2L2ouaWpudXJzdHUuMjAxNi4wMS4wMDc8L2VsZWN0cm9uaWMtcmVzb3VyY2Ut
bnVtPjwvcmVjb3JkPjwvQ2l0ZT48L0VuZE5vdGU+AG==
</w:fldData>
        </w:fldChar>
      </w:r>
      <w:r w:rsidR="00FE5211">
        <w:rPr>
          <w:rFonts w:cstheme="minorBidi"/>
        </w:rPr>
        <w:instrText xml:space="preserve"> ADDIN EN.CITE.DATA </w:instrText>
      </w:r>
      <w:r w:rsidR="00FE5211">
        <w:rPr>
          <w:rFonts w:cstheme="minorBidi"/>
        </w:rPr>
      </w:r>
      <w:r w:rsidR="00FE5211">
        <w:rPr>
          <w:rFonts w:cstheme="minorBidi"/>
        </w:rPr>
        <w:fldChar w:fldCharType="end"/>
      </w:r>
      <w:r w:rsidR="00D57B4D" w:rsidRPr="004C16E9">
        <w:rPr>
          <w:rFonts w:cstheme="minorBidi"/>
        </w:rPr>
      </w:r>
      <w:r w:rsidR="00D57B4D" w:rsidRPr="004C16E9">
        <w:rPr>
          <w:rFonts w:cstheme="minorBidi"/>
        </w:rPr>
        <w:fldChar w:fldCharType="separate"/>
      </w:r>
      <w:r w:rsidR="00C8262A" w:rsidRPr="004C16E9">
        <w:rPr>
          <w:rFonts w:cstheme="minorBidi"/>
          <w:noProof/>
          <w:vertAlign w:val="superscript"/>
        </w:rPr>
        <w:t>2</w:t>
      </w:r>
      <w:r w:rsidR="00D57B4D" w:rsidRPr="004C16E9">
        <w:rPr>
          <w:rFonts w:cstheme="minorBidi"/>
        </w:rPr>
        <w:fldChar w:fldCharType="end"/>
      </w:r>
      <w:r w:rsidR="00D57B4D" w:rsidRPr="004C16E9">
        <w:rPr>
          <w:rFonts w:cstheme="minorBidi"/>
        </w:rPr>
        <w:t xml:space="preserve"> with findings </w:t>
      </w:r>
      <w:r w:rsidR="00A904B2" w:rsidRPr="004C16E9">
        <w:rPr>
          <w:rFonts w:cstheme="minorBidi"/>
        </w:rPr>
        <w:t>from a number of studies indicating</w:t>
      </w:r>
      <w:r w:rsidR="00D57B4D" w:rsidRPr="004C16E9">
        <w:rPr>
          <w:rFonts w:cstheme="minorBidi"/>
        </w:rPr>
        <w:t xml:space="preserve"> that </w:t>
      </w:r>
      <w:r w:rsidR="00A904B2" w:rsidRPr="004C16E9">
        <w:rPr>
          <w:rFonts w:cstheme="minorBidi"/>
        </w:rPr>
        <w:t xml:space="preserve">greater use of </w:t>
      </w:r>
      <w:r w:rsidR="00D57B4D" w:rsidRPr="004C16E9">
        <w:rPr>
          <w:rFonts w:cstheme="minorBidi"/>
        </w:rPr>
        <w:t>long shifts</w:t>
      </w:r>
      <w:r w:rsidRPr="004C16E9">
        <w:rPr>
          <w:rFonts w:cstheme="minorBidi"/>
        </w:rPr>
        <w:t xml:space="preserve"> </w:t>
      </w:r>
      <w:r w:rsidR="00A904B2" w:rsidRPr="004C16E9">
        <w:rPr>
          <w:rFonts w:cstheme="minorBidi"/>
        </w:rPr>
        <w:t>in hospital wards is</w:t>
      </w:r>
      <w:r w:rsidRPr="004C16E9">
        <w:rPr>
          <w:rFonts w:cstheme="minorBidi"/>
        </w:rPr>
        <w:t xml:space="preserve"> associated with a number of adverse outcomes, including </w:t>
      </w:r>
      <w:r w:rsidR="008F675C" w:rsidRPr="004C16E9">
        <w:rPr>
          <w:rFonts w:cstheme="minorBidi"/>
        </w:rPr>
        <w:t xml:space="preserve">reducing the </w:t>
      </w:r>
      <w:r w:rsidR="00B912C1" w:rsidRPr="004C16E9">
        <w:rPr>
          <w:rFonts w:cstheme="minorBidi"/>
        </w:rPr>
        <w:t xml:space="preserve">quality of </w:t>
      </w:r>
      <w:r w:rsidRPr="004C16E9">
        <w:rPr>
          <w:rFonts w:cstheme="minorBidi"/>
        </w:rPr>
        <w:t xml:space="preserve">care </w:t>
      </w:r>
      <w:r w:rsidR="00B912C1" w:rsidRPr="004C16E9">
        <w:rPr>
          <w:rFonts w:cstheme="minorBidi"/>
        </w:rPr>
        <w:t>and patient safety</w:t>
      </w:r>
      <w:r w:rsidR="00C8262A" w:rsidRPr="004C16E9">
        <w:rPr>
          <w:rFonts w:cstheme="minorBidi"/>
        </w:rPr>
        <w:t>;</w:t>
      </w:r>
      <w:r w:rsidR="00D57B4D" w:rsidRPr="004C16E9">
        <w:rPr>
          <w:rFonts w:cstheme="minorBidi"/>
        </w:rPr>
        <w:fldChar w:fldCharType="begin">
          <w:fldData xml:space="preserve">PEVuZE5vdGU+PENpdGU+PEF1dGhvcj5TdGltcGZlbDwvQXV0aG9yPjxZZWFyPjIwMTM8L1llYXI+
PFJlY051bT41MzY8L1JlY051bT48RGlzcGxheVRleHQ+PHN0eWxlIGZhY2U9InN1cGVyc2NyaXB0
Ij4zIDQ8L3N0eWxlPjwvRGlzcGxheVRleHQ+PHJlY29yZD48cmVjLW51bWJlcj41MzY8L3JlYy1u
dW1iZXI+PGZvcmVpZ24ta2V5cz48a2V5IGFwcD0iRU4iIGRiLWlkPSI5ejI1c2FyYXh6cmV4amV2
c3c4eDlwdG8yMng5YXp6ZnZydHQiIHRpbWVzdGFtcD0iMTUxMzYxMzMyNiI+NTM2PC9rZXk+PC9m
b3JlaWduLWtleXM+PHJlZi10eXBlIG5hbWU9IkpvdXJuYWwgQXJ0aWNsZSI+MTc8L3JlZi10eXBl
Pjxjb250cmlidXRvcnM+PGF1dGhvcnM+PGF1dGhvcj5TdGltcGZlbCwgQS4gVy48L2F1dGhvcj48
YXV0aG9yPkFpa2VuLCBMLiBILjwvYXV0aG9yPjwvYXV0aG9ycz48L2NvbnRyaWJ1dG9ycz48YXV0
aC1hZGRyZXNzPkNlbnRlciBmb3IgSGVhbHRoIE91dGNvbWVzIGFuZCBQb2xpY3kgUmVzZWFyY2gs
IFVuaXZlcnNpdHkgb2YgUGVubnN5bHZhbmlhIFNjaG9vbCBvZiBOdXJzaW5nLCBQaGlsYWRlbHBo
aWEsIFBBIDE5MTA0LCBVU0EuIGFteXdpdEBudXJzaW5nLnVwZW5uLmVkdTwvYXV0aC1hZGRyZXNz
Pjx0aXRsZXM+PHRpdGxlPkhvc3BpdGFsIHN0YWZmIG51cnNlcyZhcG9zOyBzaGlmdCBsZW5ndGgg
YXNzb2NpYXRlZCB3aXRoIHNhZmV0eSBhbmQgcXVhbGl0eSBvZiBjYXJlPC90aXRsZT48c2Vjb25k
YXJ5LXRpdGxlPkogTnVycyBDYXJlIFF1YWw8L3NlY29uZGFyeS10aXRsZT48L3RpdGxlcz48cGVy
aW9kaWNhbD48ZnVsbC10aXRsZT5Kb3VybmFsIG9mIE51cnNpbmcgQ2FyZSBRdWFsaXR5PC9mdWxs
LXRpdGxlPjxhYmJyLTE+Si4gTnVycy4gQ2FyZSBRdWFsLjwvYWJici0xPjxhYmJyLTI+SiBOdXJz
IENhcmUgUXVhbDwvYWJici0yPjwvcGVyaW9kaWNhbD48cGFnZXM+MTIyLTk8L3BhZ2VzPjx2b2x1
bWU+Mjg8L3ZvbHVtZT48bnVtYmVyPjI8L251bWJlcj48a2V5d29yZHM+PGtleXdvcmQ+QWR1bHQ8
L2tleXdvcmQ+PGtleXdvcmQ+Q3Jvc3MtU2VjdGlvbmFsIFN0dWRpZXM8L2tleXdvcmQ+PGtleXdv
cmQ+RmVtYWxlPC9rZXl3b3JkPjxrZXl3b3JkPkh1bWFuczwva2V5d29yZD48a2V5d29yZD5NYWxl
PC9rZXl3b3JkPjxrZXl3b3JkPk1pZGRsZSBBZ2VkPC9rZXl3b3JkPjxrZXl3b3JkPk51cnNpbmcg
U3RhZmYsIEhvc3BpdGFsL29yZ2FuaXphdGlvbiAmYW1wOyBhZG1pbmlzdHJhdGlvbi8qc3RhbmRh
cmRzPC9rZXl3b3JkPjxrZXl3b3JkPlBhdGllbnQgU2FmZXR5LypzdGFuZGFyZHM8L2tleXdvcmQ+
PGtleXdvcmQ+UGVyc29ubmVsIFN0YWZmaW5nIGFuZCBTY2hlZHVsaW5nL29yZ2FuaXphdGlvbiAm
YW1wOyBhZG1pbmlzdHJhdGlvbi8qc3RhbmRhcmRzPC9rZXl3b3JkPjxrZXl3b3JkPipRdWFsaXR5
IG9mIEhlYWx0aCBDYXJlPC9rZXl3b3JkPjwva2V5d29yZHM+PGRhdGVzPjx5ZWFyPjIwMTM8L3ll
YXI+PHB1Yi1kYXRlcz48ZGF0ZT5BcHItSnVuPC9kYXRlPjwvcHViLWRhdGVzPjwvZGF0ZXM+PGlz
Ym4+MTU1MC01MDY1IChFbGVjdHJvbmljKSYjeEQ7MTA1Ny0zNjMxIChMaW5raW5nKTwvaXNibj48
YWNjZXNzaW9uLW51bT4yMzAyMzE4OTwvYWNjZXNzaW9uLW51bT48dXJscz48cmVsYXRlZC11cmxz
Pjx1cmw+aHR0cHM6Ly93d3cubmNiaS5ubG0ubmloLmdvdi9wdWJtZWQvMjMwMjMxODk8L3VybD48
L3JlbGF0ZWQtdXJscz48L3VybHM+PGN1c3RvbTI+UE1DMzc4NjM0NzwvY3VzdG9tMj48ZWxlY3Ry
b25pYy1yZXNvdXJjZS1udW0+MTAuMTA5Ny9OQ1EuMGIwMTNlMzE4MjcyNWYwOTwvZWxlY3Ryb25p
Yy1yZXNvdXJjZS1udW0+PHJlbW90ZS1kYXRhYmFzZS1uYW1lPlNjb3B1czwvcmVtb3RlLWRhdGFi
YXNlLW5hbWU+PC9yZWNvcmQ+PC9DaXRlPjxDaXRlPjxBdXRob3I+R3JpZmZpdGhzPC9BdXRob3I+
PFllYXI+MjAxNDwvWWVhcj48UmVjTnVtPjY4NTwvUmVjTnVtPjxyZWNvcmQ+PHJlYy1udW1iZXI+
Njg1PC9yZWMtbnVtYmVyPjxmb3JlaWduLWtleXM+PGtleSBhcHA9IkVOIiBkYi1pZD0iOXoyNXNh
cmF4enJleGpldnN3OHg5cHRvMjJ4OWF6emZ2cnR0IiB0aW1lc3RhbXA9IjE1MzE3NDEzMDQiPjY4
NTwva2V5PjwvZm9yZWlnbi1rZXlzPjxyZWYtdHlwZSBuYW1lPSJKb3VybmFsIEFydGljbGUiPjE3
PC9yZWYtdHlwZT48Y29udHJpYnV0b3JzPjxhdXRob3JzPjxhdXRob3I+R3JpZmZpdGhzLCBQLjwv
YXV0aG9yPjxhdXRob3I+RGFsbCZhcG9zO09yYSwgQy48L2F1dGhvcj48YXV0aG9yPlNpbW9uLCBN
LjwvYXV0aG9yPjxhdXRob3I+QmFsbCwgSi48L2F1dGhvcj48YXV0aG9yPkxpbmRxdmlzdCwgUi48
L2F1dGhvcj48YXV0aG9yPlJhZmZlcnR5LCBBLiBNLjwvYXV0aG9yPjxhdXRob3I+U2Nob29uaG92
ZW4sIEwuPC9hdXRob3I+PGF1dGhvcj5UaXNoZWxtYW4sIEMuPC9hdXRob3I+PGF1dGhvcj5BaWtl
biwgTC4gSC48L2F1dGhvcj48YXV0aG9yPlNlcm1ldXMsIFcuPC9hdXRob3I+PGF1dGhvcj5WYW4g
RGVuIEhlZWRlLCBLLjwvYXV0aG9yPjxhdXRob3I+QnJ1eW5lZWwsIEwuPC9hdXRob3I+PGF1dGhv
cj5MZXNhZmZyZSwgRS48L2F1dGhvcj48YXV0aG9yPkRpeWEsIEwuPC9hdXRob3I+PGF1dGhvcj5T
bWl0aCwgSC48L2F1dGhvcj48YXV0aG9yPlNsb2FuZSwgRC48L2F1dGhvcj48YXV0aG9yPkpvbmVz
LCBTLjwvYXV0aG9yPjxhdXRob3I+S2lubnVuZW4sIEouPC9hdXRob3I+PGF1dGhvcj5FbnNpbywg
QS48L2F1dGhvcj48YXV0aG9yPkp5bGjDpCwgVi48L2F1dGhvcj48YXV0aG9yPkJ1c3NlLCBSLjwv
YXV0aG9yPjxhdXRob3I+WmFuZGVyLCBCLjwvYXV0aG9yPjxhdXRob3I+QmzDvG1lbCwgTS48L2F1
dGhvcj48YXV0aG9yPk1hbnRhcywgSi48L2F1dGhvcj48YXV0aG9yPlppa29zLCBELjwvYXV0aG9y
PjxhdXRob3I+RGlvbWlkb3VzLCBNLjwvYXV0aG9yPjxhdXRob3I+U2NvdHQsIEEuPC9hdXRob3I+
PGF1dGhvcj5NYXR0aGV3cywgQS48L2F1dGhvcj48YXV0aG9yPlN0YWluZXMsIEEuPC9hdXRob3I+
PGF1dGhvcj5Ib2x0ZXIsIEkuIE0uPC9hdXRob3I+PGF1dGhvcj5TamV0bmUsIEkuIFMuPC9hdXRo
b3I+PGF1dGhvcj5Ccnpvc3RlaywgVC48L2F1dGhvcj48YXV0aG9yPkvDs3prYSwgTS48L2F1dGhv
cj48YXV0aG9yPkJyenlza2ksIFAuPC9hdXRob3I+PGF1dGhvcj5Nb3Jlbm8tQ2FzYmFzLCBULjwv
YXV0aG9yPjxhdXRob3I+RnVlbnRlbHNhei1HYWxsZWdvLCBDLjwvYXV0aG9yPjxhdXRob3I+R29u
emFsZXotTWFyw61hLCBFLjwvYXV0aG9yPjxhdXRob3I+R29tZXotR2FyY2lhLCBULjwvYXV0aG9y
PjxhdXRob3I+QWxlbml1cywgTC4gUy48L2F1dGhvcj48YXV0aG9yPkRlIEdlZXN0LCBTLjwvYXV0
aG9yPjxhdXRob3I+U2NodWJlcnQsIE0uPC9hdXRob3I+PGF1dGhvcj5TY2h3ZW5kaW1hbm4sIFIu
PC9hdXRob3I+PGF1dGhvcj5IZWluZW4sIE0uPC9hdXRob3I+PGF1dGhvcj5WYW4gQWNodGVyYmVy
ZywgVC48L2F1dGhvcj48L2F1dGhvcnM+PC9jb250cmlidXRvcnM+PGF1dGgtYWRkcmVzcz5DZW50
cmUgZm9yIElubm92YXRpb24gYW5kIExlYWRlcnNoaXAgaW4gSGVhbHRoIFNjaWVuY2VzLCBVbml2
ZXJzaXR5IG9mIFNvdXRoYW1wdG9uLCBCdWlsZGluZyA2NyBIaWdoZmllbGQgQ2FtcHVzLCBTb3V0
aGFtcHRvbiwgVW5pdGVkIEtpbmdkb20mI3hEO1VuaXZlcnNpdMOgIGRlZ2xpIFN0dWRpIGRpIE1p
bGFubyBCaWNvY2NhLCBNaWxhbiwgSXRhbHkmI3hEO0luc2Vsc3BpdGFsIEJlcm5lIFVuaXZlcnNp
dHkgSG9zcGl0YWwsIEluc3RpdHV0ZSBvZiBOdXJzaW5nIFNjaWVuY2UsIFVuaXZlcnNpdHkgb2Yg
QmFzZWwsIEJlcm5vdWxsaXN0cmFzc2UsIEJhc2VsLCBTd2l0emVybGFuZCYjeEQ7S2luZyZhcG9z
O3MgQ29sbGVnZSBMb25kb24sIE5hdGlvbmFsIE51cnNpbmcgUmVzZWFyY2ggVW5pdCwgTG9uZG9u
LCBVbml0ZWQgS2luZ2RvbSYjeEQ7S2Fyb2xpbnNrYSBJbnN0aXR1dGV0LCBNZWRpY2FsIE1hbmFn
ZW1lbnQgQ2VudHJlLCBUb210ZWJvZGF2w6RnZW4sIFN0b2NraG9sbSwgU3dlZGVuJiN4RDtSYWRi
b3VkIFVuaXZlcnNpdHkgTWVkaWNhbCBDZW50cmUsIE5ldGhlcmxhbmRzJiN4RDtDZW50ZXIgZm9y
IEhlYWx0aCBPdXRjb21lcyBhbmQgUG9saWN5IFJlc2VhcmNoLCBVbml2ZXJzaXR5IG9mIFBlbm5z
eWx2YW5pYSwgU2Nob29sIG9mIE51cnNpbmcsIFBoaWxhZGVscGhpYSwgUEEsIFVuaXRlZCBTdGF0
ZXMmI3hEO0NhdGhvbGljIFVuaXZlcnNpdHkgTGV1dmVuLCBCZWxnaXVtJiN4RDtVbml2ZXJzaXR5
IG9mIFBlbm5zeWx2YW5pYSwgVW5pdGVkIFN0YXRlcyYjeEQ7S2luZyZhcG9zO3MgQ29sbGVnZSBM
b25kb24sIFVuaXRlZCBLaW5nZG9tJiN4RDtVbml2ZXJzaXR5IG9mIFNvdXRoYW1wdG9uLCBVbml0
ZWQgS2luZ2RvbSYjeEQ7VW5pdmVyc2l0eSBvZiBFYXN0ZXJuIEZpbmxhbmQsIEZpbmxhbmQmI3hE
O0JlcmxpbiBVbml2ZXJzaXR5IG9mIFRlY2hub2xvZ3ksIEdlcm1hbnkmI3hEO1VuaXZlcnNpdHkg
b2YgQXRoZW5zLCBHcmVlY2UmI3hEO0R1YmxpbiBDaXR5IFVuaXZlcnNpdHksIElyZWxhbmQmI3hE
O05vcndlZ2lhbiBLbm93bGVkZ2UgQ2VudHJlIGZvciB0aGUgSGVhbHRoIFNlcnZpY2VzLCBOb3J3
YXkmI3hEO0phZ2llbGxvbmlhbiBVbml2ZXJzaXR5IENvbGxlZ2l1bSBNZWRpY3VtLCBQb2xhbmQm
I3hEO0luc3RpdHV0ZSBvZiBIZWFsdGggQ2FybG9zIElJSSwgU3BhaW4mI3hEO0thcm9saW5za2Eg
SW5zdGl0dXRldCwgU3dlZGVuJiN4RDtCYXNlbCBVbml2ZXJzaXR5LCBTd2l0emVybGFuZDwvYXV0
aC1hZGRyZXNzPjx0aXRsZXM+PHRpdGxlPk51cnNlcyZhcG9zOyBzaGlmdCBsZW5ndGggYW5kIG92
ZXJ0aW1lIHdvcmtpbmcgaW4gMTIgRXVyb3BlYW4gY291bnRyaWVzOiBUaGUgYXNzb2NpYXRpb24g
d2l0aCBwZXJjZWl2ZWQgcXVhbGl0eSBvZiBjYXJlIGFuZCBwYXRpZW50IHNhZmV0eTwvdGl0bGU+
PHNlY29uZGFyeS10aXRsZT5NZWRpY2FsIENhcmU8L3NlY29uZGFyeS10aXRsZT48YWx0LXRpdGxl
Pk1lZC4gQ2FyZTwvYWx0LXRpdGxlPjwvdGl0bGVzPjxwZXJpb2RpY2FsPjxmdWxsLXRpdGxlPk1l
ZGljYWwgQ2FyZTwvZnVsbC10aXRsZT48YWJici0xPk1lZC4gQ2FyZTwvYWJici0xPjxhYmJyLTI+
TWVkIENhcmU8L2FiYnItMj48L3BlcmlvZGljYWw+PGFsdC1wZXJpb2RpY2FsPjxmdWxsLXRpdGxl
Pk1lZGljYWwgQ2FyZTwvZnVsbC10aXRsZT48YWJici0xPk1lZC4gQ2FyZTwvYWJici0xPjxhYmJy
LTI+TWVkIENhcmU8L2FiYnItMj48L2FsdC1wZXJpb2RpY2FsPjxwYWdlcz45NzUtOTgxPC9wYWdl
cz48dm9sdW1lPjUyPC92b2x1bWU+PG51bWJlcj4xMTwvbnVtYmVyPjxrZXl3b3Jkcz48a2V5d29y
ZD5FZmZpY2llbmN5PC9rZXl3b3JkPjxrZXl3b3JkPkV1cm9wZTwva2V5d29yZD48a2V5d29yZD5O
dXJzZXM8L2tleXdvcmQ+PGtleXdvcmQ+UXVhbGl0eTwva2V5d29yZD48a2V5d29yZD5TYWZldHk8
L2tleXdvcmQ+PGtleXdvcmQ+U2hpZnQgd29yazwva2V5d29yZD48a2V5d29yZD5Xb3JrZm9yY2U8
L2tleXdvcmQ+PGtleXdvcmQ+YWR1bHQ8L2tleXdvcmQ+PGtleXdvcmQ+QXJ0aWNsZTwva2V5d29y
ZD48a2V5d29yZD5jbGluaWNhbCBoYW5kb3Zlcjwva2V5d29yZD48a2V5d29yZD5jcm9zcy1zZWN0
aW9uYWwgc3R1ZHk8L2tleXdvcmQ+PGtleXdvcmQ+ZmVtYWxlPC9rZXl3b3JkPjxrZXl3b3JkPmhl
YWx0aCBjYXJlIHF1YWxpdHk8L2tleXdvcmQ+PGtleXdvcmQ+aGVhbHRoIGNhcmUgc3VydmV5PC9r
ZXl3b3JkPjxrZXl3b3JkPmh1bWFuPC9rZXl3b3JkPjxrZXl3b3JkPm1ham9yIGNsaW5pY2FsIHN0
dWR5PC9rZXl3b3JkPjxrZXl3b3JkPm1hbGU8L2tleXdvcmQ+PGtleXdvcmQ+bWlkZGxlIGFnZWQ8
L2tleXdvcmQ+PGtleXdvcmQ+bmlnaHQgd29yazwva2V5d29yZD48a2V5d29yZD5udXJzaW5nIHNo
b3J0YWdlPC9rZXl3b3JkPjxrZXl3b3JkPm51cnNpbmcgc3RhZmY8L2tleXdvcmQ+PGtleXdvcmQ+
cGF0aWVudCBjYXJlPC9rZXl3b3JkPjxrZXl3b3JkPnBhdGllbnQgc2FmZXR5PC9rZXl3b3JkPjxr
ZXl3b3JkPnJlZ2lzdGVyZWQgbnVyc2U8L2tleXdvcmQ+PGtleXdvcmQ+c2hpZnQgd29ya2VyPC9r
ZXl3b3JkPjxrZXl3b3JkPnN1cmdpY2FsIHdhcmQ8L2tleXdvcmQ+PGtleXdvcmQ+d2FyZDwva2V5
d29yZD48a2V5d29yZD53b3JraW5nIHRpbWU8L2tleXdvcmQ+PGtleXdvcmQ+ZXBpZGVtaW9sb2d5
PC9rZXl3b3JkPjxrZXl3b3JkPm9yZ2FuaXphdGlvbiBhbmQgbWFuYWdlbWVudDwva2V5d29yZD48
a2V5d29yZD5wZXJzb25uZWwgbWFuYWdlbWVudDwva2V5d29yZD48a2V5d29yZD5zdGFuZGFyZHM8
L2tleXdvcmQ+PGtleXdvcmQ+c3RhdGlzdGljcyBhbmQgbnVtZXJpY2FsIGRhdGE8L2tleXdvcmQ+
PGtleXdvcmQ+d29yayBzY2hlZHVsZTwva2V5d29yZD48a2V5d29yZD5Dcm9zcy1TZWN0aW9uYWwg
U3R1ZGllczwva2V5d29yZD48a2V5d29yZD5IdW1hbnM8L2tleXdvcmQ+PGtleXdvcmQ+TnVyc2lu
ZyBTdGFmZiwgSG9zcGl0YWw8L2tleXdvcmQ+PGtleXdvcmQ+UGVyc29ubmVsIFN0YWZmaW5nIGFu
ZCBTY2hlZHVsaW5nPC9rZXl3b3JkPjxrZXl3b3JkPlF1YWxpdHkgb2YgSGVhbHRoIENhcmU8L2tl
eXdvcmQ+PGtleXdvcmQ+V29yayBTY2hlZHVsZSBUb2xlcmFuY2U8L2tleXdvcmQ+PC9rZXl3b3Jk
cz48ZGF0ZXM+PHllYXI+MjAxNDwveWVhcj48L2RhdGVzPjxwdWJsaXNoZXI+TGlwcGluY290dCBX
aWxsaWFtcyBhbmQgV2lsa2luczwvcHVibGlzaGVyPjxpc2JuPjAwMjU3MDc5IChJU1NOKTwvaXNi
bj48d29yay10eXBlPkFydGljbGU8L3dvcmstdHlwZT48dXJscz48cmVsYXRlZC11cmxzPjx1cmw+
aHR0cHM6Ly93d3cuc2NvcHVzLmNvbS9pbndhcmQvcmVjb3JkLnVyaT9laWQ9Mi1zMi4wLTg0OTE2
NTk1NjU4JmFtcDtkb2k9MTAuMTA5NyUyZk1MUi4wMDAwMDAwMDAwMDAwMjMzJmFtcDtwYXJ0bmVy
SUQ9NDAmYW1wO21kNT0xNGE5NTE3Y2Y1YjA0MDFkNDJkOWQ1YWE3MDQ2NDJkOTwvdXJsPjx1cmw+
aHR0cHM6Ly93d3cubmNiaS5ubG0ubmloLmdvdi9wbWMvYXJ0aWNsZXMvUE1DNDE5Njc5OC9wZGYv
bWxyLTUyLTk3NS5wZGY8L3VybD48L3JlbGF0ZWQtdXJscz48L3VybHM+PGVsZWN0cm9uaWMtcmVz
b3VyY2UtbnVtPjEwLjEwOTcvTUxSLjAwMDAwMDAwMDAwMDAyMzM8L2VsZWN0cm9uaWMtcmVzb3Vy
Y2UtbnVtPjxyZW1vdGUtZGF0YWJhc2UtbmFtZT5TY29wdXM8L3JlbW90ZS1kYXRhYmFzZS1uYW1l
PjxsYW5ndWFnZT5FbmdsaXNoPC9sYW5ndWFnZT48L3JlY29yZD48L0NpdGU+PC9FbmROb3RlPn==
</w:fldData>
        </w:fldChar>
      </w:r>
      <w:r w:rsidR="00FE5211">
        <w:rPr>
          <w:rFonts w:cstheme="minorBidi"/>
        </w:rPr>
        <w:instrText xml:space="preserve"> ADDIN EN.CITE </w:instrText>
      </w:r>
      <w:r w:rsidR="00FE5211">
        <w:rPr>
          <w:rFonts w:cstheme="minorBidi"/>
        </w:rPr>
        <w:fldChar w:fldCharType="begin">
          <w:fldData xml:space="preserve">PEVuZE5vdGU+PENpdGU+PEF1dGhvcj5TdGltcGZlbDwvQXV0aG9yPjxZZWFyPjIwMTM8L1llYXI+
PFJlY051bT41MzY8L1JlY051bT48RGlzcGxheVRleHQ+PHN0eWxlIGZhY2U9InN1cGVyc2NyaXB0
Ij4zIDQ8L3N0eWxlPjwvRGlzcGxheVRleHQ+PHJlY29yZD48cmVjLW51bWJlcj41MzY8L3JlYy1u
dW1iZXI+PGZvcmVpZ24ta2V5cz48a2V5IGFwcD0iRU4iIGRiLWlkPSI5ejI1c2FyYXh6cmV4amV2
c3c4eDlwdG8yMng5YXp6ZnZydHQiIHRpbWVzdGFtcD0iMTUxMzYxMzMyNiI+NTM2PC9rZXk+PC9m
b3JlaWduLWtleXM+PHJlZi10eXBlIG5hbWU9IkpvdXJuYWwgQXJ0aWNsZSI+MTc8L3JlZi10eXBl
Pjxjb250cmlidXRvcnM+PGF1dGhvcnM+PGF1dGhvcj5TdGltcGZlbCwgQS4gVy48L2F1dGhvcj48
YXV0aG9yPkFpa2VuLCBMLiBILjwvYXV0aG9yPjwvYXV0aG9ycz48L2NvbnRyaWJ1dG9ycz48YXV0
aC1hZGRyZXNzPkNlbnRlciBmb3IgSGVhbHRoIE91dGNvbWVzIGFuZCBQb2xpY3kgUmVzZWFyY2gs
IFVuaXZlcnNpdHkgb2YgUGVubnN5bHZhbmlhIFNjaG9vbCBvZiBOdXJzaW5nLCBQaGlsYWRlbHBo
aWEsIFBBIDE5MTA0LCBVU0EuIGFteXdpdEBudXJzaW5nLnVwZW5uLmVkdTwvYXV0aC1hZGRyZXNz
Pjx0aXRsZXM+PHRpdGxlPkhvc3BpdGFsIHN0YWZmIG51cnNlcyZhcG9zOyBzaGlmdCBsZW5ndGgg
YXNzb2NpYXRlZCB3aXRoIHNhZmV0eSBhbmQgcXVhbGl0eSBvZiBjYXJlPC90aXRsZT48c2Vjb25k
YXJ5LXRpdGxlPkogTnVycyBDYXJlIFF1YWw8L3NlY29uZGFyeS10aXRsZT48L3RpdGxlcz48cGVy
aW9kaWNhbD48ZnVsbC10aXRsZT5Kb3VybmFsIG9mIE51cnNpbmcgQ2FyZSBRdWFsaXR5PC9mdWxs
LXRpdGxlPjxhYmJyLTE+Si4gTnVycy4gQ2FyZSBRdWFsLjwvYWJici0xPjxhYmJyLTI+SiBOdXJz
IENhcmUgUXVhbDwvYWJici0yPjwvcGVyaW9kaWNhbD48cGFnZXM+MTIyLTk8L3BhZ2VzPjx2b2x1
bWU+Mjg8L3ZvbHVtZT48bnVtYmVyPjI8L251bWJlcj48a2V5d29yZHM+PGtleXdvcmQ+QWR1bHQ8
L2tleXdvcmQ+PGtleXdvcmQ+Q3Jvc3MtU2VjdGlvbmFsIFN0dWRpZXM8L2tleXdvcmQ+PGtleXdv
cmQ+RmVtYWxlPC9rZXl3b3JkPjxrZXl3b3JkPkh1bWFuczwva2V5d29yZD48a2V5d29yZD5NYWxl
PC9rZXl3b3JkPjxrZXl3b3JkPk1pZGRsZSBBZ2VkPC9rZXl3b3JkPjxrZXl3b3JkPk51cnNpbmcg
U3RhZmYsIEhvc3BpdGFsL29yZ2FuaXphdGlvbiAmYW1wOyBhZG1pbmlzdHJhdGlvbi8qc3RhbmRh
cmRzPC9rZXl3b3JkPjxrZXl3b3JkPlBhdGllbnQgU2FmZXR5LypzdGFuZGFyZHM8L2tleXdvcmQ+
PGtleXdvcmQ+UGVyc29ubmVsIFN0YWZmaW5nIGFuZCBTY2hlZHVsaW5nL29yZ2FuaXphdGlvbiAm
YW1wOyBhZG1pbmlzdHJhdGlvbi8qc3RhbmRhcmRzPC9rZXl3b3JkPjxrZXl3b3JkPipRdWFsaXR5
IG9mIEhlYWx0aCBDYXJlPC9rZXl3b3JkPjwva2V5d29yZHM+PGRhdGVzPjx5ZWFyPjIwMTM8L3ll
YXI+PHB1Yi1kYXRlcz48ZGF0ZT5BcHItSnVuPC9kYXRlPjwvcHViLWRhdGVzPjwvZGF0ZXM+PGlz
Ym4+MTU1MC01MDY1IChFbGVjdHJvbmljKSYjeEQ7MTA1Ny0zNjMxIChMaW5raW5nKTwvaXNibj48
YWNjZXNzaW9uLW51bT4yMzAyMzE4OTwvYWNjZXNzaW9uLW51bT48dXJscz48cmVsYXRlZC11cmxz
Pjx1cmw+aHR0cHM6Ly93d3cubmNiaS5ubG0ubmloLmdvdi9wdWJtZWQvMjMwMjMxODk8L3VybD48
L3JlbGF0ZWQtdXJscz48L3VybHM+PGN1c3RvbTI+UE1DMzc4NjM0NzwvY3VzdG9tMj48ZWxlY3Ry
b25pYy1yZXNvdXJjZS1udW0+MTAuMTA5Ny9OQ1EuMGIwMTNlMzE4MjcyNWYwOTwvZWxlY3Ryb25p
Yy1yZXNvdXJjZS1udW0+PHJlbW90ZS1kYXRhYmFzZS1uYW1lPlNjb3B1czwvcmVtb3RlLWRhdGFi
YXNlLW5hbWU+PC9yZWNvcmQ+PC9DaXRlPjxDaXRlPjxBdXRob3I+R3JpZmZpdGhzPC9BdXRob3I+
PFllYXI+MjAxNDwvWWVhcj48UmVjTnVtPjY4NTwvUmVjTnVtPjxyZWNvcmQ+PHJlYy1udW1iZXI+
Njg1PC9yZWMtbnVtYmVyPjxmb3JlaWduLWtleXM+PGtleSBhcHA9IkVOIiBkYi1pZD0iOXoyNXNh
cmF4enJleGpldnN3OHg5cHRvMjJ4OWF6emZ2cnR0IiB0aW1lc3RhbXA9IjE1MzE3NDEzMDQiPjY4
NTwva2V5PjwvZm9yZWlnbi1rZXlzPjxyZWYtdHlwZSBuYW1lPSJKb3VybmFsIEFydGljbGUiPjE3
PC9yZWYtdHlwZT48Y29udHJpYnV0b3JzPjxhdXRob3JzPjxhdXRob3I+R3JpZmZpdGhzLCBQLjwv
YXV0aG9yPjxhdXRob3I+RGFsbCZhcG9zO09yYSwgQy48L2F1dGhvcj48YXV0aG9yPlNpbW9uLCBN
LjwvYXV0aG9yPjxhdXRob3I+QmFsbCwgSi48L2F1dGhvcj48YXV0aG9yPkxpbmRxdmlzdCwgUi48
L2F1dGhvcj48YXV0aG9yPlJhZmZlcnR5LCBBLiBNLjwvYXV0aG9yPjxhdXRob3I+U2Nob29uaG92
ZW4sIEwuPC9hdXRob3I+PGF1dGhvcj5UaXNoZWxtYW4sIEMuPC9hdXRob3I+PGF1dGhvcj5BaWtl
biwgTC4gSC48L2F1dGhvcj48YXV0aG9yPlNlcm1ldXMsIFcuPC9hdXRob3I+PGF1dGhvcj5WYW4g
RGVuIEhlZWRlLCBLLjwvYXV0aG9yPjxhdXRob3I+QnJ1eW5lZWwsIEwuPC9hdXRob3I+PGF1dGhv
cj5MZXNhZmZyZSwgRS48L2F1dGhvcj48YXV0aG9yPkRpeWEsIEwuPC9hdXRob3I+PGF1dGhvcj5T
bWl0aCwgSC48L2F1dGhvcj48YXV0aG9yPlNsb2FuZSwgRC48L2F1dGhvcj48YXV0aG9yPkpvbmVz
LCBTLjwvYXV0aG9yPjxhdXRob3I+S2lubnVuZW4sIEouPC9hdXRob3I+PGF1dGhvcj5FbnNpbywg
QS48L2F1dGhvcj48YXV0aG9yPkp5bGjDpCwgVi48L2F1dGhvcj48YXV0aG9yPkJ1c3NlLCBSLjwv
YXV0aG9yPjxhdXRob3I+WmFuZGVyLCBCLjwvYXV0aG9yPjxhdXRob3I+QmzDvG1lbCwgTS48L2F1
dGhvcj48YXV0aG9yPk1hbnRhcywgSi48L2F1dGhvcj48YXV0aG9yPlppa29zLCBELjwvYXV0aG9y
PjxhdXRob3I+RGlvbWlkb3VzLCBNLjwvYXV0aG9yPjxhdXRob3I+U2NvdHQsIEEuPC9hdXRob3I+
PGF1dGhvcj5NYXR0aGV3cywgQS48L2F1dGhvcj48YXV0aG9yPlN0YWluZXMsIEEuPC9hdXRob3I+
PGF1dGhvcj5Ib2x0ZXIsIEkuIE0uPC9hdXRob3I+PGF1dGhvcj5TamV0bmUsIEkuIFMuPC9hdXRo
b3I+PGF1dGhvcj5Ccnpvc3RlaywgVC48L2F1dGhvcj48YXV0aG9yPkvDs3prYSwgTS48L2F1dGhv
cj48YXV0aG9yPkJyenlza2ksIFAuPC9hdXRob3I+PGF1dGhvcj5Nb3Jlbm8tQ2FzYmFzLCBULjwv
YXV0aG9yPjxhdXRob3I+RnVlbnRlbHNhei1HYWxsZWdvLCBDLjwvYXV0aG9yPjxhdXRob3I+R29u
emFsZXotTWFyw61hLCBFLjwvYXV0aG9yPjxhdXRob3I+R29tZXotR2FyY2lhLCBULjwvYXV0aG9y
PjxhdXRob3I+QWxlbml1cywgTC4gUy48L2F1dGhvcj48YXV0aG9yPkRlIEdlZXN0LCBTLjwvYXV0
aG9yPjxhdXRob3I+U2NodWJlcnQsIE0uPC9hdXRob3I+PGF1dGhvcj5TY2h3ZW5kaW1hbm4sIFIu
PC9hdXRob3I+PGF1dGhvcj5IZWluZW4sIE0uPC9hdXRob3I+PGF1dGhvcj5WYW4gQWNodGVyYmVy
ZywgVC48L2F1dGhvcj48L2F1dGhvcnM+PC9jb250cmlidXRvcnM+PGF1dGgtYWRkcmVzcz5DZW50
cmUgZm9yIElubm92YXRpb24gYW5kIExlYWRlcnNoaXAgaW4gSGVhbHRoIFNjaWVuY2VzLCBVbml2
ZXJzaXR5IG9mIFNvdXRoYW1wdG9uLCBCdWlsZGluZyA2NyBIaWdoZmllbGQgQ2FtcHVzLCBTb3V0
aGFtcHRvbiwgVW5pdGVkIEtpbmdkb20mI3hEO1VuaXZlcnNpdMOgIGRlZ2xpIFN0dWRpIGRpIE1p
bGFubyBCaWNvY2NhLCBNaWxhbiwgSXRhbHkmI3hEO0luc2Vsc3BpdGFsIEJlcm5lIFVuaXZlcnNp
dHkgSG9zcGl0YWwsIEluc3RpdHV0ZSBvZiBOdXJzaW5nIFNjaWVuY2UsIFVuaXZlcnNpdHkgb2Yg
QmFzZWwsIEJlcm5vdWxsaXN0cmFzc2UsIEJhc2VsLCBTd2l0emVybGFuZCYjeEQ7S2luZyZhcG9z
O3MgQ29sbGVnZSBMb25kb24sIE5hdGlvbmFsIE51cnNpbmcgUmVzZWFyY2ggVW5pdCwgTG9uZG9u
LCBVbml0ZWQgS2luZ2RvbSYjeEQ7S2Fyb2xpbnNrYSBJbnN0aXR1dGV0LCBNZWRpY2FsIE1hbmFn
ZW1lbnQgQ2VudHJlLCBUb210ZWJvZGF2w6RnZW4sIFN0b2NraG9sbSwgU3dlZGVuJiN4RDtSYWRi
b3VkIFVuaXZlcnNpdHkgTWVkaWNhbCBDZW50cmUsIE5ldGhlcmxhbmRzJiN4RDtDZW50ZXIgZm9y
IEhlYWx0aCBPdXRjb21lcyBhbmQgUG9saWN5IFJlc2VhcmNoLCBVbml2ZXJzaXR5IG9mIFBlbm5z
eWx2YW5pYSwgU2Nob29sIG9mIE51cnNpbmcsIFBoaWxhZGVscGhpYSwgUEEsIFVuaXRlZCBTdGF0
ZXMmI3hEO0NhdGhvbGljIFVuaXZlcnNpdHkgTGV1dmVuLCBCZWxnaXVtJiN4RDtVbml2ZXJzaXR5
IG9mIFBlbm5zeWx2YW5pYSwgVW5pdGVkIFN0YXRlcyYjeEQ7S2luZyZhcG9zO3MgQ29sbGVnZSBM
b25kb24sIFVuaXRlZCBLaW5nZG9tJiN4RDtVbml2ZXJzaXR5IG9mIFNvdXRoYW1wdG9uLCBVbml0
ZWQgS2luZ2RvbSYjeEQ7VW5pdmVyc2l0eSBvZiBFYXN0ZXJuIEZpbmxhbmQsIEZpbmxhbmQmI3hE
O0JlcmxpbiBVbml2ZXJzaXR5IG9mIFRlY2hub2xvZ3ksIEdlcm1hbnkmI3hEO1VuaXZlcnNpdHkg
b2YgQXRoZW5zLCBHcmVlY2UmI3hEO0R1YmxpbiBDaXR5IFVuaXZlcnNpdHksIElyZWxhbmQmI3hE
O05vcndlZ2lhbiBLbm93bGVkZ2UgQ2VudHJlIGZvciB0aGUgSGVhbHRoIFNlcnZpY2VzLCBOb3J3
YXkmI3hEO0phZ2llbGxvbmlhbiBVbml2ZXJzaXR5IENvbGxlZ2l1bSBNZWRpY3VtLCBQb2xhbmQm
I3hEO0luc3RpdHV0ZSBvZiBIZWFsdGggQ2FybG9zIElJSSwgU3BhaW4mI3hEO0thcm9saW5za2Eg
SW5zdGl0dXRldCwgU3dlZGVuJiN4RDtCYXNlbCBVbml2ZXJzaXR5LCBTd2l0emVybGFuZDwvYXV0
aC1hZGRyZXNzPjx0aXRsZXM+PHRpdGxlPk51cnNlcyZhcG9zOyBzaGlmdCBsZW5ndGggYW5kIG92
ZXJ0aW1lIHdvcmtpbmcgaW4gMTIgRXVyb3BlYW4gY291bnRyaWVzOiBUaGUgYXNzb2NpYXRpb24g
d2l0aCBwZXJjZWl2ZWQgcXVhbGl0eSBvZiBjYXJlIGFuZCBwYXRpZW50IHNhZmV0eTwvdGl0bGU+
PHNlY29uZGFyeS10aXRsZT5NZWRpY2FsIENhcmU8L3NlY29uZGFyeS10aXRsZT48YWx0LXRpdGxl
Pk1lZC4gQ2FyZTwvYWx0LXRpdGxlPjwvdGl0bGVzPjxwZXJpb2RpY2FsPjxmdWxsLXRpdGxlPk1l
ZGljYWwgQ2FyZTwvZnVsbC10aXRsZT48YWJici0xPk1lZC4gQ2FyZTwvYWJici0xPjxhYmJyLTI+
TWVkIENhcmU8L2FiYnItMj48L3BlcmlvZGljYWw+PGFsdC1wZXJpb2RpY2FsPjxmdWxsLXRpdGxl
Pk1lZGljYWwgQ2FyZTwvZnVsbC10aXRsZT48YWJici0xPk1lZC4gQ2FyZTwvYWJici0xPjxhYmJy
LTI+TWVkIENhcmU8L2FiYnItMj48L2FsdC1wZXJpb2RpY2FsPjxwYWdlcz45NzUtOTgxPC9wYWdl
cz48dm9sdW1lPjUyPC92b2x1bWU+PG51bWJlcj4xMTwvbnVtYmVyPjxrZXl3b3Jkcz48a2V5d29y
ZD5FZmZpY2llbmN5PC9rZXl3b3JkPjxrZXl3b3JkPkV1cm9wZTwva2V5d29yZD48a2V5d29yZD5O
dXJzZXM8L2tleXdvcmQ+PGtleXdvcmQ+UXVhbGl0eTwva2V5d29yZD48a2V5d29yZD5TYWZldHk8
L2tleXdvcmQ+PGtleXdvcmQ+U2hpZnQgd29yazwva2V5d29yZD48a2V5d29yZD5Xb3JrZm9yY2U8
L2tleXdvcmQ+PGtleXdvcmQ+YWR1bHQ8L2tleXdvcmQ+PGtleXdvcmQ+QXJ0aWNsZTwva2V5d29y
ZD48a2V5d29yZD5jbGluaWNhbCBoYW5kb3Zlcjwva2V5d29yZD48a2V5d29yZD5jcm9zcy1zZWN0
aW9uYWwgc3R1ZHk8L2tleXdvcmQ+PGtleXdvcmQ+ZmVtYWxlPC9rZXl3b3JkPjxrZXl3b3JkPmhl
YWx0aCBjYXJlIHF1YWxpdHk8L2tleXdvcmQ+PGtleXdvcmQ+aGVhbHRoIGNhcmUgc3VydmV5PC9r
ZXl3b3JkPjxrZXl3b3JkPmh1bWFuPC9rZXl3b3JkPjxrZXl3b3JkPm1ham9yIGNsaW5pY2FsIHN0
dWR5PC9rZXl3b3JkPjxrZXl3b3JkPm1hbGU8L2tleXdvcmQ+PGtleXdvcmQ+bWlkZGxlIGFnZWQ8
L2tleXdvcmQ+PGtleXdvcmQ+bmlnaHQgd29yazwva2V5d29yZD48a2V5d29yZD5udXJzaW5nIHNo
b3J0YWdlPC9rZXl3b3JkPjxrZXl3b3JkPm51cnNpbmcgc3RhZmY8L2tleXdvcmQ+PGtleXdvcmQ+
cGF0aWVudCBjYXJlPC9rZXl3b3JkPjxrZXl3b3JkPnBhdGllbnQgc2FmZXR5PC9rZXl3b3JkPjxr
ZXl3b3JkPnJlZ2lzdGVyZWQgbnVyc2U8L2tleXdvcmQ+PGtleXdvcmQ+c2hpZnQgd29ya2VyPC9r
ZXl3b3JkPjxrZXl3b3JkPnN1cmdpY2FsIHdhcmQ8L2tleXdvcmQ+PGtleXdvcmQ+d2FyZDwva2V5
d29yZD48a2V5d29yZD53b3JraW5nIHRpbWU8L2tleXdvcmQ+PGtleXdvcmQ+ZXBpZGVtaW9sb2d5
PC9rZXl3b3JkPjxrZXl3b3JkPm9yZ2FuaXphdGlvbiBhbmQgbWFuYWdlbWVudDwva2V5d29yZD48
a2V5d29yZD5wZXJzb25uZWwgbWFuYWdlbWVudDwva2V5d29yZD48a2V5d29yZD5zdGFuZGFyZHM8
L2tleXdvcmQ+PGtleXdvcmQ+c3RhdGlzdGljcyBhbmQgbnVtZXJpY2FsIGRhdGE8L2tleXdvcmQ+
PGtleXdvcmQ+d29yayBzY2hlZHVsZTwva2V5d29yZD48a2V5d29yZD5Dcm9zcy1TZWN0aW9uYWwg
U3R1ZGllczwva2V5d29yZD48a2V5d29yZD5IdW1hbnM8L2tleXdvcmQ+PGtleXdvcmQ+TnVyc2lu
ZyBTdGFmZiwgSG9zcGl0YWw8L2tleXdvcmQ+PGtleXdvcmQ+UGVyc29ubmVsIFN0YWZmaW5nIGFu
ZCBTY2hlZHVsaW5nPC9rZXl3b3JkPjxrZXl3b3JkPlF1YWxpdHkgb2YgSGVhbHRoIENhcmU8L2tl
eXdvcmQ+PGtleXdvcmQ+V29yayBTY2hlZHVsZSBUb2xlcmFuY2U8L2tleXdvcmQ+PC9rZXl3b3Jk
cz48ZGF0ZXM+PHllYXI+MjAxNDwveWVhcj48L2RhdGVzPjxwdWJsaXNoZXI+TGlwcGluY290dCBX
aWxsaWFtcyBhbmQgV2lsa2luczwvcHVibGlzaGVyPjxpc2JuPjAwMjU3MDc5IChJU1NOKTwvaXNi
bj48d29yay10eXBlPkFydGljbGU8L3dvcmstdHlwZT48dXJscz48cmVsYXRlZC11cmxzPjx1cmw+
aHR0cHM6Ly93d3cuc2NvcHVzLmNvbS9pbndhcmQvcmVjb3JkLnVyaT9laWQ9Mi1zMi4wLTg0OTE2
NTk1NjU4JmFtcDtkb2k9MTAuMTA5NyUyZk1MUi4wMDAwMDAwMDAwMDAwMjMzJmFtcDtwYXJ0bmVy
SUQ9NDAmYW1wO21kNT0xNGE5NTE3Y2Y1YjA0MDFkNDJkOWQ1YWE3MDQ2NDJkOTwvdXJsPjx1cmw+
aHR0cHM6Ly93d3cubmNiaS5ubG0ubmloLmdvdi9wbWMvYXJ0aWNsZXMvUE1DNDE5Njc5OC9wZGYv
bWxyLTUyLTk3NS5wZGY8L3VybD48L3JlbGF0ZWQtdXJscz48L3VybHM+PGVsZWN0cm9uaWMtcmVz
b3VyY2UtbnVtPjEwLjEwOTcvTUxSLjAwMDAwMDAwMDAwMDAyMzM8L2VsZWN0cm9uaWMtcmVzb3Vy
Y2UtbnVtPjxyZW1vdGUtZGF0YWJhc2UtbmFtZT5TY29wdXM8L3JlbW90ZS1kYXRhYmFzZS1uYW1l
PjxsYW5ndWFnZT5FbmdsaXNoPC9sYW5ndWFnZT48L3JlY29yZD48L0NpdGU+PC9FbmROb3RlPn==
</w:fldData>
        </w:fldChar>
      </w:r>
      <w:r w:rsidR="00FE5211">
        <w:rPr>
          <w:rFonts w:cstheme="minorBidi"/>
        </w:rPr>
        <w:instrText xml:space="preserve"> ADDIN EN.CITE.DATA </w:instrText>
      </w:r>
      <w:r w:rsidR="00FE5211">
        <w:rPr>
          <w:rFonts w:cstheme="minorBidi"/>
        </w:rPr>
      </w:r>
      <w:r w:rsidR="00FE5211">
        <w:rPr>
          <w:rFonts w:cstheme="minorBidi"/>
        </w:rPr>
        <w:fldChar w:fldCharType="end"/>
      </w:r>
      <w:r w:rsidR="00D57B4D" w:rsidRPr="004C16E9">
        <w:rPr>
          <w:rFonts w:cstheme="minorBidi"/>
        </w:rPr>
      </w:r>
      <w:r w:rsidR="00D57B4D" w:rsidRPr="004C16E9">
        <w:rPr>
          <w:rFonts w:cstheme="minorBidi"/>
        </w:rPr>
        <w:fldChar w:fldCharType="separate"/>
      </w:r>
      <w:r w:rsidR="00FE5211" w:rsidRPr="00FE5211">
        <w:rPr>
          <w:rFonts w:cstheme="minorBidi"/>
          <w:noProof/>
          <w:vertAlign w:val="superscript"/>
        </w:rPr>
        <w:t>3 4</w:t>
      </w:r>
      <w:r w:rsidR="00D57B4D" w:rsidRPr="004C16E9">
        <w:rPr>
          <w:rFonts w:cstheme="minorBidi"/>
        </w:rPr>
        <w:fldChar w:fldCharType="end"/>
      </w:r>
      <w:r w:rsidRPr="004C16E9">
        <w:rPr>
          <w:rFonts w:cstheme="minorBidi"/>
        </w:rPr>
        <w:t xml:space="preserve"> </w:t>
      </w:r>
      <w:r w:rsidR="00D57B4D" w:rsidRPr="004C16E9">
        <w:rPr>
          <w:rFonts w:cstheme="minorBidi"/>
        </w:rPr>
        <w:t>higher rates of errors</w:t>
      </w:r>
      <w:r w:rsidR="00C8262A" w:rsidRPr="004C16E9">
        <w:rPr>
          <w:rFonts w:cstheme="minorBidi"/>
        </w:rPr>
        <w:t>;</w:t>
      </w:r>
      <w:r w:rsidR="006566F8" w:rsidRPr="004C16E9">
        <w:rPr>
          <w:rFonts w:cstheme="minorBidi"/>
        </w:rPr>
        <w:fldChar w:fldCharType="begin">
          <w:fldData xml:space="preserve">PEVuZE5vdGU+PENpdGU+PEF1dGhvcj5Sb2dlcnM8L0F1dGhvcj48WWVhcj4yMDA0PC9ZZWFyPjxS
ZWNOdW0+MzA0PC9SZWNOdW0+PERpc3BsYXlUZXh0PjxzdHlsZSBmYWNlPSJzdXBlcnNjcmlwdCI+
NSA2PC9zdHlsZT48L0Rpc3BsYXlUZXh0PjxyZWNvcmQ+PHJlYy1udW1iZXI+MzA0PC9yZWMtbnVt
YmVyPjxmb3JlaWduLWtleXM+PGtleSBhcHA9IkVOIiBkYi1pZD0iOXoyNXNhcmF4enJleGpldnN3
OHg5cHRvMjJ4OWF6emZ2cnR0IiB0aW1lc3RhbXA9IjE1MTM2MTMyNDUiPjMwNDwva2V5PjwvZm9y
ZWlnbi1rZXlzPjxyZWYtdHlwZSBuYW1lPSJKb3VybmFsIEFydGljbGUiPjE3PC9yZWYtdHlwZT48
Y29udHJpYnV0b3JzPjxhdXRob3JzPjxhdXRob3I+Um9nZXJzLCBBLiBFLjwvYXV0aG9yPjxhdXRo
b3I+SHdhbmcsIFcuIFQuPC9hdXRob3I+PGF1dGhvcj5TY290dCwgTC4gRC48L2F1dGhvcj48YXV0
aG9yPkFpa2VuLCBMLiBILjwvYXV0aG9yPjxhdXRob3I+RGluZ2VzLCBELiBGLjwvYXV0aG9yPjwv
YXV0aG9ycz48L2NvbnRyaWJ1dG9ycz48YXV0aC1hZGRyZXNzPlNjaG9vbCBvZiBOdXJzaW5nLCBD
ZW50ZXIgZm9yIFNsZWVwIGFuZCBSZXNwaXJhdG9yeSBOZXVyb2Jpb2xvZ3ksIFNjaG9vbCBvZiBN
ZWRpY2luZSwgVW5pdmVyc2l0eSBvZiBQZW5uc3lsdmFuaWEsIFBoaWxhZGVscGhpYSwgVVNBLiBh
ZXJvZ2Vyc0BudXJzaW5nLnVwZW5uLmVkdTwvYXV0aC1hZGRyZXNzPjx0aXRsZXM+PHRpdGxlPlRo
ZSB3b3JraW5nIGhvdXJzIG9mIGhvc3BpdGFsIHN0YWZmIG51cnNlcyBhbmQgcGF0aWVudCBzYWZl
dHk8L3RpdGxlPjxzZWNvbmRhcnktdGl0bGU+SGVhbHRoIEFmZiAoTWlsbHdvb2QpPC9zZWNvbmRh
cnktdGl0bGU+PGFsdC10aXRsZT5IZWFsdGggYWZmYWlycyA8L2FsdC10aXRsZT48L3RpdGxlcz48
cGVyaW9kaWNhbD48ZnVsbC10aXRsZT5IZWFsdGggQWZmYWlyczwvZnVsbC10aXRsZT48YWJici0x
PkhlYWx0aCBBZmYuIChNaWxsd29vZCk8L2FiYnItMT48YWJici0yPkhlYWx0aCBBZmYgKE1pbGx3
b29kKTwvYWJici0yPjwvcGVyaW9kaWNhbD48YWx0LXBlcmlvZGljYWw+PGZ1bGwtdGl0bGU+SGVh
bHRoIEFmZmFpcnM8L2Z1bGwtdGl0bGU+PGFiYnItMT5IZWFsdGggQWZmLiAoTWlsbHdvb2QpPC9h
YmJyLTE+PGFiYnItMj5IZWFsdGggQWZmIChNaWxsd29vZCk8L2FiYnItMj48L2FsdC1wZXJpb2Rp
Y2FsPjxwYWdlcz4yMDItMTI8L3BhZ2VzPjx2b2x1bWU+MjM8L3ZvbHVtZT48bnVtYmVyPjQ8L251
bWJlcj48ZWRpdGlvbj4yMDA0LzA4LzIxPC9lZGl0aW9uPjxrZXl3b3Jkcz48a2V5d29yZD5BZHVs
dDwva2V5d29yZD48a2V5d29yZD5BZ2VkPC9rZXl3b3JkPjxrZXl3b3JkPkZlbWFsZTwva2V5d29y
ZD48a2V5d29yZD5IdW1hbnM8L2tleXdvcmQ+PGtleXdvcmQ+TWFsZTwva2V5d29yZD48a2V5d29y
ZD5NZWRpY2FsIEVycm9ycy8qcHJldmVudGlvbiAmYW1wOyBjb250cm9sPC9rZXl3b3JkPjxrZXl3
b3JkPk1pZGRsZSBBZ2VkPC9rZXl3b3JkPjxrZXl3b3JkPk51cnNpbmcgU3RhZmYsIEhvc3BpdGFs
Lypvcmdhbml6YXRpb24gJmFtcDsgYWRtaW5pc3RyYXRpb248L2tleXdvcmQ+PGtleXdvcmQ+KlBl
cnNvbm5lbCBTdGFmZmluZyBhbmQgU2NoZWR1bGluZzwva2V5d29yZD48a2V5d29yZD5TYWZldHkg
TWFuYWdlbWVudC8qb3JnYW5pemF0aW9uICZhbXA7IGFkbWluaXN0cmF0aW9uPC9rZXl3b3JkPjxr
ZXl3b3JkPipXb3JrbG9hZDwva2V5d29yZD48L2tleXdvcmRzPjxkYXRlcz48eWVhcj4yMDA0PC95
ZWFyPjxwdWItZGF0ZXM+PGRhdGU+SnVsLUF1ZzwvZGF0ZT48L3B1Yi1kYXRlcz48L2RhdGVzPjxp
c2JuPjAyNzgtMjcxNSAoUHJpbnQpJiN4RDswMjc4LTI3MTUgKExpbmtpbmcpPC9pc2JuPjxhY2Nl
c3Npb24tbnVtPjE1MzE4NTgyPC9hY2Nlc3Npb24tbnVtPjx1cmxzPjxyZWxhdGVkLXVybHM+PHVy
bD5odHRwczovL3d3dy5uY2JpLm5sbS5uaWguZ292L3B1Ym1lZC8xNTMxODU4MjwvdXJsPjwvcmVs
YXRlZC11cmxzPjwvdXJscz48ZWxlY3Ryb25pYy1yZXNvdXJjZS1udW0+MTAuMTM3Ny9obHRoYWZm
LjIzLjQuMjAyPC9lbGVjdHJvbmljLXJlc291cmNlLW51bT48cmVtb3RlLWRhdGFiYXNlLXByb3Zp
ZGVyPk5MTTwvcmVtb3RlLWRhdGFiYXNlLXByb3ZpZGVyPjxsYW5ndWFnZT5lbmc8L2xhbmd1YWdl
PjwvcmVjb3JkPjwvQ2l0ZT48Q2l0ZT48QXV0aG9yPkNsZW5kb248L0F1dGhvcj48WWVhcj4yMDE1
PC9ZZWFyPjxSZWNOdW0+NDMxPC9SZWNOdW0+PHJlY29yZD48cmVjLW51bWJlcj40MzE8L3JlYy1u
dW1iZXI+PGZvcmVpZ24ta2V5cz48a2V5IGFwcD0iRU4iIGRiLWlkPSI5ejI1c2FyYXh6cmV4amV2
c3c4eDlwdG8yMng5YXp6ZnZydHQiIHRpbWVzdGFtcD0iMTUxMzYxMzMxNCI+NDMxPC9rZXk+PC9m
b3JlaWduLWtleXM+PHJlZi10eXBlIG5hbWU9IkpvdXJuYWwgQXJ0aWNsZSI+MTc8L3JlZi10eXBl
Pjxjb250cmlidXRvcnM+PGF1dGhvcnM+PGF1dGhvcj5DbGVuZG9uLCBKLjwvYXV0aG9yPjxhdXRo
b3I+R2liYm9ucywgVi48L2F1dGhvcj48L2F1dGhvcnM+PC9jb250cmlidXRvcnM+PGF1dGgtYWRk
cmVzcz5WaWN0b3JpYSBVbml2ZXJzaXR5LCBXZWxsaW5ndG9uLCBOZXcgWmVhbGFuZDsgTmV3IFpl
YWxhbmQgTnVyc2VzIE9yZ2FuaXNhdGlvbiwgUE8gQm94IDExOTUsIE5lbHNvbiA3MDQwLCBOZXcg
WmVhbGFuZC4gRWxlY3Ryb25pYyBhZGRyZXNzOiBqaWxsY0Buem5vLm9yZy5uei4mI3hEO1dhaWth
dG8gRGlzdHJpY3QgSGVhbHRoIEJvYXJkLCBIYW1pbHRvbiwgTmV3IFplYWxhbmQ7IFNjaG9vbCBv
ZiBOdXJzaW5nLCBVbml2ZXJzaXR5IG9mIEF1Y2tsYW5kLCBOZXcgWmVhbGFuZC48L2F1dGgtYWRk
cmVzcz48dGl0bGVzPjx0aXRsZT4xMiBoIHNoaWZ0cyBhbmQgcmF0ZXMgb2YgZXJyb3IgYW1vbmcg
bnVyc2VzOiBBIHN5c3RlbWF0aWMgcmV2aWV3PC90aXRsZT48c2Vjb25kYXJ5LXRpdGxlPkludCBK
IE51cnMgU3R1ZDwvc2Vjb25kYXJ5LXRpdGxlPjxhbHQtdGl0bGU+SW50ZXJuYXRpb25hbCBqb3Vy
bmFsIG9mIG51cnNpbmcgc3R1ZGllczwvYWx0LXRpdGxlPjwvdGl0bGVzPjxwZXJpb2RpY2FsPjxm
dWxsLXRpdGxlPkludGVybmF0aW9uYWwgSm91cm5hbCBvZiBOdXJzaW5nIFN0dWRpZXM8L2Z1bGwt
dGl0bGU+PGFiYnItMT5JbnQuIEouIE51cnMuIFN0dWQuPC9hYmJyLTE+PGFiYnItMj5JbnQgSiBO
dXJzIFN0dWQ8L2FiYnItMj48L3BlcmlvZGljYWw+PGFsdC1wZXJpb2RpY2FsPjxmdWxsLXRpdGxl
PkludGVybmF0aW9uYWwgSm91cm5hbCBvZiBOdXJzaW5nIFN0dWRpZXM8L2Z1bGwtdGl0bGU+PGFi
YnItMT5JbnQuIEouIE51cnMuIFN0dWQuPC9hYmJyLTE+PGFiYnItMj5JbnQgSiBOdXJzIFN0dWQ8
L2FiYnItMj48L2FsdC1wZXJpb2RpY2FsPjxwYWdlcz4xMjMxLTQyPC9wYWdlcz48dm9sdW1lPjUy
PC92b2x1bWU+PG51bWJlcj43PC9udW1iZXI+PGVkaXRpb24+MjAxNS8wNC8yNjwvZWRpdGlvbj48
a2V5d29yZHM+PGtleXdvcmQ+Kk51cnNpbmcgU3RhZmYsIEhvc3BpdGFsPC9rZXl3b3JkPjxrZXl3
b3JkPipQZXJzb25uZWwgU3RhZmZpbmcgYW5kIFNjaGVkdWxpbmc8L2tleXdvcmQ+PGtleXdvcmQ+
MTJoIHNoaWZ0czwva2V5d29yZD48a2V5d29yZD5FcnJvcjwva2V5d29yZD48a2V5d29yZD5Ib3Nw
aXRhbHM8L2tleXdvcmQ+PGtleXdvcmQ+TnVyc2VzPC9rZXl3b3JkPjwva2V5d29yZHM+PGRhdGVz
Pjx5ZWFyPjIwMTU8L3llYXI+PHB1Yi1kYXRlcz48ZGF0ZT5KdWw8L2RhdGU+PC9wdWItZGF0ZXM+
PC9kYXRlcz48aXNibj4xODczLTQ5MVggKEVsZWN0cm9uaWMpJiN4RDswMDIwLTc0ODkgKExpbmtp
bmcpPC9pc2JuPjxhY2Nlc3Npb24tbnVtPjI1OTEwOTU1PC9hY2Nlc3Npb24tbnVtPjx1cmxzPjxy
ZWxhdGVkLXVybHM+PHVybD5odHRwczovL3d3dy5uY2JpLm5sbS5uaWguZ292L3B1Ym1lZC8yNTkx
MDk1NTwvdXJsPjwvcmVsYXRlZC11cmxzPjwvdXJscz48ZWxlY3Ryb25pYy1yZXNvdXJjZS1udW0+
MTAuMTAxNi9qLmlqbnVyc3R1LjIwMTUuMDMuMDExPC9lbGVjdHJvbmljLXJlc291cmNlLW51bT48
cmVtb3RlLWRhdGFiYXNlLXByb3ZpZGVyPk5MTTwvcmVtb3RlLWRhdGFiYXNlLXByb3ZpZGVyPjxs
YW5ndWFnZT5Fbmc8L2xhbmd1YWdlPjwvcmVjb3JkPjwvQ2l0ZT48L0VuZE5vdGU+
</w:fldData>
        </w:fldChar>
      </w:r>
      <w:r w:rsidR="00FE5211">
        <w:rPr>
          <w:rFonts w:cstheme="minorBidi"/>
        </w:rPr>
        <w:instrText xml:space="preserve"> ADDIN EN.CITE </w:instrText>
      </w:r>
      <w:r w:rsidR="00FE5211">
        <w:rPr>
          <w:rFonts w:cstheme="minorBidi"/>
        </w:rPr>
        <w:fldChar w:fldCharType="begin">
          <w:fldData xml:space="preserve">PEVuZE5vdGU+PENpdGU+PEF1dGhvcj5Sb2dlcnM8L0F1dGhvcj48WWVhcj4yMDA0PC9ZZWFyPjxS
ZWNOdW0+MzA0PC9SZWNOdW0+PERpc3BsYXlUZXh0PjxzdHlsZSBmYWNlPSJzdXBlcnNjcmlwdCI+
NSA2PC9zdHlsZT48L0Rpc3BsYXlUZXh0PjxyZWNvcmQ+PHJlYy1udW1iZXI+MzA0PC9yZWMtbnVt
YmVyPjxmb3JlaWduLWtleXM+PGtleSBhcHA9IkVOIiBkYi1pZD0iOXoyNXNhcmF4enJleGpldnN3
OHg5cHRvMjJ4OWF6emZ2cnR0IiB0aW1lc3RhbXA9IjE1MTM2MTMyNDUiPjMwNDwva2V5PjwvZm9y
ZWlnbi1rZXlzPjxyZWYtdHlwZSBuYW1lPSJKb3VybmFsIEFydGljbGUiPjE3PC9yZWYtdHlwZT48
Y29udHJpYnV0b3JzPjxhdXRob3JzPjxhdXRob3I+Um9nZXJzLCBBLiBFLjwvYXV0aG9yPjxhdXRo
b3I+SHdhbmcsIFcuIFQuPC9hdXRob3I+PGF1dGhvcj5TY290dCwgTC4gRC48L2F1dGhvcj48YXV0
aG9yPkFpa2VuLCBMLiBILjwvYXV0aG9yPjxhdXRob3I+RGluZ2VzLCBELiBGLjwvYXV0aG9yPjwv
YXV0aG9ycz48L2NvbnRyaWJ1dG9ycz48YXV0aC1hZGRyZXNzPlNjaG9vbCBvZiBOdXJzaW5nLCBD
ZW50ZXIgZm9yIFNsZWVwIGFuZCBSZXNwaXJhdG9yeSBOZXVyb2Jpb2xvZ3ksIFNjaG9vbCBvZiBN
ZWRpY2luZSwgVW5pdmVyc2l0eSBvZiBQZW5uc3lsdmFuaWEsIFBoaWxhZGVscGhpYSwgVVNBLiBh
ZXJvZ2Vyc0BudXJzaW5nLnVwZW5uLmVkdTwvYXV0aC1hZGRyZXNzPjx0aXRsZXM+PHRpdGxlPlRo
ZSB3b3JraW5nIGhvdXJzIG9mIGhvc3BpdGFsIHN0YWZmIG51cnNlcyBhbmQgcGF0aWVudCBzYWZl
dHk8L3RpdGxlPjxzZWNvbmRhcnktdGl0bGU+SGVhbHRoIEFmZiAoTWlsbHdvb2QpPC9zZWNvbmRh
cnktdGl0bGU+PGFsdC10aXRsZT5IZWFsdGggYWZmYWlycyA8L2FsdC10aXRsZT48L3RpdGxlcz48
cGVyaW9kaWNhbD48ZnVsbC10aXRsZT5IZWFsdGggQWZmYWlyczwvZnVsbC10aXRsZT48YWJici0x
PkhlYWx0aCBBZmYuIChNaWxsd29vZCk8L2FiYnItMT48YWJici0yPkhlYWx0aCBBZmYgKE1pbGx3
b29kKTwvYWJici0yPjwvcGVyaW9kaWNhbD48YWx0LXBlcmlvZGljYWw+PGZ1bGwtdGl0bGU+SGVh
bHRoIEFmZmFpcnM8L2Z1bGwtdGl0bGU+PGFiYnItMT5IZWFsdGggQWZmLiAoTWlsbHdvb2QpPC9h
YmJyLTE+PGFiYnItMj5IZWFsdGggQWZmIChNaWxsd29vZCk8L2FiYnItMj48L2FsdC1wZXJpb2Rp
Y2FsPjxwYWdlcz4yMDItMTI8L3BhZ2VzPjx2b2x1bWU+MjM8L3ZvbHVtZT48bnVtYmVyPjQ8L251
bWJlcj48ZWRpdGlvbj4yMDA0LzA4LzIxPC9lZGl0aW9uPjxrZXl3b3Jkcz48a2V5d29yZD5BZHVs
dDwva2V5d29yZD48a2V5d29yZD5BZ2VkPC9rZXl3b3JkPjxrZXl3b3JkPkZlbWFsZTwva2V5d29y
ZD48a2V5d29yZD5IdW1hbnM8L2tleXdvcmQ+PGtleXdvcmQ+TWFsZTwva2V5d29yZD48a2V5d29y
ZD5NZWRpY2FsIEVycm9ycy8qcHJldmVudGlvbiAmYW1wOyBjb250cm9sPC9rZXl3b3JkPjxrZXl3
b3JkPk1pZGRsZSBBZ2VkPC9rZXl3b3JkPjxrZXl3b3JkPk51cnNpbmcgU3RhZmYsIEhvc3BpdGFs
Lypvcmdhbml6YXRpb24gJmFtcDsgYWRtaW5pc3RyYXRpb248L2tleXdvcmQ+PGtleXdvcmQ+KlBl
cnNvbm5lbCBTdGFmZmluZyBhbmQgU2NoZWR1bGluZzwva2V5d29yZD48a2V5d29yZD5TYWZldHkg
TWFuYWdlbWVudC8qb3JnYW5pemF0aW9uICZhbXA7IGFkbWluaXN0cmF0aW9uPC9rZXl3b3JkPjxr
ZXl3b3JkPipXb3JrbG9hZDwva2V5d29yZD48L2tleXdvcmRzPjxkYXRlcz48eWVhcj4yMDA0PC95
ZWFyPjxwdWItZGF0ZXM+PGRhdGU+SnVsLUF1ZzwvZGF0ZT48L3B1Yi1kYXRlcz48L2RhdGVzPjxp
c2JuPjAyNzgtMjcxNSAoUHJpbnQpJiN4RDswMjc4LTI3MTUgKExpbmtpbmcpPC9pc2JuPjxhY2Nl
c3Npb24tbnVtPjE1MzE4NTgyPC9hY2Nlc3Npb24tbnVtPjx1cmxzPjxyZWxhdGVkLXVybHM+PHVy
bD5odHRwczovL3d3dy5uY2JpLm5sbS5uaWguZ292L3B1Ym1lZC8xNTMxODU4MjwvdXJsPjwvcmVs
YXRlZC11cmxzPjwvdXJscz48ZWxlY3Ryb25pYy1yZXNvdXJjZS1udW0+MTAuMTM3Ny9obHRoYWZm
LjIzLjQuMjAyPC9lbGVjdHJvbmljLXJlc291cmNlLW51bT48cmVtb3RlLWRhdGFiYXNlLXByb3Zp
ZGVyPk5MTTwvcmVtb3RlLWRhdGFiYXNlLXByb3ZpZGVyPjxsYW5ndWFnZT5lbmc8L2xhbmd1YWdl
PjwvcmVjb3JkPjwvQ2l0ZT48Q2l0ZT48QXV0aG9yPkNsZW5kb248L0F1dGhvcj48WWVhcj4yMDE1
PC9ZZWFyPjxSZWNOdW0+NDMxPC9SZWNOdW0+PHJlY29yZD48cmVjLW51bWJlcj40MzE8L3JlYy1u
dW1iZXI+PGZvcmVpZ24ta2V5cz48a2V5IGFwcD0iRU4iIGRiLWlkPSI5ejI1c2FyYXh6cmV4amV2
c3c4eDlwdG8yMng5YXp6ZnZydHQiIHRpbWVzdGFtcD0iMTUxMzYxMzMxNCI+NDMxPC9rZXk+PC9m
b3JlaWduLWtleXM+PHJlZi10eXBlIG5hbWU9IkpvdXJuYWwgQXJ0aWNsZSI+MTc8L3JlZi10eXBl
Pjxjb250cmlidXRvcnM+PGF1dGhvcnM+PGF1dGhvcj5DbGVuZG9uLCBKLjwvYXV0aG9yPjxhdXRo
b3I+R2liYm9ucywgVi48L2F1dGhvcj48L2F1dGhvcnM+PC9jb250cmlidXRvcnM+PGF1dGgtYWRk
cmVzcz5WaWN0b3JpYSBVbml2ZXJzaXR5LCBXZWxsaW5ndG9uLCBOZXcgWmVhbGFuZDsgTmV3IFpl
YWxhbmQgTnVyc2VzIE9yZ2FuaXNhdGlvbiwgUE8gQm94IDExOTUsIE5lbHNvbiA3MDQwLCBOZXcg
WmVhbGFuZC4gRWxlY3Ryb25pYyBhZGRyZXNzOiBqaWxsY0Buem5vLm9yZy5uei4mI3hEO1dhaWth
dG8gRGlzdHJpY3QgSGVhbHRoIEJvYXJkLCBIYW1pbHRvbiwgTmV3IFplYWxhbmQ7IFNjaG9vbCBv
ZiBOdXJzaW5nLCBVbml2ZXJzaXR5IG9mIEF1Y2tsYW5kLCBOZXcgWmVhbGFuZC48L2F1dGgtYWRk
cmVzcz48dGl0bGVzPjx0aXRsZT4xMiBoIHNoaWZ0cyBhbmQgcmF0ZXMgb2YgZXJyb3IgYW1vbmcg
bnVyc2VzOiBBIHN5c3RlbWF0aWMgcmV2aWV3PC90aXRsZT48c2Vjb25kYXJ5LXRpdGxlPkludCBK
IE51cnMgU3R1ZDwvc2Vjb25kYXJ5LXRpdGxlPjxhbHQtdGl0bGU+SW50ZXJuYXRpb25hbCBqb3Vy
bmFsIG9mIG51cnNpbmcgc3R1ZGllczwvYWx0LXRpdGxlPjwvdGl0bGVzPjxwZXJpb2RpY2FsPjxm
dWxsLXRpdGxlPkludGVybmF0aW9uYWwgSm91cm5hbCBvZiBOdXJzaW5nIFN0dWRpZXM8L2Z1bGwt
dGl0bGU+PGFiYnItMT5JbnQuIEouIE51cnMuIFN0dWQuPC9hYmJyLTE+PGFiYnItMj5JbnQgSiBO
dXJzIFN0dWQ8L2FiYnItMj48L3BlcmlvZGljYWw+PGFsdC1wZXJpb2RpY2FsPjxmdWxsLXRpdGxl
PkludGVybmF0aW9uYWwgSm91cm5hbCBvZiBOdXJzaW5nIFN0dWRpZXM8L2Z1bGwtdGl0bGU+PGFi
YnItMT5JbnQuIEouIE51cnMuIFN0dWQuPC9hYmJyLTE+PGFiYnItMj5JbnQgSiBOdXJzIFN0dWQ8
L2FiYnItMj48L2FsdC1wZXJpb2RpY2FsPjxwYWdlcz4xMjMxLTQyPC9wYWdlcz48dm9sdW1lPjUy
PC92b2x1bWU+PG51bWJlcj43PC9udW1iZXI+PGVkaXRpb24+MjAxNS8wNC8yNjwvZWRpdGlvbj48
a2V5d29yZHM+PGtleXdvcmQ+Kk51cnNpbmcgU3RhZmYsIEhvc3BpdGFsPC9rZXl3b3JkPjxrZXl3
b3JkPipQZXJzb25uZWwgU3RhZmZpbmcgYW5kIFNjaGVkdWxpbmc8L2tleXdvcmQ+PGtleXdvcmQ+
MTJoIHNoaWZ0czwva2V5d29yZD48a2V5d29yZD5FcnJvcjwva2V5d29yZD48a2V5d29yZD5Ib3Nw
aXRhbHM8L2tleXdvcmQ+PGtleXdvcmQ+TnVyc2VzPC9rZXl3b3JkPjwva2V5d29yZHM+PGRhdGVz
Pjx5ZWFyPjIwMTU8L3llYXI+PHB1Yi1kYXRlcz48ZGF0ZT5KdWw8L2RhdGU+PC9wdWItZGF0ZXM+
PC9kYXRlcz48aXNibj4xODczLTQ5MVggKEVsZWN0cm9uaWMpJiN4RDswMDIwLTc0ODkgKExpbmtp
bmcpPC9pc2JuPjxhY2Nlc3Npb24tbnVtPjI1OTEwOTU1PC9hY2Nlc3Npb24tbnVtPjx1cmxzPjxy
ZWxhdGVkLXVybHM+PHVybD5odHRwczovL3d3dy5uY2JpLm5sbS5uaWguZ292L3B1Ym1lZC8yNTkx
MDk1NTwvdXJsPjwvcmVsYXRlZC11cmxzPjwvdXJscz48ZWxlY3Ryb25pYy1yZXNvdXJjZS1udW0+
MTAuMTAxNi9qLmlqbnVyc3R1LjIwMTUuMDMuMDExPC9lbGVjdHJvbmljLXJlc291cmNlLW51bT48
cmVtb3RlLWRhdGFiYXNlLXByb3ZpZGVyPk5MTTwvcmVtb3RlLWRhdGFiYXNlLXByb3ZpZGVyPjxs
YW5ndWFnZT5Fbmc8L2xhbmd1YWdlPjwvcmVjb3JkPjwvQ2l0ZT48L0VuZE5vdGU+
</w:fldData>
        </w:fldChar>
      </w:r>
      <w:r w:rsidR="00FE5211">
        <w:rPr>
          <w:rFonts w:cstheme="minorBidi"/>
        </w:rPr>
        <w:instrText xml:space="preserve"> ADDIN EN.CITE.DATA </w:instrText>
      </w:r>
      <w:r w:rsidR="00FE5211">
        <w:rPr>
          <w:rFonts w:cstheme="minorBidi"/>
        </w:rPr>
      </w:r>
      <w:r w:rsidR="00FE5211">
        <w:rPr>
          <w:rFonts w:cstheme="minorBidi"/>
        </w:rPr>
        <w:fldChar w:fldCharType="end"/>
      </w:r>
      <w:r w:rsidR="006566F8" w:rsidRPr="004C16E9">
        <w:rPr>
          <w:rFonts w:cstheme="minorBidi"/>
        </w:rPr>
      </w:r>
      <w:r w:rsidR="006566F8" w:rsidRPr="004C16E9">
        <w:rPr>
          <w:rFonts w:cstheme="minorBidi"/>
        </w:rPr>
        <w:fldChar w:fldCharType="separate"/>
      </w:r>
      <w:r w:rsidR="00FE5211" w:rsidRPr="00FE5211">
        <w:rPr>
          <w:rFonts w:cstheme="minorBidi"/>
          <w:noProof/>
          <w:vertAlign w:val="superscript"/>
        </w:rPr>
        <w:t>5 6</w:t>
      </w:r>
      <w:r w:rsidR="006566F8" w:rsidRPr="004C16E9">
        <w:rPr>
          <w:rFonts w:cstheme="minorBidi"/>
        </w:rPr>
        <w:fldChar w:fldCharType="end"/>
      </w:r>
      <w:r w:rsidRPr="004C16E9">
        <w:rPr>
          <w:rFonts w:cstheme="minorBidi"/>
        </w:rPr>
        <w:t xml:space="preserve"> and increased mortality</w:t>
      </w:r>
      <w:r w:rsidR="00C8262A" w:rsidRPr="004C16E9">
        <w:rPr>
          <w:rFonts w:cstheme="minorBidi"/>
        </w:rPr>
        <w:t>.</w:t>
      </w:r>
      <w:r w:rsidR="006566F8" w:rsidRPr="004C16E9">
        <w:rPr>
          <w:rFonts w:cstheme="minorBidi"/>
        </w:rPr>
        <w:fldChar w:fldCharType="begin">
          <w:fldData xml:space="preserve">PEVuZE5vdGU+PENpdGU+PEF1dGhvcj5Ucmlua29mZjwvQXV0aG9yPjxZZWFyPjIwMTE8L1llYXI+
PFJlY051bT4zNjU8L1JlY051bT48RGlzcGxheVRleHQ+PHN0eWxlIGZhY2U9InN1cGVyc2NyaXB0
Ij43PC9zdHlsZT48L0Rpc3BsYXlUZXh0PjxyZWNvcmQ+PHJlYy1udW1iZXI+MzY1PC9yZWMtbnVt
YmVyPjxmb3JlaWduLWtleXM+PGtleSBhcHA9IkVOIiBkYi1pZD0iOXoyNXNhcmF4enJleGpldnN3
OHg5cHRvMjJ4OWF6emZ2cnR0IiB0aW1lc3RhbXA9IjE1MTM2MTMyNTQiPjM2NTwva2V5PjwvZm9y
ZWlnbi1rZXlzPjxyZWYtdHlwZSBuYW1lPSJKb3VybmFsIEFydGljbGUiPjE3PC9yZWYtdHlwZT48
Y29udHJpYnV0b3JzPjxhdXRob3JzPjxhdXRob3I+VHJpbmtvZmYsIEEuIE0uPC9hdXRob3I+PGF1
dGhvcj5Kb2hhbnRnZW4sIE0uPC9hdXRob3I+PGF1dGhvcj5TdG9yciwgQy4gTC48L2F1dGhvcj48
YXV0aG9yPkd1cnNlcywgQS4gUC48L2F1dGhvcj48YXV0aG9yPkxpYW5nLCBZLjwvYXV0aG9yPjxh
dXRob3I+SGFuLCBLLjwvYXV0aG9yPjwvYXV0aG9ycz48L2NvbnRyaWJ1dG9ycz48YXV0aC1hZGRy
ZXNzPlNjaG9vbCBvZiBOdXJzaW5nLCBVbml2ZXJzaXR5IG9mIE1hcnlsYW5kLCBCYWx0aW1vcmUs
IE1EIDIxMjAxLCBVU0EuIHRyaW5rb2ZmQHNvbi51bWFyeWxhbmQuZWR1PC9hdXRoLWFkZHJlc3M+
PHRpdGxlcz48dGl0bGU+TnVyc2VzJmFwb3M7IHdvcmsgc2NoZWR1bGUgY2hhcmFjdGVyaXN0aWNz
LCBudXJzZSBzdGFmZmluZywgYW5kIHBhdGllbnQgbW9ydGFsaXR5PC90aXRsZT48c2Vjb25kYXJ5
LXRpdGxlPk51cnMgUmVzPC9zZWNvbmRhcnktdGl0bGU+PC90aXRsZXM+PHBlcmlvZGljYWw+PGZ1
bGwtdGl0bGU+TnVyc2luZyBSZXNlYXJjaDwvZnVsbC10aXRsZT48YWJici0xPk51cnMuIFJlcy48
L2FiYnItMT48YWJici0yPk51cnMgUmVzPC9hYmJyLTI+PC9wZXJpb2RpY2FsPjxwYWdlcz4xLTg8
L3BhZ2VzPjx2b2x1bWU+NjA8L3ZvbHVtZT48bnVtYmVyPjE8L251bWJlcj48ZWRpdGlvbj4yMDEw
LzEyLzA0PC9lZGl0aW9uPjxrZXl3b3Jkcz48a2V5d29yZD5BbmFseXNpcyBvZiBWYXJpYW5jZTwv
a2V5d29yZD48a2V5d29yZD5BdHRpdHVkZSBvZiBIZWFsdGggUGVyc29ubmVsPC9rZXl3b3JkPjxr
ZXl3b3JkPkNhdXNlIG9mIERlYXRoPC9rZXl3b3JkPjxrZXl3b3JkPkNoaS1TcXVhcmUgRGlzdHJp
YnV0aW9uPC9rZXl3b3JkPjxrZXl3b3JkPkNyb3NzLVNlY3Rpb25hbCBTdHVkaWVzPC9rZXl3b3Jk
PjxrZXl3b3JkPipIb3NwaXRhbCBNb3J0YWxpdHk8L2tleXdvcmQ+PGtleXdvcmQ+SHVtYW5zPC9r
ZXl3b3JkPjxrZXl3b3JkPklsbGlub2lzL2VwaWRlbWlvbG9neTwva2V5d29yZD48a2V5d29yZD5M
b2dpc3RpYyBNb2RlbHM8L2tleXdvcmQ+PGtleXdvcmQ+Tm9ydGggQ2Fyb2xpbmEvZXBpZGVtaW9s
b2d5PC9rZXl3b3JkPjxrZXl3b3JkPk51cnNpbmcgQWRtaW5pc3RyYXRpb24gUmVzZWFyY2g8L2tl
eXdvcmQ+PGtleXdvcmQ+TnVyc2luZyBTdGFmZiwgSG9zcGl0YWwvZWR1Y2F0aW9uL3BzeWNob2xv
Z3kvKnN1cHBseSAmYW1wOyBkaXN0cmlidXRpb248L2tleXdvcmQ+PGtleXdvcmQ+T3V0Y29tZSBB
c3Nlc3NtZW50IChIZWFsdGggQ2FyZSk8L2tleXdvcmQ+PGtleXdvcmQ+UGVyc29ubmVsIFN0YWZm
aW5nIGFuZCBTY2hlZHVsaW5nLypzdGF0aXN0aWNzICZhbXA7IG51bWVyaWNhbCBkYXRhPC9rZXl3
b3JkPjxrZXl3b3JkPlByaW5jaXBhbCBDb21wb25lbnQgQW5hbHlzaXM8L2tleXdvcmQ+PGtleXdv
cmQ+UXVhbGl0eSBJbmRpY2F0b3JzLCBIZWFsdGggQ2FyZTwva2V5d29yZD48a2V5d29yZD5RdWFs
aXR5IG9mIEhlYWx0aCBDYXJlPC9rZXl3b3JkPjxrZXl3b3JkPlJpc2sgQWRqdXN0bWVudDwva2V5
d29yZD48a2V5d29yZD5Xb3JrIFNjaGVkdWxlIFRvbGVyYW5jZTwva2V5d29yZD48a2V5d29yZD5X
b3JrbG9hZC8qc3RhdGlzdGljcyAmYW1wOyBudW1lcmljYWwgZGF0YTwva2V5d29yZD48L2tleXdv
cmRzPjxkYXRlcz48eWVhcj4yMDExPC95ZWFyPjxwdWItZGF0ZXM+PGRhdGU+SmFuLUZlYjwvZGF0
ZT48L3B1Yi1kYXRlcz48L2RhdGVzPjxpc2JuPjE1MzgtOTg0NyAoRWxlY3Ryb25pYykmI3hEOzAw
MjktNjU2MiAoTGlua2luZyk8L2lzYm4+PGFjY2Vzc2lvbi1udW0+MjExMjc0NDk8L2FjY2Vzc2lv
bi1udW0+PHVybHM+PHJlbGF0ZWQtdXJscz48dXJsPmh0dHBzOi8vd3d3Lm5jYmkubmxtLm5paC5n
b3YvcHVibWVkLzIxMTI3NDQ5PC91cmw+PC9yZWxhdGVkLXVybHM+PC91cmxzPjxlbGVjdHJvbmlj
LXJlc291cmNlLW51bT4xMC4xMDk3L05OUi4wYjAxM2UzMTgxZmZmMTVkPC9lbGVjdHJvbmljLXJl
c291cmNlLW51bT48cmVtb3RlLWRhdGFiYXNlLXByb3ZpZGVyPk5MTTwvcmVtb3RlLWRhdGFiYXNl
LXByb3ZpZGVyPjxsYW5ndWFnZT5lbmc8L2xhbmd1YWdlPjwvcmVjb3JkPjwvQ2l0ZT48L0VuZE5v
dGU+
</w:fldData>
        </w:fldChar>
      </w:r>
      <w:r w:rsidR="00FE5211">
        <w:rPr>
          <w:rFonts w:cstheme="minorBidi"/>
        </w:rPr>
        <w:instrText xml:space="preserve"> ADDIN EN.CITE </w:instrText>
      </w:r>
      <w:r w:rsidR="00FE5211">
        <w:rPr>
          <w:rFonts w:cstheme="minorBidi"/>
        </w:rPr>
        <w:fldChar w:fldCharType="begin">
          <w:fldData xml:space="preserve">PEVuZE5vdGU+PENpdGU+PEF1dGhvcj5Ucmlua29mZjwvQXV0aG9yPjxZZWFyPjIwMTE8L1llYXI+
PFJlY051bT4zNjU8L1JlY051bT48RGlzcGxheVRleHQ+PHN0eWxlIGZhY2U9InN1cGVyc2NyaXB0
Ij43PC9zdHlsZT48L0Rpc3BsYXlUZXh0PjxyZWNvcmQ+PHJlYy1udW1iZXI+MzY1PC9yZWMtbnVt
YmVyPjxmb3JlaWduLWtleXM+PGtleSBhcHA9IkVOIiBkYi1pZD0iOXoyNXNhcmF4enJleGpldnN3
OHg5cHRvMjJ4OWF6emZ2cnR0IiB0aW1lc3RhbXA9IjE1MTM2MTMyNTQiPjM2NTwva2V5PjwvZm9y
ZWlnbi1rZXlzPjxyZWYtdHlwZSBuYW1lPSJKb3VybmFsIEFydGljbGUiPjE3PC9yZWYtdHlwZT48
Y29udHJpYnV0b3JzPjxhdXRob3JzPjxhdXRob3I+VHJpbmtvZmYsIEEuIE0uPC9hdXRob3I+PGF1
dGhvcj5Kb2hhbnRnZW4sIE0uPC9hdXRob3I+PGF1dGhvcj5TdG9yciwgQy4gTC48L2F1dGhvcj48
YXV0aG9yPkd1cnNlcywgQS4gUC48L2F1dGhvcj48YXV0aG9yPkxpYW5nLCBZLjwvYXV0aG9yPjxh
dXRob3I+SGFuLCBLLjwvYXV0aG9yPjwvYXV0aG9ycz48L2NvbnRyaWJ1dG9ycz48YXV0aC1hZGRy
ZXNzPlNjaG9vbCBvZiBOdXJzaW5nLCBVbml2ZXJzaXR5IG9mIE1hcnlsYW5kLCBCYWx0aW1vcmUs
IE1EIDIxMjAxLCBVU0EuIHRyaW5rb2ZmQHNvbi51bWFyeWxhbmQuZWR1PC9hdXRoLWFkZHJlc3M+
PHRpdGxlcz48dGl0bGU+TnVyc2VzJmFwb3M7IHdvcmsgc2NoZWR1bGUgY2hhcmFjdGVyaXN0aWNz
LCBudXJzZSBzdGFmZmluZywgYW5kIHBhdGllbnQgbW9ydGFsaXR5PC90aXRsZT48c2Vjb25kYXJ5
LXRpdGxlPk51cnMgUmVzPC9zZWNvbmRhcnktdGl0bGU+PC90aXRsZXM+PHBlcmlvZGljYWw+PGZ1
bGwtdGl0bGU+TnVyc2luZyBSZXNlYXJjaDwvZnVsbC10aXRsZT48YWJici0xPk51cnMuIFJlcy48
L2FiYnItMT48YWJici0yPk51cnMgUmVzPC9hYmJyLTI+PC9wZXJpb2RpY2FsPjxwYWdlcz4xLTg8
L3BhZ2VzPjx2b2x1bWU+NjA8L3ZvbHVtZT48bnVtYmVyPjE8L251bWJlcj48ZWRpdGlvbj4yMDEw
LzEyLzA0PC9lZGl0aW9uPjxrZXl3b3Jkcz48a2V5d29yZD5BbmFseXNpcyBvZiBWYXJpYW5jZTwv
a2V5d29yZD48a2V5d29yZD5BdHRpdHVkZSBvZiBIZWFsdGggUGVyc29ubmVsPC9rZXl3b3JkPjxr
ZXl3b3JkPkNhdXNlIG9mIERlYXRoPC9rZXl3b3JkPjxrZXl3b3JkPkNoaS1TcXVhcmUgRGlzdHJp
YnV0aW9uPC9rZXl3b3JkPjxrZXl3b3JkPkNyb3NzLVNlY3Rpb25hbCBTdHVkaWVzPC9rZXl3b3Jk
PjxrZXl3b3JkPipIb3NwaXRhbCBNb3J0YWxpdHk8L2tleXdvcmQ+PGtleXdvcmQ+SHVtYW5zPC9r
ZXl3b3JkPjxrZXl3b3JkPklsbGlub2lzL2VwaWRlbWlvbG9neTwva2V5d29yZD48a2V5d29yZD5M
b2dpc3RpYyBNb2RlbHM8L2tleXdvcmQ+PGtleXdvcmQ+Tm9ydGggQ2Fyb2xpbmEvZXBpZGVtaW9s
b2d5PC9rZXl3b3JkPjxrZXl3b3JkPk51cnNpbmcgQWRtaW5pc3RyYXRpb24gUmVzZWFyY2g8L2tl
eXdvcmQ+PGtleXdvcmQ+TnVyc2luZyBTdGFmZiwgSG9zcGl0YWwvZWR1Y2F0aW9uL3BzeWNob2xv
Z3kvKnN1cHBseSAmYW1wOyBkaXN0cmlidXRpb248L2tleXdvcmQ+PGtleXdvcmQ+T3V0Y29tZSBB
c3Nlc3NtZW50IChIZWFsdGggQ2FyZSk8L2tleXdvcmQ+PGtleXdvcmQ+UGVyc29ubmVsIFN0YWZm
aW5nIGFuZCBTY2hlZHVsaW5nLypzdGF0aXN0aWNzICZhbXA7IG51bWVyaWNhbCBkYXRhPC9rZXl3
b3JkPjxrZXl3b3JkPlByaW5jaXBhbCBDb21wb25lbnQgQW5hbHlzaXM8L2tleXdvcmQ+PGtleXdv
cmQ+UXVhbGl0eSBJbmRpY2F0b3JzLCBIZWFsdGggQ2FyZTwva2V5d29yZD48a2V5d29yZD5RdWFs
aXR5IG9mIEhlYWx0aCBDYXJlPC9rZXl3b3JkPjxrZXl3b3JkPlJpc2sgQWRqdXN0bWVudDwva2V5
d29yZD48a2V5d29yZD5Xb3JrIFNjaGVkdWxlIFRvbGVyYW5jZTwva2V5d29yZD48a2V5d29yZD5X
b3JrbG9hZC8qc3RhdGlzdGljcyAmYW1wOyBudW1lcmljYWwgZGF0YTwva2V5d29yZD48L2tleXdv
cmRzPjxkYXRlcz48eWVhcj4yMDExPC95ZWFyPjxwdWItZGF0ZXM+PGRhdGU+SmFuLUZlYjwvZGF0
ZT48L3B1Yi1kYXRlcz48L2RhdGVzPjxpc2JuPjE1MzgtOTg0NyAoRWxlY3Ryb25pYykmI3hEOzAw
MjktNjU2MiAoTGlua2luZyk8L2lzYm4+PGFjY2Vzc2lvbi1udW0+MjExMjc0NDk8L2FjY2Vzc2lv
bi1udW0+PHVybHM+PHJlbGF0ZWQtdXJscz48dXJsPmh0dHBzOi8vd3d3Lm5jYmkubmxtLm5paC5n
b3YvcHVibWVkLzIxMTI3NDQ5PC91cmw+PC9yZWxhdGVkLXVybHM+PC91cmxzPjxlbGVjdHJvbmlj
LXJlc291cmNlLW51bT4xMC4xMDk3L05OUi4wYjAxM2UzMTgxZmZmMTVkPC9lbGVjdHJvbmljLXJl
c291cmNlLW51bT48cmVtb3RlLWRhdGFiYXNlLXByb3ZpZGVyPk5MTTwvcmVtb3RlLWRhdGFiYXNl
LXByb3ZpZGVyPjxsYW5ndWFnZT5lbmc8L2xhbmd1YWdlPjwvcmVjb3JkPjwvQ2l0ZT48L0VuZE5v
dGU+
</w:fldData>
        </w:fldChar>
      </w:r>
      <w:r w:rsidR="00FE5211">
        <w:rPr>
          <w:rFonts w:cstheme="minorBidi"/>
        </w:rPr>
        <w:instrText xml:space="preserve"> ADDIN EN.CITE.DATA </w:instrText>
      </w:r>
      <w:r w:rsidR="00FE5211">
        <w:rPr>
          <w:rFonts w:cstheme="minorBidi"/>
        </w:rPr>
      </w:r>
      <w:r w:rsidR="00FE5211">
        <w:rPr>
          <w:rFonts w:cstheme="minorBidi"/>
        </w:rPr>
        <w:fldChar w:fldCharType="end"/>
      </w:r>
      <w:r w:rsidR="006566F8" w:rsidRPr="004C16E9">
        <w:rPr>
          <w:rFonts w:cstheme="minorBidi"/>
        </w:rPr>
      </w:r>
      <w:r w:rsidR="006566F8" w:rsidRPr="004C16E9">
        <w:rPr>
          <w:rFonts w:cstheme="minorBidi"/>
        </w:rPr>
        <w:fldChar w:fldCharType="separate"/>
      </w:r>
      <w:r w:rsidR="00FE5211" w:rsidRPr="00FE5211">
        <w:rPr>
          <w:rFonts w:cstheme="minorBidi"/>
          <w:noProof/>
          <w:vertAlign w:val="superscript"/>
        </w:rPr>
        <w:t>7</w:t>
      </w:r>
      <w:r w:rsidR="006566F8" w:rsidRPr="004C16E9">
        <w:rPr>
          <w:rFonts w:cstheme="minorBidi"/>
        </w:rPr>
        <w:fldChar w:fldCharType="end"/>
      </w:r>
      <w:r w:rsidRPr="004C16E9">
        <w:rPr>
          <w:rFonts w:cstheme="minorBidi"/>
        </w:rPr>
        <w:t xml:space="preserve"> </w:t>
      </w:r>
    </w:p>
    <w:p w14:paraId="0593484B" w14:textId="37A46820" w:rsidR="0074738A" w:rsidRPr="004C16E9" w:rsidRDefault="00A904B2" w:rsidP="004A3992">
      <w:pPr>
        <w:rPr>
          <w:rFonts w:cstheme="minorBidi"/>
        </w:rPr>
      </w:pPr>
      <w:r w:rsidRPr="004C16E9">
        <w:rPr>
          <w:rFonts w:cstheme="minorBidi"/>
        </w:rPr>
        <w:t>R</w:t>
      </w:r>
      <w:r w:rsidR="006566F8" w:rsidRPr="004C16E9">
        <w:rPr>
          <w:rFonts w:cstheme="minorBidi"/>
        </w:rPr>
        <w:t>ecent studies have examined the impact of long shifts on nurses</w:t>
      </w:r>
      <w:r w:rsidR="00883F18" w:rsidRPr="004C16E9">
        <w:rPr>
          <w:rFonts w:cstheme="minorBidi"/>
        </w:rPr>
        <w:t>’ ability</w:t>
      </w:r>
      <w:r w:rsidR="006566F8" w:rsidRPr="004C16E9">
        <w:rPr>
          <w:rFonts w:cstheme="minorBidi"/>
        </w:rPr>
        <w:t xml:space="preserve"> to </w:t>
      </w:r>
      <w:r w:rsidRPr="004C16E9">
        <w:rPr>
          <w:rFonts w:cstheme="minorBidi"/>
        </w:rPr>
        <w:t xml:space="preserve">complete </w:t>
      </w:r>
      <w:r w:rsidR="00DA1562" w:rsidRPr="004C16E9">
        <w:rPr>
          <w:rFonts w:cstheme="minorBidi"/>
        </w:rPr>
        <w:t xml:space="preserve">all </w:t>
      </w:r>
      <w:r w:rsidR="00883F18" w:rsidRPr="004C16E9">
        <w:rPr>
          <w:rFonts w:cstheme="minorBidi"/>
        </w:rPr>
        <w:t xml:space="preserve">patient </w:t>
      </w:r>
      <w:r w:rsidR="00DA1562" w:rsidRPr="004C16E9">
        <w:rPr>
          <w:rFonts w:cstheme="minorBidi"/>
        </w:rPr>
        <w:t xml:space="preserve">care on a </w:t>
      </w:r>
      <w:r w:rsidR="00883F18" w:rsidRPr="004C16E9">
        <w:rPr>
          <w:rFonts w:cstheme="minorBidi"/>
        </w:rPr>
        <w:t xml:space="preserve">given </w:t>
      </w:r>
      <w:r w:rsidR="00DA1562" w:rsidRPr="004C16E9">
        <w:rPr>
          <w:rFonts w:cstheme="minorBidi"/>
        </w:rPr>
        <w:t>shift</w:t>
      </w:r>
      <w:r w:rsidR="00FC0D0C" w:rsidRPr="004C16E9">
        <w:rPr>
          <w:rFonts w:cstheme="minorBidi"/>
        </w:rPr>
        <w:t>.</w:t>
      </w:r>
      <w:r w:rsidRPr="004C16E9">
        <w:rPr>
          <w:rFonts w:cstheme="minorBidi"/>
        </w:rPr>
        <w:t xml:space="preserve"> </w:t>
      </w:r>
      <w:r w:rsidR="006566F8" w:rsidRPr="004C16E9">
        <w:rPr>
          <w:rFonts w:cstheme="minorBidi"/>
        </w:rPr>
        <w:t>These studies drew on data from 12 European countries and found that n</w:t>
      </w:r>
      <w:r w:rsidR="0074738A" w:rsidRPr="004C16E9">
        <w:rPr>
          <w:rFonts w:cstheme="minorBidi"/>
        </w:rPr>
        <w:t xml:space="preserve">urses working 12-hour shifts </w:t>
      </w:r>
      <w:r w:rsidR="006566F8" w:rsidRPr="004C16E9">
        <w:rPr>
          <w:rFonts w:cstheme="minorBidi"/>
        </w:rPr>
        <w:t xml:space="preserve">were more likely to </w:t>
      </w:r>
      <w:r w:rsidR="0074738A" w:rsidRPr="004C16E9">
        <w:rPr>
          <w:rFonts w:cstheme="minorBidi"/>
        </w:rPr>
        <w:t>report higher levels of care being left undone due to lack of time</w:t>
      </w:r>
      <w:r w:rsidRPr="004C16E9">
        <w:rPr>
          <w:rFonts w:cstheme="minorBidi"/>
        </w:rPr>
        <w:t xml:space="preserve">, a phenomenon generally referred to as </w:t>
      </w:r>
      <w:r w:rsidR="00FC0D0C" w:rsidRPr="004C16E9">
        <w:rPr>
          <w:rFonts w:cstheme="minorBidi"/>
        </w:rPr>
        <w:t>“</w:t>
      </w:r>
      <w:r w:rsidRPr="004C16E9">
        <w:rPr>
          <w:rFonts w:cstheme="minorBidi"/>
        </w:rPr>
        <w:t xml:space="preserve">missed </w:t>
      </w:r>
      <w:r w:rsidR="00FC0D0C" w:rsidRPr="004C16E9">
        <w:rPr>
          <w:rFonts w:cstheme="minorBidi"/>
        </w:rPr>
        <w:t>care”</w:t>
      </w:r>
      <w:r w:rsidR="00C8262A" w:rsidRPr="004C16E9">
        <w:rPr>
          <w:rFonts w:cstheme="minorBidi"/>
        </w:rPr>
        <w:t>.</w:t>
      </w:r>
      <w:r w:rsidR="006566F8" w:rsidRPr="004C16E9">
        <w:rPr>
          <w:rFonts w:cstheme="minorBidi"/>
        </w:rPr>
        <w:fldChar w:fldCharType="begin">
          <w:fldData xml:space="preserve">PEVuZE5vdGU+PENpdGU+PEF1dGhvcj5CYWxsPC9BdXRob3I+PFllYXI+MjAxNzwvWWVhcj48UmVj
TnVtPjM1PC9SZWNOdW0+PERpc3BsYXlUZXh0PjxzdHlsZSBmYWNlPSJzdXBlcnNjcmlwdCI+ODwv
c3R5bGU+PC9EaXNwbGF5VGV4dD48cmVjb3JkPjxyZWMtbnVtYmVyPjM1PC9yZWMtbnVtYmVyPjxm
b3JlaWduLWtleXM+PGtleSBhcHA9IkVOIiBkYi1pZD0iOXoyNXNhcmF4enJleGpldnN3OHg5cHRv
MjJ4OWF6emZ2cnR0IiB0aW1lc3RhbXA9IjE1MTM2MTMyMDkiPjM1PC9rZXk+PC9mb3JlaWduLWtl
eXM+PHJlZi10eXBlIG5hbWU9IkpvdXJuYWwgQXJ0aWNsZSI+MTc8L3JlZi10eXBlPjxjb250cmli
dXRvcnM+PGF1dGhvcnM+PGF1dGhvcj5CYWxsLCBKLjwvYXV0aG9yPjxhdXRob3I+RGF5LCBULjwv
YXV0aG9yPjxhdXRob3I+TXVycmVsbHMsIFQuPC9hdXRob3I+PGF1dGhvcj5EYWxsJmFwb3M7T3Jh
LCBDLjwvYXV0aG9yPjxhdXRob3I+UmFmZmVydHksIEEuIE0uPC9hdXRob3I+PGF1dGhvcj5Hcmlm
Zml0aHMsIFAuPC9hdXRob3I+PGF1dGhvcj5NYWJlbiwgSi48L2F1dGhvcj48L2F1dGhvcnM+PC9j
b250cmlidXRvcnM+PGF1dGgtYWRkcmVzcz5OYXRpb25hbCBJbnN0aXR1dGUgZm9yIEhlYWx0aCBS
ZXNlYXJjaCBDb2xsYWJvcmF0aW9uIGZvciBMZWFkZXJzaGlwIGluIEFwcGxpZWQgSGVhbHRoIFJl
c2VhcmNoIGFuZCBDYXJlIChOSUhSIENMQUhSQyksIFdlc3NleCwgU291dGhhbXB0b24sIFVLLiYj
eEQ7VW5pdmVyc2l0eSBvZiBTb3V0aGFtcHRvbiwgU291dGhhbXB0b24sIFVLLjAwMDAgMDAwNCAx
OTM2IDkyOTdncmlkLjU0OTEuOSYjeEQ7TWVkaWNhbCBNYW5hZ2VtZW50IENlbnRyZSAoTU1DKSwg
RGVwYXJ0bWVudCBvZiBMZWFybmluZywgSW5mb3JtYXRpY3MsIE1hbmFnZW1lbnQgYW5kIEV0aGlj
cyAoTElNRSksIEthcm9saW5za2EgSW5zdGl0dXRldCAoS0kpLCBTdG9ja2hvbG0sIFN3ZWRlbi4w
MDAwIDAwMDQgMTkzNyAwNjI2Z3JpZC40NzE0LjYmI3hEO0Zsb3JlbmNlIE5pZ2h0aW5nYWxlIEZh
Y3VsdHkgb2YgTnVyc2luZyBhbmQgTWlkd2lmZXJ5LCBLaW5nJmFwb3M7cyBDb2xsZWdlIExvbmRv
biwgSmFtZXMgQ2xlcmsgTWF4d2VsbCBCdWlsZGluZywgNTcgV2F0ZXJsb28gUm9hZCwgTG9uZG9u
LCBTRTEgOFdBIFVLLjAwMDAgMDAwMSAyMzIyIDY3NjRncmlkLjEzMDk3LjNjPC9hdXRoLWFkZHJl
c3M+PHRpdGxlcz48dGl0bGU+Q3Jvc3Mtc2VjdGlvbmFsIGV4YW1pbmF0aW9uIG9mIHRoZSBhc3Nv
Y2lhdGlvbiBiZXR3ZWVuIHNoaWZ0IGxlbmd0aCBhbmQgaG9zcGl0YWwgbnVyc2VzIGpvYiBzYXRp
c2ZhY3Rpb24gYW5kIG51cnNlIHJlcG9ydGVkIHF1YWxpdHkgbWVhc3VyZXM8L3RpdGxlPjxzZWNv
bmRhcnktdGl0bGU+Qk1DIE51cnM8L3NlY29uZGFyeS10aXRsZT48L3RpdGxlcz48cGVyaW9kaWNh
bD48ZnVsbC10aXRsZT5CTUMgTnVyc2luZzwvZnVsbC10aXRsZT48YWJici0xPkJNQyBOdXJzLjwv
YWJici0xPjxhYmJyLTI+Qk1DIE51cnM8L2FiYnItMj48L3BlcmlvZGljYWw+PHBhZ2VzPjI2PC9w
YWdlcz48dm9sdW1lPjE2PC92b2x1bWU+PG51bWJlcj4xPC9udW1iZXI+PGtleXdvcmRzPjxrZXl3
b3JkPjEyIGggc2hpZnQ8L2tleXdvcmQ+PGtleXdvcmQ+Q2FyZSBsZWZ0IHVuZG9uZTwva2V5d29y
ZD48a2V5d29yZD5FbmdsYW5kPC9rZXl3b3JkPjxrZXl3b3JkPkpvYiBzYXRpc2ZhY3Rpb248L2tl
eXdvcmQ+PGtleXdvcmQ+UGF0aWVudCBzYWZldHk8L2tleXdvcmQ+PGtleXdvcmQ+UXVhbGl0eSBv
ZiBoZWFsdGggY2FyZTwva2V5d29yZD48a2V5d29yZD5TaGlmdCB3b3JrPC9rZXl3b3JkPjxrZXl3
b3JkPldvcmsgaG91cnM8L2tleXdvcmQ+PC9rZXl3b3Jkcz48ZGF0ZXM+PHllYXI+MjAxNzwveWVh
cj48L2RhdGVzPjxpc2JuPjE0NzItNjk1NSAoUHJpbnQpJiN4RDsxNDcyLTY5NTUgKExpbmtpbmcp
PC9pc2JuPjxhY2Nlc3Npb24tbnVtPjI4NTU5NzQ1PC9hY2Nlc3Npb24tbnVtPjxsYWJlbD5CYWxs
MjAxNzwvbGFiZWw+PHdvcmstdHlwZT5qb3VybmFsIGFydGljbGU8L3dvcmstdHlwZT48dXJscz48
cmVsYXRlZC11cmxzPjx1cmw+aHR0cHM6Ly93d3cubmNiaS5ubG0ubmloLmdvdi9wdWJtZWQvMjg1
NTk3NDU8L3VybD48L3JlbGF0ZWQtdXJscz48L3VybHM+PGN1c3RvbTI+UE1DNTQ0NTQ5MDwvY3Vz
dG9tMj48ZWxlY3Ryb25pYy1yZXNvdXJjZS1udW0+MTAuMTE4Ni9zMTI5MTItMDE3LTAyMjEtNzwv
ZWxlY3Ryb25pYy1yZXNvdXJjZS1udW0+PC9yZWNvcmQ+PC9DaXRlPjwvRW5kTm90ZT4A
</w:fldData>
        </w:fldChar>
      </w:r>
      <w:r w:rsidR="00FE5211">
        <w:rPr>
          <w:rFonts w:cstheme="minorBidi"/>
        </w:rPr>
        <w:instrText xml:space="preserve"> ADDIN EN.CITE </w:instrText>
      </w:r>
      <w:r w:rsidR="00FE5211">
        <w:rPr>
          <w:rFonts w:cstheme="minorBidi"/>
        </w:rPr>
        <w:fldChar w:fldCharType="begin">
          <w:fldData xml:space="preserve">PEVuZE5vdGU+PENpdGU+PEF1dGhvcj5CYWxsPC9BdXRob3I+PFllYXI+MjAxNzwvWWVhcj48UmVj
TnVtPjM1PC9SZWNOdW0+PERpc3BsYXlUZXh0PjxzdHlsZSBmYWNlPSJzdXBlcnNjcmlwdCI+ODwv
c3R5bGU+PC9EaXNwbGF5VGV4dD48cmVjb3JkPjxyZWMtbnVtYmVyPjM1PC9yZWMtbnVtYmVyPjxm
b3JlaWduLWtleXM+PGtleSBhcHA9IkVOIiBkYi1pZD0iOXoyNXNhcmF4enJleGpldnN3OHg5cHRv
MjJ4OWF6emZ2cnR0IiB0aW1lc3RhbXA9IjE1MTM2MTMyMDkiPjM1PC9rZXk+PC9mb3JlaWduLWtl
eXM+PHJlZi10eXBlIG5hbWU9IkpvdXJuYWwgQXJ0aWNsZSI+MTc8L3JlZi10eXBlPjxjb250cmli
dXRvcnM+PGF1dGhvcnM+PGF1dGhvcj5CYWxsLCBKLjwvYXV0aG9yPjxhdXRob3I+RGF5LCBULjwv
YXV0aG9yPjxhdXRob3I+TXVycmVsbHMsIFQuPC9hdXRob3I+PGF1dGhvcj5EYWxsJmFwb3M7T3Jh
LCBDLjwvYXV0aG9yPjxhdXRob3I+UmFmZmVydHksIEEuIE0uPC9hdXRob3I+PGF1dGhvcj5Hcmlm
Zml0aHMsIFAuPC9hdXRob3I+PGF1dGhvcj5NYWJlbiwgSi48L2F1dGhvcj48L2F1dGhvcnM+PC9j
b250cmlidXRvcnM+PGF1dGgtYWRkcmVzcz5OYXRpb25hbCBJbnN0aXR1dGUgZm9yIEhlYWx0aCBS
ZXNlYXJjaCBDb2xsYWJvcmF0aW9uIGZvciBMZWFkZXJzaGlwIGluIEFwcGxpZWQgSGVhbHRoIFJl
c2VhcmNoIGFuZCBDYXJlIChOSUhSIENMQUhSQyksIFdlc3NleCwgU291dGhhbXB0b24sIFVLLiYj
eEQ7VW5pdmVyc2l0eSBvZiBTb3V0aGFtcHRvbiwgU291dGhhbXB0b24sIFVLLjAwMDAgMDAwNCAx
OTM2IDkyOTdncmlkLjU0OTEuOSYjeEQ7TWVkaWNhbCBNYW5hZ2VtZW50IENlbnRyZSAoTU1DKSwg
RGVwYXJ0bWVudCBvZiBMZWFybmluZywgSW5mb3JtYXRpY3MsIE1hbmFnZW1lbnQgYW5kIEV0aGlj
cyAoTElNRSksIEthcm9saW5za2EgSW5zdGl0dXRldCAoS0kpLCBTdG9ja2hvbG0sIFN3ZWRlbi4w
MDAwIDAwMDQgMTkzNyAwNjI2Z3JpZC40NzE0LjYmI3hEO0Zsb3JlbmNlIE5pZ2h0aW5nYWxlIEZh
Y3VsdHkgb2YgTnVyc2luZyBhbmQgTWlkd2lmZXJ5LCBLaW5nJmFwb3M7cyBDb2xsZWdlIExvbmRv
biwgSmFtZXMgQ2xlcmsgTWF4d2VsbCBCdWlsZGluZywgNTcgV2F0ZXJsb28gUm9hZCwgTG9uZG9u
LCBTRTEgOFdBIFVLLjAwMDAgMDAwMSAyMzIyIDY3NjRncmlkLjEzMDk3LjNjPC9hdXRoLWFkZHJl
c3M+PHRpdGxlcz48dGl0bGU+Q3Jvc3Mtc2VjdGlvbmFsIGV4YW1pbmF0aW9uIG9mIHRoZSBhc3Nv
Y2lhdGlvbiBiZXR3ZWVuIHNoaWZ0IGxlbmd0aCBhbmQgaG9zcGl0YWwgbnVyc2VzIGpvYiBzYXRp
c2ZhY3Rpb24gYW5kIG51cnNlIHJlcG9ydGVkIHF1YWxpdHkgbWVhc3VyZXM8L3RpdGxlPjxzZWNv
bmRhcnktdGl0bGU+Qk1DIE51cnM8L3NlY29uZGFyeS10aXRsZT48L3RpdGxlcz48cGVyaW9kaWNh
bD48ZnVsbC10aXRsZT5CTUMgTnVyc2luZzwvZnVsbC10aXRsZT48YWJici0xPkJNQyBOdXJzLjwv
YWJici0xPjxhYmJyLTI+Qk1DIE51cnM8L2FiYnItMj48L3BlcmlvZGljYWw+PHBhZ2VzPjI2PC9w
YWdlcz48dm9sdW1lPjE2PC92b2x1bWU+PG51bWJlcj4xPC9udW1iZXI+PGtleXdvcmRzPjxrZXl3
b3JkPjEyIGggc2hpZnQ8L2tleXdvcmQ+PGtleXdvcmQ+Q2FyZSBsZWZ0IHVuZG9uZTwva2V5d29y
ZD48a2V5d29yZD5FbmdsYW5kPC9rZXl3b3JkPjxrZXl3b3JkPkpvYiBzYXRpc2ZhY3Rpb248L2tl
eXdvcmQ+PGtleXdvcmQ+UGF0aWVudCBzYWZldHk8L2tleXdvcmQ+PGtleXdvcmQ+UXVhbGl0eSBv
ZiBoZWFsdGggY2FyZTwva2V5d29yZD48a2V5d29yZD5TaGlmdCB3b3JrPC9rZXl3b3JkPjxrZXl3
b3JkPldvcmsgaG91cnM8L2tleXdvcmQ+PC9rZXl3b3Jkcz48ZGF0ZXM+PHllYXI+MjAxNzwveWVh
cj48L2RhdGVzPjxpc2JuPjE0NzItNjk1NSAoUHJpbnQpJiN4RDsxNDcyLTY5NTUgKExpbmtpbmcp
PC9pc2JuPjxhY2Nlc3Npb24tbnVtPjI4NTU5NzQ1PC9hY2Nlc3Npb24tbnVtPjxsYWJlbD5CYWxs
MjAxNzwvbGFiZWw+PHdvcmstdHlwZT5qb3VybmFsIGFydGljbGU8L3dvcmstdHlwZT48dXJscz48
cmVsYXRlZC11cmxzPjx1cmw+aHR0cHM6Ly93d3cubmNiaS5ubG0ubmloLmdvdi9wdWJtZWQvMjg1
NTk3NDU8L3VybD48L3JlbGF0ZWQtdXJscz48L3VybHM+PGN1c3RvbTI+UE1DNTQ0NTQ5MDwvY3Vz
dG9tMj48ZWxlY3Ryb25pYy1yZXNvdXJjZS1udW0+MTAuMTE4Ni9zMTI5MTItMDE3LTAyMjEtNzwv
ZWxlY3Ryb25pYy1yZXNvdXJjZS1udW0+PC9yZWNvcmQ+PC9DaXRlPjwvRW5kTm90ZT4A
</w:fldData>
        </w:fldChar>
      </w:r>
      <w:r w:rsidR="00FE5211">
        <w:rPr>
          <w:rFonts w:cstheme="minorBidi"/>
        </w:rPr>
        <w:instrText xml:space="preserve"> ADDIN EN.CITE.DATA </w:instrText>
      </w:r>
      <w:r w:rsidR="00FE5211">
        <w:rPr>
          <w:rFonts w:cstheme="minorBidi"/>
        </w:rPr>
      </w:r>
      <w:r w:rsidR="00FE5211">
        <w:rPr>
          <w:rFonts w:cstheme="minorBidi"/>
        </w:rPr>
        <w:fldChar w:fldCharType="end"/>
      </w:r>
      <w:r w:rsidR="006566F8" w:rsidRPr="004C16E9">
        <w:rPr>
          <w:rFonts w:cstheme="minorBidi"/>
        </w:rPr>
      </w:r>
      <w:r w:rsidR="006566F8" w:rsidRPr="004C16E9">
        <w:rPr>
          <w:rFonts w:cstheme="minorBidi"/>
        </w:rPr>
        <w:fldChar w:fldCharType="separate"/>
      </w:r>
      <w:r w:rsidR="00FE5211" w:rsidRPr="00FE5211">
        <w:rPr>
          <w:rFonts w:cstheme="minorBidi"/>
          <w:noProof/>
          <w:vertAlign w:val="superscript"/>
        </w:rPr>
        <w:t>8</w:t>
      </w:r>
      <w:r w:rsidR="006566F8" w:rsidRPr="004C16E9">
        <w:rPr>
          <w:rFonts w:cstheme="minorBidi"/>
        </w:rPr>
        <w:fldChar w:fldCharType="end"/>
      </w:r>
      <w:r w:rsidR="006566F8" w:rsidRPr="004C16E9">
        <w:rPr>
          <w:rFonts w:cstheme="minorBidi"/>
        </w:rPr>
        <w:t xml:space="preserve"> The </w:t>
      </w:r>
      <w:r w:rsidR="00FC0D0C" w:rsidRPr="004C16E9">
        <w:rPr>
          <w:rFonts w:cstheme="minorBidi"/>
        </w:rPr>
        <w:t>underlying</w:t>
      </w:r>
      <w:r w:rsidR="008F675C" w:rsidRPr="004C16E9">
        <w:rPr>
          <w:rFonts w:cstheme="minorBidi"/>
        </w:rPr>
        <w:t xml:space="preserve"> </w:t>
      </w:r>
      <w:r w:rsidR="006566F8" w:rsidRPr="004C16E9">
        <w:rPr>
          <w:rFonts w:cstheme="minorBidi"/>
        </w:rPr>
        <w:t>mechanism for</w:t>
      </w:r>
      <w:r w:rsidRPr="004C16E9">
        <w:rPr>
          <w:rFonts w:cstheme="minorBidi"/>
        </w:rPr>
        <w:t xml:space="preserve"> </w:t>
      </w:r>
      <w:r w:rsidR="008F675C" w:rsidRPr="004C16E9">
        <w:rPr>
          <w:rFonts w:cstheme="minorBidi"/>
        </w:rPr>
        <w:t xml:space="preserve">this </w:t>
      </w:r>
      <w:r w:rsidRPr="004C16E9">
        <w:rPr>
          <w:rFonts w:cstheme="minorBidi"/>
        </w:rPr>
        <w:t xml:space="preserve">association has not been </w:t>
      </w:r>
      <w:r w:rsidR="00DA1562" w:rsidRPr="004C16E9">
        <w:rPr>
          <w:rFonts w:cstheme="minorBidi"/>
        </w:rPr>
        <w:t>studied</w:t>
      </w:r>
      <w:r w:rsidR="004445F6" w:rsidRPr="004C16E9">
        <w:rPr>
          <w:rFonts w:cstheme="minorBidi"/>
        </w:rPr>
        <w:t>,</w:t>
      </w:r>
      <w:r w:rsidRPr="004C16E9">
        <w:rPr>
          <w:rFonts w:cstheme="minorBidi"/>
        </w:rPr>
        <w:t xml:space="preserve"> although i</w:t>
      </w:r>
      <w:r w:rsidR="001A4518" w:rsidRPr="004C16E9">
        <w:rPr>
          <w:rFonts w:cstheme="minorBidi"/>
        </w:rPr>
        <w:t>t</w:t>
      </w:r>
      <w:r w:rsidRPr="004C16E9">
        <w:rPr>
          <w:rFonts w:cstheme="minorBidi"/>
        </w:rPr>
        <w:t xml:space="preserve"> has been hypothesised </w:t>
      </w:r>
      <w:r w:rsidR="00D2551B" w:rsidRPr="004C16E9">
        <w:rPr>
          <w:rFonts w:cstheme="minorBidi"/>
        </w:rPr>
        <w:t>that nurses</w:t>
      </w:r>
      <w:r w:rsidR="00494F82" w:rsidRPr="004C16E9">
        <w:rPr>
          <w:rFonts w:cstheme="minorBidi"/>
        </w:rPr>
        <w:t xml:space="preserve"> may</w:t>
      </w:r>
      <w:r w:rsidR="00D2551B" w:rsidRPr="004C16E9">
        <w:rPr>
          <w:rFonts w:cstheme="minorBidi"/>
        </w:rPr>
        <w:t xml:space="preserve"> need to pace during long shifts in order to maintain enough energy until the end of the shift</w:t>
      </w:r>
      <w:r w:rsidR="00C8262A" w:rsidRPr="004C16E9">
        <w:rPr>
          <w:rFonts w:cstheme="minorBidi"/>
        </w:rPr>
        <w:t>.</w:t>
      </w:r>
      <w:r w:rsidR="00D2551B" w:rsidRPr="004C16E9">
        <w:rPr>
          <w:rFonts w:cstheme="minorBidi"/>
        </w:rPr>
        <w:fldChar w:fldCharType="begin"/>
      </w:r>
      <w:r w:rsidR="00FE5211">
        <w:rPr>
          <w:rFonts w:cstheme="minorBidi"/>
        </w:rPr>
        <w:instrText xml:space="preserve"> ADDIN EN.CITE &lt;EndNote&gt;&lt;Cite&gt;&lt;Author&gt;Reid&lt;/Author&gt;&lt;Year&gt;1993&lt;/Year&gt;&lt;RecNum&gt;560&lt;/RecNum&gt;&lt;DisplayText&gt;&lt;style face="superscript"&gt;9&lt;/style&gt;&lt;/DisplayText&gt;&lt;record&gt;&lt;rec-number&gt;560&lt;/rec-number&gt;&lt;foreign-keys&gt;&lt;key app="EN" db-id="9z25saraxzrexjevsw8x9pto22x9azzfvrtt" timestamp="1515778467"&gt;560&lt;/key&gt;&lt;/foreign-keys&gt;&lt;ref-type name="Journal Article"&gt;17&lt;/ref-type&gt;&lt;contributors&gt;&lt;authors&gt;&lt;author&gt;Reid, N.&lt;/author&gt;&lt;author&gt;Robinson, G.&lt;/author&gt;&lt;author&gt;Todd, C.&lt;/author&gt;&lt;/authors&gt;&lt;/contributors&gt;&lt;auth-address&gt;School of Health and Social Sciences, Coventry University, U.K.&lt;/auth-address&gt;&lt;titles&gt;&lt;title&gt;The quantity of nursing care on wards working 8- and 12-hour shifts&lt;/title&gt;&lt;secondary-title&gt;Int J Nurs Stud&lt;/secondary-title&gt;&lt;/titles&gt;&lt;periodical&gt;&lt;full-title&gt;International Journal of Nursing Studies&lt;/full-title&gt;&lt;abbr-1&gt;Int. J. Nurs. Stud.&lt;/abbr-1&gt;&lt;abbr-2&gt;Int J Nurs Stud&lt;/abbr-2&gt;&lt;/periodical&gt;&lt;pages&gt;403-13&lt;/pages&gt;&lt;volume&gt;30&lt;/volume&gt;&lt;number&gt;5&lt;/number&gt;&lt;keywords&gt;&lt;keyword&gt;Hospital Units/*manpower/organization &amp;amp; administration/statistics &amp;amp; numerical&lt;/keyword&gt;&lt;keyword&gt;data&lt;/keyword&gt;&lt;keyword&gt;Humans&lt;/keyword&gt;&lt;keyword&gt;Nursing Service, Hospital/*manpower/organization &amp;amp; administration/statistics &amp;amp;&lt;/keyword&gt;&lt;keyword&gt;numerical data&lt;/keyword&gt;&lt;keyword&gt;*Personnel Staffing and Scheduling/organization &amp;amp; administration/statistics &amp;amp;&lt;/keyword&gt;&lt;keyword&gt;numerical data&lt;/keyword&gt;&lt;keyword&gt;Quality of Health Care/organization &amp;amp; administration/statistics &amp;amp; numerical data&lt;/keyword&gt;&lt;keyword&gt;Task Performance and Analysis&lt;/keyword&gt;&lt;keyword&gt;Time Factors&lt;/keyword&gt;&lt;keyword&gt;United Kingdom&lt;/keyword&gt;&lt;keyword&gt;Work Schedule Tolerance&lt;/keyword&gt;&lt;/keywords&gt;&lt;dates&gt;&lt;year&gt;1993&lt;/year&gt;&lt;pub-dates&gt;&lt;date&gt;Oct&lt;/date&gt;&lt;/pub-dates&gt;&lt;/dates&gt;&lt;isbn&gt;0020-7489 (Print)&amp;#xD;0020-7489 (Linking)&lt;/isbn&gt;&lt;accession-num&gt;8225806&lt;/accession-num&gt;&lt;urls&gt;&lt;related-urls&gt;&lt;url&gt;https://www.ncbi.nlm.nih.gov/pubmed/8225806&lt;/url&gt;&lt;/related-urls&gt;&lt;/urls&gt;&lt;electronic-resource-num&gt;https://doi.org/10.1016/0020-7489(93)90050-5&lt;/electronic-resource-num&gt;&lt;/record&gt;&lt;/Cite&gt;&lt;/EndNote&gt;</w:instrText>
      </w:r>
      <w:r w:rsidR="00D2551B" w:rsidRPr="004C16E9">
        <w:rPr>
          <w:rFonts w:cstheme="minorBidi"/>
        </w:rPr>
        <w:fldChar w:fldCharType="separate"/>
      </w:r>
      <w:r w:rsidR="00FE5211" w:rsidRPr="00FE5211">
        <w:rPr>
          <w:rFonts w:cstheme="minorBidi"/>
          <w:noProof/>
          <w:vertAlign w:val="superscript"/>
        </w:rPr>
        <w:t>9</w:t>
      </w:r>
      <w:r w:rsidR="00D2551B" w:rsidRPr="004C16E9">
        <w:rPr>
          <w:rFonts w:cstheme="minorBidi"/>
        </w:rPr>
        <w:fldChar w:fldCharType="end"/>
      </w:r>
      <w:r w:rsidR="00D2551B" w:rsidRPr="004C16E9">
        <w:rPr>
          <w:rFonts w:cstheme="minorBidi"/>
        </w:rPr>
        <w:t xml:space="preserve"> </w:t>
      </w:r>
      <w:r w:rsidR="00DA1562" w:rsidRPr="004C16E9">
        <w:rPr>
          <w:rFonts w:cstheme="minorBidi"/>
        </w:rPr>
        <w:t xml:space="preserve">This would suggest </w:t>
      </w:r>
      <w:r w:rsidR="00B01D8C" w:rsidRPr="004C16E9">
        <w:rPr>
          <w:rFonts w:cstheme="minorBidi"/>
        </w:rPr>
        <w:t>that nurses</w:t>
      </w:r>
      <w:r w:rsidR="001A4518" w:rsidRPr="004C16E9">
        <w:rPr>
          <w:rFonts w:cstheme="minorBidi"/>
        </w:rPr>
        <w:t>’</w:t>
      </w:r>
      <w:r w:rsidRPr="004C16E9">
        <w:rPr>
          <w:rFonts w:cstheme="minorBidi"/>
        </w:rPr>
        <w:t xml:space="preserve"> </w:t>
      </w:r>
      <w:r w:rsidR="005E6C11" w:rsidRPr="004C16E9">
        <w:rPr>
          <w:rFonts w:cstheme="minorBidi"/>
        </w:rPr>
        <w:t xml:space="preserve">productivity </w:t>
      </w:r>
      <w:r w:rsidRPr="004C16E9">
        <w:rPr>
          <w:rFonts w:cstheme="minorBidi"/>
        </w:rPr>
        <w:t xml:space="preserve">when working </w:t>
      </w:r>
      <w:r w:rsidR="004C5284" w:rsidRPr="004C16E9">
        <w:rPr>
          <w:rFonts w:cstheme="minorBidi"/>
        </w:rPr>
        <w:t>12-hour</w:t>
      </w:r>
      <w:r w:rsidRPr="004C16E9">
        <w:rPr>
          <w:rFonts w:cstheme="minorBidi"/>
        </w:rPr>
        <w:t xml:space="preserve"> shifts </w:t>
      </w:r>
      <w:r w:rsidR="00DA1562" w:rsidRPr="004C16E9">
        <w:rPr>
          <w:rFonts w:cstheme="minorBidi"/>
        </w:rPr>
        <w:t>may</w:t>
      </w:r>
      <w:r w:rsidRPr="004C16E9">
        <w:rPr>
          <w:rFonts w:cstheme="minorBidi"/>
        </w:rPr>
        <w:t xml:space="preserve"> be </w:t>
      </w:r>
      <w:r w:rsidR="00883F18" w:rsidRPr="004C16E9">
        <w:rPr>
          <w:rFonts w:cstheme="minorBidi"/>
        </w:rPr>
        <w:t>lower</w:t>
      </w:r>
      <w:r w:rsidR="00DA1562" w:rsidRPr="004C16E9">
        <w:rPr>
          <w:rFonts w:cstheme="minorBidi"/>
        </w:rPr>
        <w:t>, potentially counteracting the</w:t>
      </w:r>
      <w:r w:rsidR="00883F18" w:rsidRPr="004C16E9">
        <w:rPr>
          <w:rFonts w:cstheme="minorBidi"/>
        </w:rPr>
        <w:t xml:space="preserve"> expected</w:t>
      </w:r>
      <w:r w:rsidR="00DA1562" w:rsidRPr="004C16E9">
        <w:rPr>
          <w:rFonts w:cstheme="minorBidi"/>
        </w:rPr>
        <w:t xml:space="preserve"> </w:t>
      </w:r>
      <w:r w:rsidR="00697BE5" w:rsidRPr="004C16E9">
        <w:rPr>
          <w:rFonts w:cstheme="minorBidi"/>
        </w:rPr>
        <w:t>efficiency savings</w:t>
      </w:r>
      <w:r w:rsidR="00DA1562" w:rsidRPr="004C16E9">
        <w:rPr>
          <w:rFonts w:cstheme="minorBidi"/>
        </w:rPr>
        <w:t xml:space="preserve">. </w:t>
      </w:r>
    </w:p>
    <w:p w14:paraId="395EAA37" w14:textId="2A988F85" w:rsidR="000C5B74" w:rsidRPr="004C16E9" w:rsidRDefault="005E6C11" w:rsidP="004A3992">
      <w:pPr>
        <w:rPr>
          <w:rFonts w:cstheme="minorBidi"/>
        </w:rPr>
      </w:pPr>
      <w:r w:rsidRPr="004C16E9">
        <w:rPr>
          <w:rFonts w:cstheme="minorBidi"/>
        </w:rPr>
        <w:t>Studies</w:t>
      </w:r>
      <w:r w:rsidR="00D2551B" w:rsidRPr="004C16E9">
        <w:rPr>
          <w:rFonts w:cstheme="minorBidi"/>
        </w:rPr>
        <w:t xml:space="preserve"> </w:t>
      </w:r>
      <w:r w:rsidRPr="004C16E9">
        <w:rPr>
          <w:rFonts w:cstheme="minorBidi"/>
        </w:rPr>
        <w:t xml:space="preserve">examining </w:t>
      </w:r>
      <w:r w:rsidR="00D2551B" w:rsidRPr="004C16E9">
        <w:rPr>
          <w:rFonts w:cstheme="minorBidi"/>
        </w:rPr>
        <w:t xml:space="preserve">the association between long shifts and </w:t>
      </w:r>
      <w:r w:rsidR="007A0589" w:rsidRPr="004C16E9">
        <w:rPr>
          <w:rFonts w:cstheme="minorBidi"/>
        </w:rPr>
        <w:t>missed care</w:t>
      </w:r>
      <w:r w:rsidR="00D2551B" w:rsidRPr="004C16E9">
        <w:rPr>
          <w:rFonts w:cstheme="minorBidi"/>
        </w:rPr>
        <w:t xml:space="preserve"> </w:t>
      </w:r>
      <w:r w:rsidRPr="004C16E9">
        <w:rPr>
          <w:rFonts w:cstheme="minorBidi"/>
        </w:rPr>
        <w:t xml:space="preserve">have </w:t>
      </w:r>
      <w:r w:rsidR="00D2551B" w:rsidRPr="004C16E9">
        <w:rPr>
          <w:rFonts w:cstheme="minorBidi"/>
        </w:rPr>
        <w:t xml:space="preserve">relied </w:t>
      </w:r>
      <w:r w:rsidRPr="004C16E9">
        <w:rPr>
          <w:rFonts w:cstheme="minorBidi"/>
        </w:rPr>
        <w:t xml:space="preserve">exclusively </w:t>
      </w:r>
      <w:r w:rsidR="00D2551B" w:rsidRPr="004C16E9">
        <w:rPr>
          <w:rFonts w:cstheme="minorBidi"/>
        </w:rPr>
        <w:t>on nurse-reported measures</w:t>
      </w:r>
      <w:r w:rsidR="003575CD" w:rsidRPr="004C16E9">
        <w:rPr>
          <w:rFonts w:cstheme="minorBidi"/>
        </w:rPr>
        <w:t>,</w:t>
      </w:r>
      <w:r w:rsidR="003575CD" w:rsidRPr="004C16E9" w:rsidDel="003575CD">
        <w:rPr>
          <w:rFonts w:cstheme="minorBidi"/>
        </w:rPr>
        <w:t xml:space="preserve"> </w:t>
      </w:r>
      <w:r w:rsidR="00DA1562" w:rsidRPr="004C16E9">
        <w:rPr>
          <w:rFonts w:cstheme="minorBidi"/>
        </w:rPr>
        <w:t>which</w:t>
      </w:r>
      <w:r w:rsidR="00D2551B" w:rsidRPr="004C16E9">
        <w:rPr>
          <w:rFonts w:cstheme="minorBidi"/>
        </w:rPr>
        <w:t xml:space="preserve"> can result in common-methods bias</w:t>
      </w:r>
      <w:r w:rsidR="00C8262A" w:rsidRPr="004C16E9">
        <w:rPr>
          <w:rFonts w:cstheme="minorBidi"/>
        </w:rPr>
        <w:t>.</w:t>
      </w:r>
      <w:r w:rsidR="00D2551B" w:rsidRPr="004C16E9">
        <w:rPr>
          <w:rFonts w:cstheme="minorBidi"/>
        </w:rPr>
        <w:fldChar w:fldCharType="begin">
          <w:fldData xml:space="preserve">PEVuZE5vdGU+PENpdGU+PEF1dGhvcj5BbnRvbmFraXM8L0F1dGhvcj48WWVhcj4yMDEwPC9ZZWFy
PjxSZWNOdW0+NDE0PC9SZWNOdW0+PERpc3BsYXlUZXh0PjxzdHlsZSBmYWNlPSJzdXBlcnNjcmlw
dCI+MTA8L3N0eWxlPjwvRGlzcGxheVRleHQ+PHJlY29yZD48cmVjLW51bWJlcj40MTQ8L3JlYy1u
dW1iZXI+PGZvcmVpZ24ta2V5cz48a2V5IGFwcD0iRU4iIGRiLWlkPSI5ejI1c2FyYXh6cmV4amV2
c3c4eDlwdG8yMng5YXp6ZnZydHQiIHRpbWVzdGFtcD0iMTUxMzYxMzMxMyI+NDE0PC9rZXk+PC9m
b3JlaWduLWtleXM+PHJlZi10eXBlIG5hbWU9IkpvdXJuYWwgQXJ0aWNsZSI+MTc8L3JlZi10eXBl
Pjxjb250cmlidXRvcnM+PGF1dGhvcnM+PGF1dGhvcj5BbnRvbmFraXMsIEouPC9hdXRob3I+PGF1
dGhvcj5CZW5kYWhhbiwgUy48L2F1dGhvcj48YXV0aG9yPkphY3F1YXJ0LCBQLjwvYXV0aG9yPjxh
dXRob3I+TGFsaXZlLCBSLjwvYXV0aG9yPjwvYXV0aG9ycz48L2NvbnRyaWJ1dG9ycz48YXV0aC1h
ZGRyZXNzPlVuaXYgTGF1c2FubmUsIEZhYyBCdXNpbmVzcyAmYW1wOyBFY29uLCBDSC0xMDE1IExh
dXNhbm5lLCBTd2l0emVybGFuZDwvYXV0aC1hZGRyZXNzPjx0aXRsZXM+PHRpdGxlPk9uIG1ha2lu
ZyBjYXVzYWwgY2xhaW1zOiBBIHJldmlldyBhbmQgcmVjb21tZW5kYXRpb25zPC90aXRsZT48c2Vj
b25kYXJ5LXRpdGxlPkxlYWRlcnNoaXAgUXVhcnRlcmx5PC9zZWNvbmRhcnktdGl0bGU+PGFsdC10
aXRsZT5MZWFkZXJzaGlwIFF1YXJ0PC9hbHQtdGl0bGU+PC90aXRsZXM+PHBlcmlvZGljYWw+PGZ1
bGwtdGl0bGU+TGVhZGVyc2hpcCBRdWFydGVybHk8L2Z1bGwtdGl0bGU+PGFiYnItMT5MZWFkZXJz
aGlwIFF1YXJ0PC9hYmJyLTE+PC9wZXJpb2RpY2FsPjxhbHQtcGVyaW9kaWNhbD48ZnVsbC10aXRs
ZT5MZWFkZXJzaGlwIFF1YXJ0ZXJseTwvZnVsbC10aXRsZT48YWJici0xPkxlYWRlcnNoaXAgUXVh
cnQ8L2FiYnItMT48L2FsdC1wZXJpb2RpY2FsPjxwYWdlcz4xMDg2LTExMjA8L3BhZ2VzPjx2b2x1
bWU+MjE8L3ZvbHVtZT48bnVtYmVyPjY8L251bWJlcj48a2V5d29yZHM+PGtleXdvcmQ+Y2F1c2Fs
aXR5PC9rZXl3b3JkPjxrZXl3b3JkPnF1YXNpIGV4cGVyaW1lbnRhdGlvbjwva2V5d29yZD48a2V5
d29yZD5pbnN0cnVtZW50YWwgdmFyaWFibGVzPC9rZXl3b3JkPjxrZXl3b3JkPmNvbW1vbiBtZXRo
b2QgYmlhczwva2V5d29yZD48a2V5d29yZD5kaWZmZXJlbmNlIGluIGRpZmZlcmVuY2VzPC9rZXl3
b3JkPjxrZXl3b3JkPnNpbXVsdGFuZW91cyBlcXVhdGlvbnM8L2tleXdvcmQ+PGtleXdvcmQ+bW9u
dGUgY2FybG8gc2ltdWxhdGlvbnM8L2tleXdvcmQ+PGtleXdvcmQ+cmVncmVzc2lvbiBkaXNjb250
aW51aXR5PC9rZXl3b3JkPjxrZXl3b3JkPm1lZGlhdGlvbjwva2V5d29yZD48a2V5d29yZD5yZWdy
ZXNzaW9uLWRpc2NvbnRpbnVpdHkgZGVzaWduPC9rZXl3b3JkPjxrZXl3b3JkPmNvdmFyaWFuY2Ug
c3RydWN0dXJlIG1vZGVsczwva2V5d29yZD48a2V5d29yZD5zdHJ1Y3R1cmFsIGVxdWF0aW9uIG1v
ZGVsczwva2V5d29yZD48a2V5d29yZD5sZWFzdC1zcXVhcmVzIDJzbHM8L2tleXdvcmQ+PGtleXdv
cmQ+aW5zdHJ1bWVudGFsIHZhcmlhYmxlczwva2V5d29yZD48a2V5d29yZD50cmFuc2Zvcm1hdGlv
bmFsIGxlYWRlcnNoaXA8L2tleXdvcmQ+PGtleXdvcmQ+cHJvcGVuc2l0eSBzY29yZTwva2V5d29y
ZD48a2V5d29yZD5maXQgaW5kZXhlczwva2V5d29yZD48a2V5d29yZD5vcmdhbml6YXRpb25hbCBy
ZXNlYXJjaDwva2V5d29yZD48a2V5d29yZD5jaGFyaXNtYXRpYyBsZWFkZXJzaGlwPC9rZXl3b3Jk
Pjwva2V5d29yZHM+PGRhdGVzPjx5ZWFyPjIwMTA8L3llYXI+PHB1Yi1kYXRlcz48ZGF0ZT5EZWM8
L2RhdGU+PC9wdWItZGF0ZXM+PC9kYXRlcz48aXNibj4xMDQ4LTk4NDM8L2lzYm4+PGFjY2Vzc2lv
bi1udW0+V09TOjAwMDI4NTQ1MDMwMDAwOTwvYWNjZXNzaW9uLW51bT48dXJscz48cmVsYXRlZC11
cmxzPjx1cmw+Jmx0O0dvIHRvIElTSSZndDs6Ly9XT1M6MDAwMjg1NDUwMzAwMDA5PC91cmw+PC9y
ZWxhdGVkLXVybHM+PC91cmxzPjxlbGVjdHJvbmljLXJlc291cmNlLW51bT4xMC4xMDE2L2oubGVh
cXVhLjIwMTAuMTAuMDEwPC9lbGVjdHJvbmljLXJlc291cmNlLW51bT48bGFuZ3VhZ2U+RW5nbGlz
aDwvbGFuZ3VhZ2U+PC9yZWNvcmQ+PC9DaXRlPjwvRW5kTm90ZT5=
</w:fldData>
        </w:fldChar>
      </w:r>
      <w:r w:rsidR="00FE5211">
        <w:rPr>
          <w:rFonts w:cstheme="minorBidi"/>
        </w:rPr>
        <w:instrText xml:space="preserve"> ADDIN EN.CITE </w:instrText>
      </w:r>
      <w:r w:rsidR="00FE5211">
        <w:rPr>
          <w:rFonts w:cstheme="minorBidi"/>
        </w:rPr>
        <w:fldChar w:fldCharType="begin">
          <w:fldData xml:space="preserve">PEVuZE5vdGU+PENpdGU+PEF1dGhvcj5BbnRvbmFraXM8L0F1dGhvcj48WWVhcj4yMDEwPC9ZZWFy
PjxSZWNOdW0+NDE0PC9SZWNOdW0+PERpc3BsYXlUZXh0PjxzdHlsZSBmYWNlPSJzdXBlcnNjcmlw
dCI+MTA8L3N0eWxlPjwvRGlzcGxheVRleHQ+PHJlY29yZD48cmVjLW51bWJlcj40MTQ8L3JlYy1u
dW1iZXI+PGZvcmVpZ24ta2V5cz48a2V5IGFwcD0iRU4iIGRiLWlkPSI5ejI1c2FyYXh6cmV4amV2
c3c4eDlwdG8yMng5YXp6ZnZydHQiIHRpbWVzdGFtcD0iMTUxMzYxMzMxMyI+NDE0PC9rZXk+PC9m
b3JlaWduLWtleXM+PHJlZi10eXBlIG5hbWU9IkpvdXJuYWwgQXJ0aWNsZSI+MTc8L3JlZi10eXBl
Pjxjb250cmlidXRvcnM+PGF1dGhvcnM+PGF1dGhvcj5BbnRvbmFraXMsIEouPC9hdXRob3I+PGF1
dGhvcj5CZW5kYWhhbiwgUy48L2F1dGhvcj48YXV0aG9yPkphY3F1YXJ0LCBQLjwvYXV0aG9yPjxh
dXRob3I+TGFsaXZlLCBSLjwvYXV0aG9yPjwvYXV0aG9ycz48L2NvbnRyaWJ1dG9ycz48YXV0aC1h
ZGRyZXNzPlVuaXYgTGF1c2FubmUsIEZhYyBCdXNpbmVzcyAmYW1wOyBFY29uLCBDSC0xMDE1IExh
dXNhbm5lLCBTd2l0emVybGFuZDwvYXV0aC1hZGRyZXNzPjx0aXRsZXM+PHRpdGxlPk9uIG1ha2lu
ZyBjYXVzYWwgY2xhaW1zOiBBIHJldmlldyBhbmQgcmVjb21tZW5kYXRpb25zPC90aXRsZT48c2Vj
b25kYXJ5LXRpdGxlPkxlYWRlcnNoaXAgUXVhcnRlcmx5PC9zZWNvbmRhcnktdGl0bGU+PGFsdC10
aXRsZT5MZWFkZXJzaGlwIFF1YXJ0PC9hbHQtdGl0bGU+PC90aXRsZXM+PHBlcmlvZGljYWw+PGZ1
bGwtdGl0bGU+TGVhZGVyc2hpcCBRdWFydGVybHk8L2Z1bGwtdGl0bGU+PGFiYnItMT5MZWFkZXJz
aGlwIFF1YXJ0PC9hYmJyLTE+PC9wZXJpb2RpY2FsPjxhbHQtcGVyaW9kaWNhbD48ZnVsbC10aXRs
ZT5MZWFkZXJzaGlwIFF1YXJ0ZXJseTwvZnVsbC10aXRsZT48YWJici0xPkxlYWRlcnNoaXAgUXVh
cnQ8L2FiYnItMT48L2FsdC1wZXJpb2RpY2FsPjxwYWdlcz4xMDg2LTExMjA8L3BhZ2VzPjx2b2x1
bWU+MjE8L3ZvbHVtZT48bnVtYmVyPjY8L251bWJlcj48a2V5d29yZHM+PGtleXdvcmQ+Y2F1c2Fs
aXR5PC9rZXl3b3JkPjxrZXl3b3JkPnF1YXNpIGV4cGVyaW1lbnRhdGlvbjwva2V5d29yZD48a2V5
d29yZD5pbnN0cnVtZW50YWwgdmFyaWFibGVzPC9rZXl3b3JkPjxrZXl3b3JkPmNvbW1vbiBtZXRo
b2QgYmlhczwva2V5d29yZD48a2V5d29yZD5kaWZmZXJlbmNlIGluIGRpZmZlcmVuY2VzPC9rZXl3
b3JkPjxrZXl3b3JkPnNpbXVsdGFuZW91cyBlcXVhdGlvbnM8L2tleXdvcmQ+PGtleXdvcmQ+bW9u
dGUgY2FybG8gc2ltdWxhdGlvbnM8L2tleXdvcmQ+PGtleXdvcmQ+cmVncmVzc2lvbiBkaXNjb250
aW51aXR5PC9rZXl3b3JkPjxrZXl3b3JkPm1lZGlhdGlvbjwva2V5d29yZD48a2V5d29yZD5yZWdy
ZXNzaW9uLWRpc2NvbnRpbnVpdHkgZGVzaWduPC9rZXl3b3JkPjxrZXl3b3JkPmNvdmFyaWFuY2Ug
c3RydWN0dXJlIG1vZGVsczwva2V5d29yZD48a2V5d29yZD5zdHJ1Y3R1cmFsIGVxdWF0aW9uIG1v
ZGVsczwva2V5d29yZD48a2V5d29yZD5sZWFzdC1zcXVhcmVzIDJzbHM8L2tleXdvcmQ+PGtleXdv
cmQ+aW5zdHJ1bWVudGFsIHZhcmlhYmxlczwva2V5d29yZD48a2V5d29yZD50cmFuc2Zvcm1hdGlv
bmFsIGxlYWRlcnNoaXA8L2tleXdvcmQ+PGtleXdvcmQ+cHJvcGVuc2l0eSBzY29yZTwva2V5d29y
ZD48a2V5d29yZD5maXQgaW5kZXhlczwva2V5d29yZD48a2V5d29yZD5vcmdhbml6YXRpb25hbCBy
ZXNlYXJjaDwva2V5d29yZD48a2V5d29yZD5jaGFyaXNtYXRpYyBsZWFkZXJzaGlwPC9rZXl3b3Jk
Pjwva2V5d29yZHM+PGRhdGVzPjx5ZWFyPjIwMTA8L3llYXI+PHB1Yi1kYXRlcz48ZGF0ZT5EZWM8
L2RhdGU+PC9wdWItZGF0ZXM+PC9kYXRlcz48aXNibj4xMDQ4LTk4NDM8L2lzYm4+PGFjY2Vzc2lv
bi1udW0+V09TOjAwMDI4NTQ1MDMwMDAwOTwvYWNjZXNzaW9uLW51bT48dXJscz48cmVsYXRlZC11
cmxzPjx1cmw+Jmx0O0dvIHRvIElTSSZndDs6Ly9XT1M6MDAwMjg1NDUwMzAwMDA5PC91cmw+PC9y
ZWxhdGVkLXVybHM+PC91cmxzPjxlbGVjdHJvbmljLXJlc291cmNlLW51bT4xMC4xMDE2L2oubGVh
cXVhLjIwMTAuMTAuMDEwPC9lbGVjdHJvbmljLXJlc291cmNlLW51bT48bGFuZ3VhZ2U+RW5nbGlz
aDwvbGFuZ3VhZ2U+PC9yZWNvcmQ+PC9DaXRlPjwvRW5kTm90ZT5=
</w:fldData>
        </w:fldChar>
      </w:r>
      <w:r w:rsidR="00FE5211">
        <w:rPr>
          <w:rFonts w:cstheme="minorBidi"/>
        </w:rPr>
        <w:instrText xml:space="preserve"> ADDIN EN.CITE.DATA </w:instrText>
      </w:r>
      <w:r w:rsidR="00FE5211">
        <w:rPr>
          <w:rFonts w:cstheme="minorBidi"/>
        </w:rPr>
      </w:r>
      <w:r w:rsidR="00FE5211">
        <w:rPr>
          <w:rFonts w:cstheme="minorBidi"/>
        </w:rPr>
        <w:fldChar w:fldCharType="end"/>
      </w:r>
      <w:r w:rsidR="00D2551B" w:rsidRPr="004C16E9">
        <w:rPr>
          <w:rFonts w:cstheme="minorBidi"/>
        </w:rPr>
      </w:r>
      <w:r w:rsidR="00D2551B" w:rsidRPr="004C16E9">
        <w:rPr>
          <w:rFonts w:cstheme="minorBidi"/>
        </w:rPr>
        <w:fldChar w:fldCharType="separate"/>
      </w:r>
      <w:r w:rsidR="00FE5211" w:rsidRPr="00FE5211">
        <w:rPr>
          <w:rFonts w:cstheme="minorBidi"/>
          <w:noProof/>
          <w:vertAlign w:val="superscript"/>
        </w:rPr>
        <w:t>10</w:t>
      </w:r>
      <w:r w:rsidR="00D2551B" w:rsidRPr="004C16E9">
        <w:rPr>
          <w:rFonts w:cstheme="minorBidi"/>
        </w:rPr>
        <w:fldChar w:fldCharType="end"/>
      </w:r>
      <w:r w:rsidR="00131EB5" w:rsidRPr="004C16E9">
        <w:rPr>
          <w:rFonts w:cstheme="minorBidi"/>
        </w:rPr>
        <w:t xml:space="preserve"> </w:t>
      </w:r>
      <w:r w:rsidR="00F60682" w:rsidRPr="004C16E9">
        <w:rPr>
          <w:rFonts w:cstheme="minorBidi"/>
        </w:rPr>
        <w:t>Although t</w:t>
      </w:r>
      <w:r w:rsidR="00131EB5" w:rsidRPr="004C16E9">
        <w:rPr>
          <w:rFonts w:cstheme="minorBidi"/>
        </w:rPr>
        <w:t xml:space="preserve">he direct study of </w:t>
      </w:r>
      <w:r w:rsidR="00F60682" w:rsidRPr="004C16E9">
        <w:rPr>
          <w:rFonts w:cstheme="minorBidi"/>
        </w:rPr>
        <w:t xml:space="preserve">worker performance under different </w:t>
      </w:r>
      <w:r w:rsidR="00131EB5" w:rsidRPr="004C16E9">
        <w:rPr>
          <w:rFonts w:cstheme="minorBidi"/>
        </w:rPr>
        <w:t>shift systems’</w:t>
      </w:r>
      <w:r w:rsidR="004C5284" w:rsidRPr="004C16E9">
        <w:rPr>
          <w:rFonts w:cstheme="minorBidi"/>
        </w:rPr>
        <w:t xml:space="preserve"> </w:t>
      </w:r>
      <w:r w:rsidR="00131EB5" w:rsidRPr="004C16E9">
        <w:rPr>
          <w:rFonts w:cstheme="minorBidi"/>
        </w:rPr>
        <w:t xml:space="preserve">is </w:t>
      </w:r>
      <w:r w:rsidR="00F60682" w:rsidRPr="004C16E9">
        <w:rPr>
          <w:rFonts w:cstheme="minorBidi"/>
        </w:rPr>
        <w:t xml:space="preserve">acknowledged to be </w:t>
      </w:r>
      <w:r w:rsidR="00131EB5" w:rsidRPr="004C16E9">
        <w:rPr>
          <w:rFonts w:cstheme="minorBidi"/>
        </w:rPr>
        <w:t>challenging</w:t>
      </w:r>
      <w:r w:rsidR="00C8262A" w:rsidRPr="004C16E9">
        <w:rPr>
          <w:rFonts w:cstheme="minorBidi"/>
        </w:rPr>
        <w:t>,</w:t>
      </w:r>
      <w:r w:rsidR="00131EB5" w:rsidRPr="004C16E9">
        <w:rPr>
          <w:rFonts w:cstheme="minorBidi"/>
        </w:rPr>
        <w:fldChar w:fldCharType="begin"/>
      </w:r>
      <w:r w:rsidR="00FE5211">
        <w:rPr>
          <w:rFonts w:cstheme="minorBidi"/>
        </w:rPr>
        <w:instrText xml:space="preserve"> ADDIN EN.CITE &lt;EndNote&gt;&lt;Cite&gt;&lt;Author&gt;Folkard&lt;/Author&gt;&lt;Year&gt;2003&lt;/Year&gt;&lt;RecNum&gt;146&lt;/RecNum&gt;&lt;DisplayText&gt;&lt;style face="superscript"&gt;11&lt;/style&gt;&lt;/DisplayText&gt;&lt;record&gt;&lt;rec-number&gt;146&lt;/rec-number&gt;&lt;foreign-keys&gt;&lt;key app="EN" db-id="9z25saraxzrexjevsw8x9pto22x9azzfvrtt" timestamp="1513613226"&gt;146&lt;/key&gt;&lt;/foreign-keys&gt;&lt;ref-type name="Journal Article"&gt;17&lt;/ref-type&gt;&lt;contributors&gt;&lt;authors&gt;&lt;author&gt;Folkard, S.&lt;/author&gt;&lt;author&gt;Tucker, P.&lt;/author&gt;&lt;/authors&gt;&lt;/contributors&gt;&lt;auth-address&gt;Body Rhythms and Shiftwork Centre, Department of Psychology, University of Wales Swansea, Swansea SA2 8PP, UK. S.Folkard@Swansea.ac.uk&lt;/auth-address&gt;&lt;titles&gt;&lt;title&gt;Shift work, safety and productivity&lt;/title&gt;&lt;secondary-title&gt;Occup Med (Lond)&lt;/secondary-title&gt;&lt;/titles&gt;&lt;periodical&gt;&lt;full-title&gt;Occupational Medicine (Oxford, England)&lt;/full-title&gt;&lt;abbr-1&gt;Occup. Med. (Lond.)&lt;/abbr-1&gt;&lt;abbr-2&gt;Occup Med (Lond)&lt;/abbr-2&gt;&lt;/periodical&gt;&lt;pages&gt;95-101&lt;/pages&gt;&lt;volume&gt;53&lt;/volume&gt;&lt;number&gt;2&lt;/number&gt;&lt;keywords&gt;&lt;keyword&gt;Accidents, Occupational&lt;/keyword&gt;&lt;keyword&gt;Circadian Rhythm/physiology&lt;/keyword&gt;&lt;keyword&gt;*Efficiency&lt;/keyword&gt;&lt;keyword&gt;Humans&lt;/keyword&gt;&lt;keyword&gt;Mental Fatigue/psychology&lt;/keyword&gt;&lt;keyword&gt;Models, Psychological&lt;/keyword&gt;&lt;keyword&gt;Risk Factors&lt;/keyword&gt;&lt;keyword&gt;Safety/*standards&lt;/keyword&gt;&lt;keyword&gt;Time Factors&lt;/keyword&gt;&lt;keyword&gt;Work Schedule Tolerance/physiology/*psychology&lt;/keyword&gt;&lt;keyword&gt;Workload&lt;/keyword&gt;&lt;/keywords&gt;&lt;dates&gt;&lt;year&gt;2003&lt;/year&gt;&lt;pub-dates&gt;&lt;date&gt;Mar&lt;/date&gt;&lt;/pub-dates&gt;&lt;/dates&gt;&lt;isbn&gt;0962-7480 (Print)&amp;#xD;0962-7480 (Linking)&lt;/isbn&gt;&lt;accession-num&gt;12637593&lt;/accession-num&gt;&lt;urls&gt;&lt;related-urls&gt;&lt;url&gt;https://www.ncbi.nlm.nih.gov/pubmed/12637593&lt;/url&gt;&lt;/related-urls&gt;&lt;/urls&gt;&lt;electronic-resource-num&gt;10.1093/occmed/kqg047&lt;/electronic-resource-num&gt;&lt;/record&gt;&lt;/Cite&gt;&lt;/EndNote&gt;</w:instrText>
      </w:r>
      <w:r w:rsidR="00131EB5" w:rsidRPr="004C16E9">
        <w:rPr>
          <w:rFonts w:cstheme="minorBidi"/>
        </w:rPr>
        <w:fldChar w:fldCharType="separate"/>
      </w:r>
      <w:r w:rsidR="00FE5211" w:rsidRPr="00FE5211">
        <w:rPr>
          <w:rFonts w:cstheme="minorBidi"/>
          <w:noProof/>
          <w:vertAlign w:val="superscript"/>
        </w:rPr>
        <w:t>11</w:t>
      </w:r>
      <w:r w:rsidR="00131EB5" w:rsidRPr="004C16E9">
        <w:rPr>
          <w:rFonts w:cstheme="minorBidi"/>
        </w:rPr>
        <w:fldChar w:fldCharType="end"/>
      </w:r>
      <w:r w:rsidR="00F60682" w:rsidRPr="004C16E9">
        <w:rPr>
          <w:rFonts w:cstheme="minorBidi"/>
        </w:rPr>
        <w:t xml:space="preserve"> recent </w:t>
      </w:r>
      <w:r w:rsidR="001E25B9" w:rsidRPr="004C16E9">
        <w:rPr>
          <w:rFonts w:cstheme="minorBidi"/>
        </w:rPr>
        <w:t xml:space="preserve">expansion </w:t>
      </w:r>
      <w:r w:rsidR="00F60682" w:rsidRPr="004C16E9">
        <w:rPr>
          <w:rFonts w:cstheme="minorBidi"/>
        </w:rPr>
        <w:t xml:space="preserve">in hospital information systems </w:t>
      </w:r>
      <w:r w:rsidR="00566D55" w:rsidRPr="004C16E9">
        <w:rPr>
          <w:rFonts w:cstheme="minorBidi"/>
        </w:rPr>
        <w:t xml:space="preserve">have </w:t>
      </w:r>
      <w:r w:rsidR="00F60682" w:rsidRPr="004C16E9">
        <w:rPr>
          <w:rFonts w:cstheme="minorBidi"/>
        </w:rPr>
        <w:t>create</w:t>
      </w:r>
      <w:r w:rsidR="00566D55" w:rsidRPr="004C16E9">
        <w:rPr>
          <w:rFonts w:cstheme="minorBidi"/>
        </w:rPr>
        <w:t>d</w:t>
      </w:r>
      <w:r w:rsidR="00F60682" w:rsidRPr="004C16E9">
        <w:rPr>
          <w:rFonts w:cstheme="minorBidi"/>
        </w:rPr>
        <w:t xml:space="preserve"> new opportunities to study the timely completion of </w:t>
      </w:r>
      <w:r w:rsidR="00566D55" w:rsidRPr="004C16E9">
        <w:rPr>
          <w:rFonts w:cstheme="minorBidi"/>
        </w:rPr>
        <w:t xml:space="preserve">nursing </w:t>
      </w:r>
      <w:r w:rsidR="00F60682" w:rsidRPr="004C16E9">
        <w:rPr>
          <w:rFonts w:cstheme="minorBidi"/>
        </w:rPr>
        <w:t>work</w:t>
      </w:r>
      <w:r w:rsidR="00C8262A" w:rsidRPr="004C16E9">
        <w:rPr>
          <w:rFonts w:cstheme="minorBidi"/>
        </w:rPr>
        <w:t>.</w:t>
      </w:r>
      <w:r w:rsidR="00FE5211">
        <w:rPr>
          <w:rFonts w:cstheme="minorBidi"/>
        </w:rPr>
        <w:fldChar w:fldCharType="begin">
          <w:fldData xml:space="preserve">PEVuZE5vdGU+PENpdGU+PEF1dGhvcj5HcmlmZml0aHM8L0F1dGhvcj48WWVhcj4yMDE2PC9ZZWFy
PjxSZWNOdW0+MTU5PC9SZWNOdW0+PERpc3BsYXlUZXh0PjxzdHlsZSBmYWNlPSJzdXBlcnNjcmlw
dCI+MTI8L3N0eWxlPjwvRGlzcGxheVRleHQ+PHJlY29yZD48cmVjLW51bWJlcj4xNTk8L3JlYy1u
dW1iZXI+PGZvcmVpZ24ta2V5cz48a2V5IGFwcD0iRU4iIGRiLWlkPSI5ejI1c2FyYXh6cmV4amV2
c3c4eDlwdG8yMng5YXp6ZnZydHQiIHRpbWVzdGFtcD0iMTUxMzYxMzIyNyI+MTU5PC9rZXk+PC9m
b3JlaWduLWtleXM+PHJlZi10eXBlIG5hbWU9IkpvdXJuYWwgQXJ0aWNsZSI+MTc8L3JlZi10eXBl
Pjxjb250cmlidXRvcnM+PGF1dGhvcnM+PGF1dGhvcj5HcmlmZml0aHMsIFAuPC9hdXRob3I+PGF1
dGhvcj5CYWxsLCBKLjwvYXV0aG9yPjxhdXRob3I+RHJlbm5hbiwgSi48L2F1dGhvcj48YXV0aG9y
PkRhbGwmYXBvcztPcmEsIEMuPC9hdXRob3I+PGF1dGhvcj5Kb25lcywgSi48L2F1dGhvcj48YXV0
aG9yPk1hcnVvdHRpLCBBLjwvYXV0aG9yPjxhdXRob3I+UG9wZSwgQy48L2F1dGhvcj48YXV0aG9y
PlJlY2lvIFNhdWNlZG8sIEEuPC9hdXRob3I+PGF1dGhvcj5TaW1vbiwgTS48L2F1dGhvcj48L2F1
dGhvcnM+PC9jb250cmlidXRvcnM+PGF1dGgtYWRkcmVzcz5Vbml2ZXJzaXR5IG9mIFNvdXRoYW1w
dG9uLCBOYXRpb25hbCBJbnN0aXR1dGUgZm9yIEhlYWx0aCBSZXNlYXJjaCBDb2xsYWJvcmF0aW9u
IGZvciBBcHBsaWVkIEhlYWx0aCBSZXNlYXJjaCBhbmQgQ2FyZSAoV2Vzc2V4KSwgVW5pdGVkIEtp
bmdkb20uIEVsZWN0cm9uaWMgYWRkcmVzczogcGV0ZXIuZ3JpZmZpdGhzQHNvdG9uLmFjLnVrLiYj
eEQ7VW5pdmVyc2l0eSBvZiBTb3V0aGFtcHRvbiwgTmF0aW9uYWwgSW5zdGl0dXRlIGZvciBIZWFs
dGggUmVzZWFyY2ggQ29sbGFib3JhdGlvbiBmb3IgQXBwbGllZCBIZWFsdGggUmVzZWFyY2ggYW5k
IENhcmUgKFdlc3NleCksIFVuaXRlZCBLaW5nZG9tLiYjeEQ7VW5pdmVyc2l0eSBvZiBTb3V0aGFt
cHRvbiwgQ2VudHJlIGZvciBJbm5vdmF0aW9uIGFuZCBMZWFkZXJzaGlwIGluIEhlYWx0aCBTY2ll
bmNlcywgVW5pdGVkIEtpbmdkb20uJiN4RDtVbml2ZXJzaXR5IG9mIFNvdXRoYW1wdG9uLCBDZW50
cmUgZm9yIElubm92YXRpb24gYW5kIExlYWRlcnNoaXAgaW4gSGVhbHRoIFNjaWVuY2VzLCBVbml0
ZWQgS2luZ2RvbTsgRGlwYXJ0aW1lbnRvIGRpIFNjaWVuemUgRWNvbm9taWNoZSwgUG9saXRpY2hl
IGUgZGVsbGUgTGluZ3VlIE1vZGVybmUgLSBMaWJlcmEgVW5pdmVyc2l0YSBNYXJpYSBTcyBBc3N1
bnRhLCBSb21hLCBJdGFseS4mI3hEO0luc2Vsc3BpdGFsIEJlcm4gVW5pdmVyc2l0eSBIb3NwaXRh
bCwgTnVyc2luZyBSZXNlYXJjaCBVbml0LCBCZXJuLCBTd2l0emVybGFuZDsgSW5zdGl0dXRlIG9m
IE51cnNpbmcgU2NpZW5jZSwgRmFjdWx0eSBvZiBNZWRpY2luZSwgVW5pdmVyc2l0eSBvZiBCYXNl
bCwgQmFzZWwsIFN3aXR6ZXJsYW5kLjwvYXV0aC1hZGRyZXNzPjx0aXRsZXM+PHRpdGxlPk51cnNl
IHN0YWZmaW5nIGFuZCBwYXRpZW50IG91dGNvbWVzOiBTdHJlbmd0aHMgYW5kIGxpbWl0YXRpb25z
IG9mIHRoZSBldmlkZW5jZSB0byBpbmZvcm0gcG9saWN5IGFuZCBwcmFjdGljZS4gQSByZXZpZXcg
YW5kIGRpc2N1c3Npb24gcGFwZXIgYmFzZWQgb24gZXZpZGVuY2UgcmV2aWV3ZWQgZm9yIHRoZSBO
YXRpb25hbCBJbnN0aXR1dGUgZm9yIEhlYWx0aCBhbmQgQ2FyZSBFeGNlbGxlbmNlIFNhZmUgU3Rh
ZmZpbmcgZ3VpZGVsaW5lIGRldmVsb3BtZW50PC90aXRsZT48c2Vjb25kYXJ5LXRpdGxlPkludCBK
IE51cnMgU3R1ZDwvc2Vjb25kYXJ5LXRpdGxlPjwvdGl0bGVzPjxwZXJpb2RpY2FsPjxmdWxsLXRp
dGxlPkludGVybmF0aW9uYWwgSm91cm5hbCBvZiBOdXJzaW5nIFN0dWRpZXM8L2Z1bGwtdGl0bGU+
PGFiYnItMT5JbnQuIEouIE51cnMuIFN0dWQuPC9hYmJyLTE+PGFiYnItMj5JbnQgSiBOdXJzIFN0
dWQ8L2FiYnItMj48L3BlcmlvZGljYWw+PHBhZ2VzPjIxMy0yMjU8L3BhZ2VzPjx2b2x1bWU+NjM8
L3ZvbHVtZT48ZWRpdGlvbj4yMDE2LzA1LzAxPC9lZGl0aW9uPjxrZXl3b3Jkcz48a2V5d29yZD5D
b3N0LUJlbmVmaXQgQW5hbHlzaXM8L2tleXdvcmQ+PGtleXdvcmQ+RWNvbm9taWNzLCBOdXJzaW5n
PC9rZXl3b3JkPjxrZXl3b3JkPkVuZ2xhbmQ8L2tleXdvcmQ+PGtleXdvcmQ+SGVhbHRoIFBsYW5u
aW5nIEd1aWRlbGluZXM8L2tleXdvcmQ+PGtleXdvcmQ+SW5wYXRpZW50czwva2V5d29yZD48a2V5
d29yZD5OdXJzaW5nL3N0YW5kYXJkczwva2V5d29yZD48a2V5d29yZD5OdXJzaW5nIFN0YWZmLCBI
b3NwaXRhbC8qdHJlbmRzPC9rZXl3b3JkPjxrZXl3b3JkPipQZXJzb25uZWwgU3RhZmZpbmcgYW5k
IFNjaGVkdWxpbmc8L2tleXdvcmQ+PGtleXdvcmQ+RGlhZ25vc2lzLXJlbGF0ZWQgZ3JvdXBzPC9r
ZXl3b3JkPjxrZXl3b3JkPk1hbnBvd2VyPC9rZXl3b3JkPjxrZXl3b3JkPk1lZGljYWwgc3RhZmY8
L2tleXdvcmQ+PGtleXdvcmQ+TmF0aW9uYWwgaGVhbHRoIHByb2dyYW1zPC9rZXl3b3JkPjxrZXl3
b3JkPk51cnNpbmcgcGVyc29ubmVsPC9rZXl3b3JkPjxrZXl3b3JkPlBhdGllbnQgc2FmZXR5PC9r
ZXl3b3JkPjxrZXl3b3JkPlJldmlldywgc3lzdGVtYXRpYzwva2V5d29yZD48L2tleXdvcmRzPjxk
YXRlcz48eWVhcj4yMDE2PC95ZWFyPjxwdWItZGF0ZXM+PGRhdGU+Tm92PC9kYXRlPjwvcHViLWRh
dGVzPjwvZGF0ZXM+PGlzYm4+MTg3My00OTFYIChFbGVjdHJvbmljKSYjeEQ7MDAyMC03NDg5IChM
aW5raW5nKTwvaXNibj48YWNjZXNzaW9uLW51bT4yNzEzMDE1MDwvYWNjZXNzaW9uLW51bT48dXJs
cz48cmVsYXRlZC11cmxzPjx1cmw+aHR0cHM6Ly93d3cubmNiaS5ubG0ubmloLmdvdi9wdWJtZWQv
MjcxMzAxNTA8L3VybD48L3JlbGF0ZWQtdXJscz48L3VybHM+PGVsZWN0cm9uaWMtcmVzb3VyY2Ut
bnVtPjEwLjEwMTYvai5pam51cnN0dS4yMDE2LjAzLjAxMjwvZWxlY3Ryb25pYy1yZXNvdXJjZS1u
dW0+PHJlbW90ZS1kYXRhYmFzZS1wcm92aWRlcj5OTE08L3JlbW90ZS1kYXRhYmFzZS1wcm92aWRl
cj48bGFuZ3VhZ2U+RW5nPC9sYW5ndWFnZT48L3JlY29yZD48L0NpdGU+PC9FbmROb3RlPn==
</w:fldData>
        </w:fldChar>
      </w:r>
      <w:r w:rsidR="00FE5211">
        <w:rPr>
          <w:rFonts w:cstheme="minorBidi"/>
        </w:rPr>
        <w:instrText xml:space="preserve"> ADDIN EN.CITE </w:instrText>
      </w:r>
      <w:r w:rsidR="00FE5211">
        <w:rPr>
          <w:rFonts w:cstheme="minorBidi"/>
        </w:rPr>
        <w:fldChar w:fldCharType="begin">
          <w:fldData xml:space="preserve">PEVuZE5vdGU+PENpdGU+PEF1dGhvcj5HcmlmZml0aHM8L0F1dGhvcj48WWVhcj4yMDE2PC9ZZWFy
PjxSZWNOdW0+MTU5PC9SZWNOdW0+PERpc3BsYXlUZXh0PjxzdHlsZSBmYWNlPSJzdXBlcnNjcmlw
dCI+MTI8L3N0eWxlPjwvRGlzcGxheVRleHQ+PHJlY29yZD48cmVjLW51bWJlcj4xNTk8L3JlYy1u
dW1iZXI+PGZvcmVpZ24ta2V5cz48a2V5IGFwcD0iRU4iIGRiLWlkPSI5ejI1c2FyYXh6cmV4amV2
c3c4eDlwdG8yMng5YXp6ZnZydHQiIHRpbWVzdGFtcD0iMTUxMzYxMzIyNyI+MTU5PC9rZXk+PC9m
b3JlaWduLWtleXM+PHJlZi10eXBlIG5hbWU9IkpvdXJuYWwgQXJ0aWNsZSI+MTc8L3JlZi10eXBl
Pjxjb250cmlidXRvcnM+PGF1dGhvcnM+PGF1dGhvcj5HcmlmZml0aHMsIFAuPC9hdXRob3I+PGF1
dGhvcj5CYWxsLCBKLjwvYXV0aG9yPjxhdXRob3I+RHJlbm5hbiwgSi48L2F1dGhvcj48YXV0aG9y
PkRhbGwmYXBvcztPcmEsIEMuPC9hdXRob3I+PGF1dGhvcj5Kb25lcywgSi48L2F1dGhvcj48YXV0
aG9yPk1hcnVvdHRpLCBBLjwvYXV0aG9yPjxhdXRob3I+UG9wZSwgQy48L2F1dGhvcj48YXV0aG9y
PlJlY2lvIFNhdWNlZG8sIEEuPC9hdXRob3I+PGF1dGhvcj5TaW1vbiwgTS48L2F1dGhvcj48L2F1
dGhvcnM+PC9jb250cmlidXRvcnM+PGF1dGgtYWRkcmVzcz5Vbml2ZXJzaXR5IG9mIFNvdXRoYW1w
dG9uLCBOYXRpb25hbCBJbnN0aXR1dGUgZm9yIEhlYWx0aCBSZXNlYXJjaCBDb2xsYWJvcmF0aW9u
IGZvciBBcHBsaWVkIEhlYWx0aCBSZXNlYXJjaCBhbmQgQ2FyZSAoV2Vzc2V4KSwgVW5pdGVkIEtp
bmdkb20uIEVsZWN0cm9uaWMgYWRkcmVzczogcGV0ZXIuZ3JpZmZpdGhzQHNvdG9uLmFjLnVrLiYj
eEQ7VW5pdmVyc2l0eSBvZiBTb3V0aGFtcHRvbiwgTmF0aW9uYWwgSW5zdGl0dXRlIGZvciBIZWFs
dGggUmVzZWFyY2ggQ29sbGFib3JhdGlvbiBmb3IgQXBwbGllZCBIZWFsdGggUmVzZWFyY2ggYW5k
IENhcmUgKFdlc3NleCksIFVuaXRlZCBLaW5nZG9tLiYjeEQ7VW5pdmVyc2l0eSBvZiBTb3V0aGFt
cHRvbiwgQ2VudHJlIGZvciBJbm5vdmF0aW9uIGFuZCBMZWFkZXJzaGlwIGluIEhlYWx0aCBTY2ll
bmNlcywgVW5pdGVkIEtpbmdkb20uJiN4RDtVbml2ZXJzaXR5IG9mIFNvdXRoYW1wdG9uLCBDZW50
cmUgZm9yIElubm92YXRpb24gYW5kIExlYWRlcnNoaXAgaW4gSGVhbHRoIFNjaWVuY2VzLCBVbml0
ZWQgS2luZ2RvbTsgRGlwYXJ0aW1lbnRvIGRpIFNjaWVuemUgRWNvbm9taWNoZSwgUG9saXRpY2hl
IGUgZGVsbGUgTGluZ3VlIE1vZGVybmUgLSBMaWJlcmEgVW5pdmVyc2l0YSBNYXJpYSBTcyBBc3N1
bnRhLCBSb21hLCBJdGFseS4mI3hEO0luc2Vsc3BpdGFsIEJlcm4gVW5pdmVyc2l0eSBIb3NwaXRh
bCwgTnVyc2luZyBSZXNlYXJjaCBVbml0LCBCZXJuLCBTd2l0emVybGFuZDsgSW5zdGl0dXRlIG9m
IE51cnNpbmcgU2NpZW5jZSwgRmFjdWx0eSBvZiBNZWRpY2luZSwgVW5pdmVyc2l0eSBvZiBCYXNl
bCwgQmFzZWwsIFN3aXR6ZXJsYW5kLjwvYXV0aC1hZGRyZXNzPjx0aXRsZXM+PHRpdGxlPk51cnNl
IHN0YWZmaW5nIGFuZCBwYXRpZW50IG91dGNvbWVzOiBTdHJlbmd0aHMgYW5kIGxpbWl0YXRpb25z
IG9mIHRoZSBldmlkZW5jZSB0byBpbmZvcm0gcG9saWN5IGFuZCBwcmFjdGljZS4gQSByZXZpZXcg
YW5kIGRpc2N1c3Npb24gcGFwZXIgYmFzZWQgb24gZXZpZGVuY2UgcmV2aWV3ZWQgZm9yIHRoZSBO
YXRpb25hbCBJbnN0aXR1dGUgZm9yIEhlYWx0aCBhbmQgQ2FyZSBFeGNlbGxlbmNlIFNhZmUgU3Rh
ZmZpbmcgZ3VpZGVsaW5lIGRldmVsb3BtZW50PC90aXRsZT48c2Vjb25kYXJ5LXRpdGxlPkludCBK
IE51cnMgU3R1ZDwvc2Vjb25kYXJ5LXRpdGxlPjwvdGl0bGVzPjxwZXJpb2RpY2FsPjxmdWxsLXRp
dGxlPkludGVybmF0aW9uYWwgSm91cm5hbCBvZiBOdXJzaW5nIFN0dWRpZXM8L2Z1bGwtdGl0bGU+
PGFiYnItMT5JbnQuIEouIE51cnMuIFN0dWQuPC9hYmJyLTE+PGFiYnItMj5JbnQgSiBOdXJzIFN0
dWQ8L2FiYnItMj48L3BlcmlvZGljYWw+PHBhZ2VzPjIxMy0yMjU8L3BhZ2VzPjx2b2x1bWU+NjM8
L3ZvbHVtZT48ZWRpdGlvbj4yMDE2LzA1LzAxPC9lZGl0aW9uPjxrZXl3b3Jkcz48a2V5d29yZD5D
b3N0LUJlbmVmaXQgQW5hbHlzaXM8L2tleXdvcmQ+PGtleXdvcmQ+RWNvbm9taWNzLCBOdXJzaW5n
PC9rZXl3b3JkPjxrZXl3b3JkPkVuZ2xhbmQ8L2tleXdvcmQ+PGtleXdvcmQ+SGVhbHRoIFBsYW5u
aW5nIEd1aWRlbGluZXM8L2tleXdvcmQ+PGtleXdvcmQ+SW5wYXRpZW50czwva2V5d29yZD48a2V5
d29yZD5OdXJzaW5nL3N0YW5kYXJkczwva2V5d29yZD48a2V5d29yZD5OdXJzaW5nIFN0YWZmLCBI
b3NwaXRhbC8qdHJlbmRzPC9rZXl3b3JkPjxrZXl3b3JkPipQZXJzb25uZWwgU3RhZmZpbmcgYW5k
IFNjaGVkdWxpbmc8L2tleXdvcmQ+PGtleXdvcmQ+RGlhZ25vc2lzLXJlbGF0ZWQgZ3JvdXBzPC9r
ZXl3b3JkPjxrZXl3b3JkPk1hbnBvd2VyPC9rZXl3b3JkPjxrZXl3b3JkPk1lZGljYWwgc3RhZmY8
L2tleXdvcmQ+PGtleXdvcmQ+TmF0aW9uYWwgaGVhbHRoIHByb2dyYW1zPC9rZXl3b3JkPjxrZXl3
b3JkPk51cnNpbmcgcGVyc29ubmVsPC9rZXl3b3JkPjxrZXl3b3JkPlBhdGllbnQgc2FmZXR5PC9r
ZXl3b3JkPjxrZXl3b3JkPlJldmlldywgc3lzdGVtYXRpYzwva2V5d29yZD48L2tleXdvcmRzPjxk
YXRlcz48eWVhcj4yMDE2PC95ZWFyPjxwdWItZGF0ZXM+PGRhdGU+Tm92PC9kYXRlPjwvcHViLWRh
dGVzPjwvZGF0ZXM+PGlzYm4+MTg3My00OTFYIChFbGVjdHJvbmljKSYjeEQ7MDAyMC03NDg5IChM
aW5raW5nKTwvaXNibj48YWNjZXNzaW9uLW51bT4yNzEzMDE1MDwvYWNjZXNzaW9uLW51bT48dXJs
cz48cmVsYXRlZC11cmxzPjx1cmw+aHR0cHM6Ly93d3cubmNiaS5ubG0ubmloLmdvdi9wdWJtZWQv
MjcxMzAxNTA8L3VybD48L3JlbGF0ZWQtdXJscz48L3VybHM+PGVsZWN0cm9uaWMtcmVzb3VyY2Ut
bnVtPjEwLjEwMTYvai5pam51cnN0dS4yMDE2LjAzLjAxMjwvZWxlY3Ryb25pYy1yZXNvdXJjZS1u
dW0+PHJlbW90ZS1kYXRhYmFzZS1wcm92aWRlcj5OTE08L3JlbW90ZS1kYXRhYmFzZS1wcm92aWRl
cj48bGFuZ3VhZ2U+RW5nPC9sYW5ndWFnZT48L3JlY29yZD48L0NpdGU+PC9FbmROb3RlPn==
</w:fldData>
        </w:fldChar>
      </w:r>
      <w:r w:rsidR="00FE5211">
        <w:rPr>
          <w:rFonts w:cstheme="minorBidi"/>
        </w:rPr>
        <w:instrText xml:space="preserve"> ADDIN EN.CITE.DATA </w:instrText>
      </w:r>
      <w:r w:rsidR="00FE5211">
        <w:rPr>
          <w:rFonts w:cstheme="minorBidi"/>
        </w:rPr>
      </w:r>
      <w:r w:rsidR="00FE5211">
        <w:rPr>
          <w:rFonts w:cstheme="minorBidi"/>
        </w:rPr>
        <w:fldChar w:fldCharType="end"/>
      </w:r>
      <w:r w:rsidR="00FE5211">
        <w:rPr>
          <w:rFonts w:cstheme="minorBidi"/>
        </w:rPr>
      </w:r>
      <w:r w:rsidR="00FE5211">
        <w:rPr>
          <w:rFonts w:cstheme="minorBidi"/>
        </w:rPr>
        <w:fldChar w:fldCharType="separate"/>
      </w:r>
      <w:r w:rsidR="00FE5211" w:rsidRPr="00FE5211">
        <w:rPr>
          <w:rFonts w:cstheme="minorBidi"/>
          <w:noProof/>
          <w:vertAlign w:val="superscript"/>
        </w:rPr>
        <w:t>12</w:t>
      </w:r>
      <w:r w:rsidR="00FE5211">
        <w:rPr>
          <w:rFonts w:cstheme="minorBidi"/>
        </w:rPr>
        <w:fldChar w:fldCharType="end"/>
      </w:r>
      <w:r w:rsidR="005478CB" w:rsidRPr="004C16E9">
        <w:rPr>
          <w:rFonts w:cstheme="minorBidi"/>
        </w:rPr>
        <w:t xml:space="preserve"> </w:t>
      </w:r>
    </w:p>
    <w:p w14:paraId="52F05DC7" w14:textId="378A9118" w:rsidR="006C5422" w:rsidRPr="004C16E9" w:rsidRDefault="005E6C11" w:rsidP="000C5B74">
      <w:pPr>
        <w:rPr>
          <w:rFonts w:cstheme="minorBidi"/>
        </w:rPr>
      </w:pPr>
      <w:r w:rsidRPr="004C16E9">
        <w:rPr>
          <w:rFonts w:cstheme="minorBidi"/>
        </w:rPr>
        <w:t>There is now substantial evidence that m</w:t>
      </w:r>
      <w:r w:rsidR="000C5B74" w:rsidRPr="004C16E9">
        <w:rPr>
          <w:rFonts w:cstheme="minorBidi"/>
        </w:rPr>
        <w:t xml:space="preserve">issed care impacts negatively on patients, with consequences ranging from poor experience of care to increased risk of infection, readmissions and </w:t>
      </w:r>
      <w:r w:rsidR="00936570" w:rsidRPr="004C16E9">
        <w:rPr>
          <w:rFonts w:cstheme="minorBidi"/>
        </w:rPr>
        <w:t>adverse outcomes</w:t>
      </w:r>
      <w:r w:rsidR="000C5B74" w:rsidRPr="004C16E9">
        <w:rPr>
          <w:rFonts w:cstheme="minorBidi"/>
        </w:rPr>
        <w:t xml:space="preserve"> from undetected physiological deterioration</w:t>
      </w:r>
      <w:r w:rsidR="00C8262A" w:rsidRPr="004C16E9">
        <w:rPr>
          <w:rFonts w:cstheme="minorBidi"/>
        </w:rPr>
        <w:t>.</w:t>
      </w:r>
      <w:r w:rsidR="000C5B74" w:rsidRPr="004C16E9">
        <w:rPr>
          <w:rFonts w:cstheme="minorBidi"/>
        </w:rPr>
        <w:fldChar w:fldCharType="begin"/>
      </w:r>
      <w:r w:rsidR="00FE5211">
        <w:rPr>
          <w:rFonts w:cstheme="minorBidi"/>
        </w:rPr>
        <w:instrText xml:space="preserve"> ADDIN EN.CITE &lt;EndNote&gt;&lt;Cite&gt;&lt;Author&gt;Recio</w:instrText>
      </w:r>
      <w:r w:rsidR="00FE5211">
        <w:rPr>
          <w:rFonts w:ascii="Cambria Math" w:hAnsi="Cambria Math" w:cs="Cambria Math"/>
        </w:rPr>
        <w:instrText>‐</w:instrText>
      </w:r>
      <w:r w:rsidR="00FE5211">
        <w:rPr>
          <w:rFonts w:cstheme="minorBidi"/>
        </w:rPr>
        <w:instrText>Saucedo&lt;/Author&gt;&lt;Year&gt;2017&lt;/Year&gt;&lt;RecNum&gt;655&lt;/RecNum&gt;&lt;DisplayText&gt;&lt;style face="superscript"&gt;13&lt;/style&gt;&lt;/DisplayText&gt;&lt;record&gt;&lt;rec-number&gt;655&lt;/rec-number&gt;&lt;foreign-keys&gt;&lt;key app="EN" db-id="9z25saraxzrexjevsw8x9pto22x9azzfvrtt" timestamp="1527163819"&gt;655&lt;/key&gt;&lt;/foreign-keys&gt;&lt;ref-type name="Journal Article"&gt;17&lt;/ref-type&gt;&lt;contributors&gt;&lt;authors&gt;&lt;author&gt;Recio</w:instrText>
      </w:r>
      <w:r w:rsidR="00FE5211">
        <w:rPr>
          <w:rFonts w:ascii="Cambria Math" w:hAnsi="Cambria Math" w:cs="Cambria Math"/>
        </w:rPr>
        <w:instrText>‐</w:instrText>
      </w:r>
      <w:r w:rsidR="00FE5211">
        <w:rPr>
          <w:rFonts w:cstheme="minorBidi"/>
        </w:rPr>
        <w:instrText>Saucedo, Alejandra&lt;/author&gt;&lt;author&gt;Dall&amp;apos;Ora, Chiara&lt;/author&gt;&lt;author&gt;Maruotti, Antonello&lt;/author&gt;&lt;author&gt;Ball, Jane&lt;/author&gt;&lt;author&gt;Briggs, Jim&lt;/author&gt;&lt;author&gt;Meredith, Paul&lt;/author&gt;&lt;author&gt;Redfern, Oliver &lt;/author&gt;&lt;author&gt;Kovacs, Caroline&lt;/author&gt;&lt;author&gt;Prytherch, David&lt;/author&gt;&lt;author&gt;Smith, Gary B&lt;/author&gt;&lt;author&gt;Griffiths, Peter&lt;/author&gt;&lt;/authors&gt;&lt;/contributors&gt;&lt;titles&gt;&lt;title&gt;What impact does nursing care left undone have on patient outcomes? Review of the literature&lt;/title&gt;&lt;secondary-title&gt;Journal of Clinical Nursing&lt;/secondary-title&gt;&lt;/titles&gt;&lt;periodical&gt;&lt;full-title&gt;Journal of Clinical Nursing&lt;/full-title&gt;&lt;abbr-1&gt;J. Clin. Nurs.&lt;/abbr-1&gt;&lt;abbr-2&gt;J Clin Nurs&lt;/abbr-2&gt;&lt;/periodical&gt;&lt;volume&gt;0&lt;/volume&gt;&lt;number&gt;0&lt;/number&gt;&lt;dates&gt;&lt;year&gt;2017&lt;/year&gt;&lt;/dates&gt;&lt;urls&gt;&lt;related-urls&gt;&lt;url&gt;https://onlinelibrary.wiley.com/doi/abs/10.1111/jocn.14058&lt;/url&gt;&lt;url&gt;https://onlinelibrary.wiley.com/doi/pdf/10.1111/jocn.14058&lt;/url&gt;&lt;/related-urls&gt;&lt;/urls&gt;&lt;electronic-resource-num&gt;doi:10.1111/jocn.14058&lt;/electronic-resource-num&gt;&lt;/record&gt;&lt;/Cite&gt;&lt;/EndNote&gt;</w:instrText>
      </w:r>
      <w:r w:rsidR="000C5B74" w:rsidRPr="004C16E9">
        <w:rPr>
          <w:rFonts w:cstheme="minorBidi"/>
        </w:rPr>
        <w:fldChar w:fldCharType="separate"/>
      </w:r>
      <w:r w:rsidR="00FE5211" w:rsidRPr="00FE5211">
        <w:rPr>
          <w:rFonts w:cstheme="minorBidi"/>
          <w:noProof/>
          <w:vertAlign w:val="superscript"/>
        </w:rPr>
        <w:t>13</w:t>
      </w:r>
      <w:r w:rsidR="000C5B74" w:rsidRPr="004C16E9">
        <w:rPr>
          <w:rFonts w:cstheme="minorBidi"/>
        </w:rPr>
        <w:fldChar w:fldCharType="end"/>
      </w:r>
      <w:r w:rsidR="000C5B74" w:rsidRPr="004C16E9">
        <w:rPr>
          <w:rFonts w:cstheme="minorBidi"/>
        </w:rPr>
        <w:t xml:space="preserve"> </w:t>
      </w:r>
      <w:r w:rsidR="00E10DBB" w:rsidRPr="004C16E9">
        <w:rPr>
          <w:rFonts w:cstheme="minorBidi"/>
        </w:rPr>
        <w:t>Timely m</w:t>
      </w:r>
      <w:r w:rsidR="00131EB5" w:rsidRPr="004C16E9">
        <w:rPr>
          <w:rFonts w:cstheme="minorBidi"/>
        </w:rPr>
        <w:t xml:space="preserve">onitoring and recording </w:t>
      </w:r>
      <w:r w:rsidR="00E10DBB" w:rsidRPr="004C16E9">
        <w:rPr>
          <w:rFonts w:cstheme="minorBidi"/>
        </w:rPr>
        <w:t xml:space="preserve">of </w:t>
      </w:r>
      <w:r w:rsidR="00131EB5" w:rsidRPr="004C16E9">
        <w:rPr>
          <w:rFonts w:cstheme="minorBidi"/>
        </w:rPr>
        <w:t xml:space="preserve">patients’ vital signs </w:t>
      </w:r>
      <w:r w:rsidR="00E8017B" w:rsidRPr="004C16E9">
        <w:rPr>
          <w:rFonts w:cstheme="minorBidi"/>
        </w:rPr>
        <w:t xml:space="preserve">is </w:t>
      </w:r>
      <w:r w:rsidR="00E10DBB" w:rsidRPr="004C16E9">
        <w:rPr>
          <w:rFonts w:cstheme="minorBidi"/>
        </w:rPr>
        <w:t xml:space="preserve">key </w:t>
      </w:r>
      <w:r w:rsidR="00E8017B" w:rsidRPr="004C16E9">
        <w:rPr>
          <w:rFonts w:cstheme="minorBidi"/>
        </w:rPr>
        <w:t xml:space="preserve">to </w:t>
      </w:r>
      <w:r w:rsidRPr="004C16E9">
        <w:rPr>
          <w:rFonts w:cstheme="minorBidi"/>
        </w:rPr>
        <w:t>identify patient deterioration</w:t>
      </w:r>
      <w:r w:rsidR="003575CD" w:rsidRPr="004C16E9">
        <w:rPr>
          <w:rFonts w:cstheme="minorBidi"/>
        </w:rPr>
        <w:fldChar w:fldCharType="begin"/>
      </w:r>
      <w:r w:rsidR="00FE5211">
        <w:rPr>
          <w:rFonts w:cstheme="minorBidi"/>
        </w:rPr>
        <w:instrText xml:space="preserve"> ADDIN EN.CITE &lt;EndNote&gt;&lt;Cite&gt;&lt;Author&gt;Smith&lt;/Author&gt;&lt;Year&gt;2010&lt;/Year&gt;&lt;RecNum&gt;336&lt;/RecNum&gt;&lt;DisplayText&gt;&lt;style face="superscript"&gt;14&lt;/style&gt;&lt;/DisplayText&gt;&lt;record&gt;&lt;rec-number&gt;336&lt;/rec-number&gt;&lt;foreign-keys&gt;&lt;key app="EN" db-id="9z25saraxzrexjevsw8x9pto22x9azzfvrtt" timestamp="1513613249"&gt;336&lt;/key&gt;&lt;/foreign-keys&gt;&lt;ref-type name="Journal Article"&gt;17&lt;/ref-type&gt;&lt;contributors&gt;&lt;authors&gt;&lt;author&gt;Smith, G. B.&lt;/author&gt;&lt;/authors&gt;&lt;/contributors&gt;&lt;auth-address&gt;Department of Critical Care, Queen Alexandra Hospital, Cosham, Portsmouth PO6 3LY, United Kingdom. gary.smith@porthosp.nhs.uk&lt;/auth-address&gt;&lt;titles&gt;&lt;title&gt;In-hospital cardiac arrest: is it time for an in-hospital &amp;apos;chain of prevention&amp;apos;?&lt;/title&gt;&lt;secondary-title&gt;Resuscitation&lt;/secondary-title&gt;&lt;alt-title&gt;Resuscitation&lt;/alt-title&gt;&lt;/titles&gt;&lt;periodical&gt;&lt;full-title&gt;Resuscitation&lt;/full-title&gt;&lt;abbr-1&gt;Resuscitation&lt;/abbr-1&gt;&lt;abbr-2&gt;Resuscitation&lt;/abbr-2&gt;&lt;/periodical&gt;&lt;alt-periodical&gt;&lt;full-title&gt;Resuscitation&lt;/full-title&gt;&lt;abbr-1&gt;Resuscitation&lt;/abbr-1&gt;&lt;abbr-2&gt;Resuscitation&lt;/abbr-2&gt;&lt;/alt-periodical&gt;&lt;pages&gt;1209-11&lt;/pages&gt;&lt;volume&gt;81&lt;/volume&gt;&lt;number&gt;9&lt;/number&gt;&lt;edition&gt;2010/07/06&lt;/edition&gt;&lt;keywords&gt;&lt;keyword&gt;Emergency Medical Service Communication Systems&lt;/keyword&gt;&lt;keyword&gt;Heart Arrest/*prevention &amp;amp; control&lt;/keyword&gt;&lt;keyword&gt;Hospitals&lt;/keyword&gt;&lt;keyword&gt;Humans&lt;/keyword&gt;&lt;keyword&gt;*Inpatients&lt;/keyword&gt;&lt;keyword&gt;Medical Staff, Hospital/education&lt;/keyword&gt;&lt;keyword&gt;Nursing Staff, Hospital/education&lt;/keyword&gt;&lt;keyword&gt;Population Surveillance&lt;/keyword&gt;&lt;keyword&gt;Staff Development&lt;/keyword&gt;&lt;/keywords&gt;&lt;dates&gt;&lt;year&gt;2010&lt;/year&gt;&lt;pub-dates&gt;&lt;date&gt;Sep&lt;/date&gt;&lt;/pub-dates&gt;&lt;/dates&gt;&lt;isbn&gt;1873-1570 (Electronic)&amp;#xD;0300-9572 (Linking)&lt;/isbn&gt;&lt;accession-num&gt;20598425&lt;/accession-num&gt;&lt;urls&gt;&lt;related-urls&gt;&lt;url&gt;https://www.ncbi.nlm.nih.gov/pubmed/20598425&lt;/url&gt;&lt;/related-urls&gt;&lt;/urls&gt;&lt;electronic-resource-num&gt;10.1016/j.resuscitation.2010.04.017&lt;/electronic-resource-num&gt;&lt;remote-database-provider&gt;NLM&lt;/remote-database-provider&gt;&lt;language&gt;eng&lt;/language&gt;&lt;/record&gt;&lt;/Cite&gt;&lt;/EndNote&gt;</w:instrText>
      </w:r>
      <w:r w:rsidR="003575CD" w:rsidRPr="004C16E9">
        <w:rPr>
          <w:rFonts w:cstheme="minorBidi"/>
        </w:rPr>
        <w:fldChar w:fldCharType="separate"/>
      </w:r>
      <w:r w:rsidR="00FE5211" w:rsidRPr="00FE5211">
        <w:rPr>
          <w:rFonts w:cstheme="minorBidi"/>
          <w:noProof/>
          <w:vertAlign w:val="superscript"/>
        </w:rPr>
        <w:t>14</w:t>
      </w:r>
      <w:r w:rsidR="003575CD" w:rsidRPr="004C16E9">
        <w:rPr>
          <w:rFonts w:cstheme="minorBidi"/>
        </w:rPr>
        <w:fldChar w:fldCharType="end"/>
      </w:r>
      <w:r w:rsidR="00E8017B" w:rsidRPr="004C16E9">
        <w:rPr>
          <w:rFonts w:cstheme="minorBidi"/>
        </w:rPr>
        <w:t xml:space="preserve"> </w:t>
      </w:r>
      <w:r w:rsidR="00F60682" w:rsidRPr="004C16E9">
        <w:rPr>
          <w:rFonts w:cstheme="minorBidi"/>
        </w:rPr>
        <w:t xml:space="preserve">and electronic recording of these observations </w:t>
      </w:r>
      <w:r w:rsidR="00E10DBB" w:rsidRPr="004C16E9">
        <w:rPr>
          <w:rFonts w:cstheme="minorBidi"/>
        </w:rPr>
        <w:t>provides an opportunity</w:t>
      </w:r>
      <w:r w:rsidR="00F60682" w:rsidRPr="004C16E9">
        <w:rPr>
          <w:rFonts w:cstheme="minorBidi"/>
        </w:rPr>
        <w:t xml:space="preserve"> to </w:t>
      </w:r>
      <w:r w:rsidR="00E10DBB" w:rsidRPr="004C16E9">
        <w:rPr>
          <w:rFonts w:cstheme="minorBidi"/>
        </w:rPr>
        <w:t>examine</w:t>
      </w:r>
      <w:r w:rsidR="00F60682" w:rsidRPr="004C16E9">
        <w:rPr>
          <w:rFonts w:cstheme="minorBidi"/>
        </w:rPr>
        <w:t xml:space="preserve"> an objective indicator of nurses’ job performance</w:t>
      </w:r>
      <w:r w:rsidR="00936570" w:rsidRPr="004C16E9">
        <w:rPr>
          <w:rFonts w:cstheme="minorBidi"/>
        </w:rPr>
        <w:t>, which</w:t>
      </w:r>
      <w:r w:rsidR="00F60682" w:rsidRPr="004C16E9">
        <w:rPr>
          <w:rFonts w:cstheme="minorBidi"/>
        </w:rPr>
        <w:t xml:space="preserve"> has not been previously explored.</w:t>
      </w:r>
    </w:p>
    <w:p w14:paraId="6A4A8204" w14:textId="7131C4A6" w:rsidR="006C5422" w:rsidRPr="004C16E9" w:rsidRDefault="00E10DBB" w:rsidP="00A47F0D">
      <w:pPr>
        <w:rPr>
          <w:rFonts w:cstheme="minorBidi"/>
        </w:rPr>
      </w:pPr>
      <w:r w:rsidRPr="004C16E9">
        <w:rPr>
          <w:rFonts w:cstheme="minorBidi"/>
        </w:rPr>
        <w:lastRenderedPageBreak/>
        <w:t xml:space="preserve">Using routinely collected data, </w:t>
      </w:r>
      <w:r w:rsidR="006C5422" w:rsidRPr="004C16E9">
        <w:rPr>
          <w:rFonts w:cstheme="minorBidi"/>
        </w:rPr>
        <w:t xml:space="preserve">the aim of this study </w:t>
      </w:r>
      <w:r w:rsidR="00936570" w:rsidRPr="004C16E9">
        <w:rPr>
          <w:rFonts w:cstheme="minorBidi"/>
        </w:rPr>
        <w:t>was</w:t>
      </w:r>
      <w:r w:rsidR="006C5422" w:rsidRPr="004C16E9">
        <w:rPr>
          <w:rFonts w:cstheme="minorBidi"/>
        </w:rPr>
        <w:t xml:space="preserve"> to investigat</w:t>
      </w:r>
      <w:r w:rsidR="00A47F0D" w:rsidRPr="004C16E9">
        <w:rPr>
          <w:rFonts w:cstheme="minorBidi"/>
        </w:rPr>
        <w:t xml:space="preserve">e the association between </w:t>
      </w:r>
      <w:r w:rsidR="00566D55" w:rsidRPr="004C16E9">
        <w:rPr>
          <w:rFonts w:cstheme="minorBidi"/>
        </w:rPr>
        <w:t xml:space="preserve">the length of </w:t>
      </w:r>
      <w:r w:rsidR="00A47F0D" w:rsidRPr="004C16E9">
        <w:rPr>
          <w:rFonts w:cstheme="minorBidi"/>
        </w:rPr>
        <w:t>shift</w:t>
      </w:r>
      <w:r w:rsidR="00936570" w:rsidRPr="004C16E9">
        <w:rPr>
          <w:rFonts w:cstheme="minorBidi"/>
        </w:rPr>
        <w:t>s</w:t>
      </w:r>
      <w:r w:rsidR="00566D55" w:rsidRPr="004C16E9">
        <w:rPr>
          <w:rFonts w:cstheme="minorBidi"/>
        </w:rPr>
        <w:t xml:space="preserve"> worked by nursing staff </w:t>
      </w:r>
      <w:r w:rsidR="006C5422" w:rsidRPr="004C16E9">
        <w:rPr>
          <w:rFonts w:cstheme="minorBidi"/>
        </w:rPr>
        <w:t xml:space="preserve">and </w:t>
      </w:r>
      <w:r w:rsidRPr="004C16E9">
        <w:rPr>
          <w:rFonts w:cstheme="minorBidi"/>
        </w:rPr>
        <w:t xml:space="preserve">adherence to </w:t>
      </w:r>
      <w:r w:rsidR="00B318EC" w:rsidRPr="004C16E9">
        <w:rPr>
          <w:rFonts w:cstheme="minorBidi"/>
        </w:rPr>
        <w:t xml:space="preserve">a </w:t>
      </w:r>
      <w:r w:rsidR="006C5422" w:rsidRPr="004C16E9">
        <w:rPr>
          <w:rFonts w:cstheme="minorBidi"/>
        </w:rPr>
        <w:t>vital signs observations</w:t>
      </w:r>
      <w:r w:rsidR="00B318EC" w:rsidRPr="004C16E9">
        <w:rPr>
          <w:rFonts w:cstheme="minorBidi"/>
        </w:rPr>
        <w:t xml:space="preserve"> protocol</w:t>
      </w:r>
      <w:r w:rsidR="00697BE5" w:rsidRPr="004C16E9">
        <w:rPr>
          <w:rFonts w:cstheme="minorBidi"/>
        </w:rPr>
        <w:t>.</w:t>
      </w:r>
    </w:p>
    <w:p w14:paraId="476AD4C7" w14:textId="77777777" w:rsidR="00791901" w:rsidRPr="004C16E9" w:rsidRDefault="00791901" w:rsidP="006C5422">
      <w:pPr>
        <w:pStyle w:val="Heading1"/>
        <w:rPr>
          <w:rFonts w:asciiTheme="minorBidi" w:hAnsiTheme="minorBidi" w:cstheme="minorBidi"/>
          <w:b/>
          <w:bCs/>
          <w:color w:val="auto"/>
        </w:rPr>
      </w:pPr>
      <w:r w:rsidRPr="004C16E9">
        <w:rPr>
          <w:rFonts w:asciiTheme="minorBidi" w:hAnsiTheme="minorBidi" w:cstheme="minorBidi"/>
          <w:b/>
          <w:bCs/>
          <w:color w:val="auto"/>
        </w:rPr>
        <w:t>METHODS</w:t>
      </w:r>
    </w:p>
    <w:p w14:paraId="6871C3C3" w14:textId="1178C28C" w:rsidR="000427BC" w:rsidRPr="004C16E9" w:rsidRDefault="00A47F0D" w:rsidP="00494F82">
      <w:pPr>
        <w:rPr>
          <w:rFonts w:cstheme="minorBidi"/>
        </w:rPr>
      </w:pPr>
      <w:r w:rsidRPr="004C16E9">
        <w:rPr>
          <w:rFonts w:cstheme="minorBidi"/>
        </w:rPr>
        <w:t xml:space="preserve">This was a retrospective observational study using routinely collected data on nursing staff, shift patterns and patient vital signs observations. </w:t>
      </w:r>
      <w:r w:rsidR="00335686" w:rsidRPr="004C16E9">
        <w:rPr>
          <w:rFonts w:cstheme="minorBidi"/>
        </w:rPr>
        <w:t xml:space="preserve">Data were </w:t>
      </w:r>
      <w:r w:rsidR="00E10DBB" w:rsidRPr="004C16E9">
        <w:rPr>
          <w:rFonts w:cstheme="minorBidi"/>
        </w:rPr>
        <w:t>extracted for</w:t>
      </w:r>
      <w:r w:rsidR="00335686" w:rsidRPr="004C16E9">
        <w:rPr>
          <w:rFonts w:cstheme="minorBidi"/>
        </w:rPr>
        <w:t xml:space="preserve"> all general adult wards (n= 32) in an acute care hospital Trust in the South of England</w:t>
      </w:r>
      <w:r w:rsidR="008215AA" w:rsidRPr="004C16E9">
        <w:rPr>
          <w:rFonts w:cstheme="minorBidi"/>
        </w:rPr>
        <w:t xml:space="preserve"> over a three-year period (1 April 2012- 31 March 2015).</w:t>
      </w:r>
      <w:r w:rsidR="00335686" w:rsidRPr="004C16E9">
        <w:rPr>
          <w:rFonts w:cstheme="minorBidi"/>
        </w:rPr>
        <w:t xml:space="preserve"> </w:t>
      </w:r>
      <w:r w:rsidR="00E10DBB" w:rsidRPr="004C16E9">
        <w:rPr>
          <w:rFonts w:cstheme="minorBidi"/>
        </w:rPr>
        <w:t>These d</w:t>
      </w:r>
      <w:r w:rsidR="00335686" w:rsidRPr="004C16E9">
        <w:rPr>
          <w:rFonts w:cstheme="minorBidi"/>
        </w:rPr>
        <w:t>ata w</w:t>
      </w:r>
      <w:r w:rsidR="000427BC" w:rsidRPr="004C16E9">
        <w:rPr>
          <w:rFonts w:cstheme="minorBidi"/>
        </w:rPr>
        <w:t xml:space="preserve">ere </w:t>
      </w:r>
      <w:r w:rsidR="00E10DBB" w:rsidRPr="004C16E9">
        <w:rPr>
          <w:rFonts w:cstheme="minorBidi"/>
        </w:rPr>
        <w:t xml:space="preserve">obtained as part of </w:t>
      </w:r>
      <w:r w:rsidR="000427BC" w:rsidRPr="004C16E9">
        <w:rPr>
          <w:rFonts w:cstheme="minorBidi"/>
        </w:rPr>
        <w:t xml:space="preserve">a parent </w:t>
      </w:r>
      <w:r w:rsidR="004C5284" w:rsidRPr="004C16E9">
        <w:rPr>
          <w:rFonts w:cstheme="minorBidi"/>
        </w:rPr>
        <w:t>study (</w:t>
      </w:r>
      <w:r w:rsidR="00494F82" w:rsidRPr="004C16E9">
        <w:rPr>
          <w:rFonts w:cstheme="minorBidi"/>
          <w:lang w:eastAsia="en-US"/>
        </w:rPr>
        <w:t>ISRCTN registration</w:t>
      </w:r>
      <w:r w:rsidR="004C5284" w:rsidRPr="004C16E9">
        <w:rPr>
          <w:rFonts w:cstheme="minorBidi"/>
          <w:lang w:eastAsia="en-US"/>
        </w:rPr>
        <w:t>:</w:t>
      </w:r>
      <w:r w:rsidR="00494F82" w:rsidRPr="004C16E9">
        <w:rPr>
          <w:rFonts w:cstheme="minorBidi"/>
          <w:lang w:eastAsia="en-US"/>
        </w:rPr>
        <w:t xml:space="preserve"> 17930973 </w:t>
      </w:r>
      <w:r w:rsidR="00494F82" w:rsidRPr="004C16E9">
        <w:rPr>
          <w:rFonts w:cstheme="minorBidi"/>
        </w:rPr>
        <w:t>http://www.isrctn.com/ISRCTN17930973</w:t>
      </w:r>
      <w:r w:rsidR="00494F82" w:rsidRPr="004C16E9">
        <w:rPr>
          <w:rFonts w:cstheme="minorBidi"/>
          <w:lang w:eastAsia="en-US"/>
        </w:rPr>
        <w:t>)</w:t>
      </w:r>
      <w:r w:rsidR="00494F82" w:rsidRPr="004C16E9">
        <w:rPr>
          <w:rFonts w:cstheme="minorBidi"/>
          <w:sz w:val="21"/>
          <w:szCs w:val="21"/>
        </w:rPr>
        <w:t>.</w:t>
      </w:r>
      <w:r w:rsidR="00335686" w:rsidRPr="004C16E9">
        <w:rPr>
          <w:rFonts w:cstheme="minorBidi"/>
          <w:sz w:val="21"/>
          <w:szCs w:val="21"/>
        </w:rPr>
        <w:t xml:space="preserve"> </w:t>
      </w:r>
      <w:r w:rsidR="00335686" w:rsidRPr="004C16E9">
        <w:rPr>
          <w:rFonts w:cstheme="minorBidi"/>
        </w:rPr>
        <w:t xml:space="preserve">Ethical approval to undertake this research was granted from the University of Southampton Ethics Committee (Submission Number 18311). </w:t>
      </w:r>
    </w:p>
    <w:p w14:paraId="2EC90AD9" w14:textId="77777777" w:rsidR="007A0589" w:rsidRPr="004C16E9" w:rsidRDefault="007A0589" w:rsidP="00494F82">
      <w:pPr>
        <w:rPr>
          <w:rFonts w:cstheme="minorBidi"/>
          <w:sz w:val="21"/>
          <w:szCs w:val="21"/>
        </w:rPr>
      </w:pPr>
    </w:p>
    <w:p w14:paraId="6F6FF823" w14:textId="78B264DA" w:rsidR="008215AA" w:rsidRPr="004C16E9" w:rsidRDefault="00335686" w:rsidP="008215AA">
      <w:pPr>
        <w:pStyle w:val="Heading2"/>
        <w:rPr>
          <w:rFonts w:asciiTheme="minorBidi" w:hAnsiTheme="minorBidi" w:cstheme="minorBidi"/>
          <w:b/>
          <w:bCs/>
          <w:color w:val="auto"/>
          <w:sz w:val="24"/>
          <w:szCs w:val="24"/>
        </w:rPr>
      </w:pPr>
      <w:r w:rsidRPr="004C16E9">
        <w:rPr>
          <w:rFonts w:asciiTheme="minorBidi" w:hAnsiTheme="minorBidi" w:cstheme="minorBidi"/>
          <w:b/>
          <w:bCs/>
          <w:color w:val="auto"/>
          <w:sz w:val="24"/>
          <w:szCs w:val="24"/>
        </w:rPr>
        <w:t xml:space="preserve">Data </w:t>
      </w:r>
      <w:r w:rsidR="00F60682" w:rsidRPr="004C16E9">
        <w:rPr>
          <w:rFonts w:asciiTheme="minorBidi" w:hAnsiTheme="minorBidi" w:cstheme="minorBidi"/>
          <w:b/>
          <w:bCs/>
          <w:color w:val="auto"/>
          <w:sz w:val="24"/>
          <w:szCs w:val="24"/>
        </w:rPr>
        <w:t>Sources and variables</w:t>
      </w:r>
    </w:p>
    <w:p w14:paraId="1F9C321A" w14:textId="5AE552C5" w:rsidR="00F60682" w:rsidRPr="004C16E9" w:rsidRDefault="00E10DBB" w:rsidP="008215AA">
      <w:pPr>
        <w:rPr>
          <w:rFonts w:eastAsia="PMingLiU" w:cstheme="minorBidi"/>
        </w:rPr>
      </w:pPr>
      <w:r w:rsidRPr="004C16E9">
        <w:rPr>
          <w:rFonts w:eastAsia="PMingLiU" w:cstheme="minorBidi"/>
        </w:rPr>
        <w:t>Records of worked nursing</w:t>
      </w:r>
      <w:r w:rsidR="008215AA" w:rsidRPr="004C16E9">
        <w:rPr>
          <w:rFonts w:cstheme="minorBidi"/>
        </w:rPr>
        <w:t xml:space="preserve"> </w:t>
      </w:r>
      <w:r w:rsidRPr="004C16E9">
        <w:rPr>
          <w:rFonts w:cstheme="minorBidi"/>
        </w:rPr>
        <w:t xml:space="preserve">shifts </w:t>
      </w:r>
      <w:r w:rsidR="008215AA" w:rsidRPr="004C16E9">
        <w:rPr>
          <w:rFonts w:cstheme="minorBidi"/>
        </w:rPr>
        <w:t xml:space="preserve">were extracted from an electronic rostering system implemented hospital-wide and directly linked to payroll. </w:t>
      </w:r>
      <w:r w:rsidR="003269D9" w:rsidRPr="004C16E9">
        <w:rPr>
          <w:rFonts w:cstheme="minorBidi"/>
        </w:rPr>
        <w:t>Patient data were extracted from the Patient Administration Systems and were linked to the roster data</w:t>
      </w:r>
      <w:r w:rsidR="00936570" w:rsidRPr="004C16E9">
        <w:rPr>
          <w:rFonts w:cstheme="minorBidi"/>
        </w:rPr>
        <w:t xml:space="preserve"> at the ward level</w:t>
      </w:r>
      <w:r w:rsidR="00F60682" w:rsidRPr="004C16E9">
        <w:rPr>
          <w:rFonts w:cstheme="minorBidi"/>
        </w:rPr>
        <w:t xml:space="preserve">. </w:t>
      </w:r>
      <w:r w:rsidR="00D96BF3">
        <w:rPr>
          <w:rFonts w:cstheme="minorBidi"/>
        </w:rPr>
        <w:t xml:space="preserve">The patient sample included </w:t>
      </w:r>
      <w:r w:rsidR="00D96BF3" w:rsidRPr="00D96BF3">
        <w:rPr>
          <w:rFonts w:cstheme="minorBidi"/>
        </w:rPr>
        <w:t>all patients who were on the wards in the days included in the analysis</w:t>
      </w:r>
      <w:r w:rsidR="00D96BF3">
        <w:rPr>
          <w:rFonts w:cstheme="minorBidi"/>
        </w:rPr>
        <w:t>.</w:t>
      </w:r>
      <w:r w:rsidR="00D96BF3" w:rsidRPr="00D96BF3">
        <w:rPr>
          <w:rFonts w:eastAsia="PMingLiU" w:cstheme="minorBidi"/>
        </w:rPr>
        <w:t xml:space="preserve"> </w:t>
      </w:r>
      <w:r w:rsidRPr="004C16E9">
        <w:rPr>
          <w:rFonts w:eastAsia="PMingLiU" w:cstheme="minorBidi"/>
        </w:rPr>
        <w:t>All data were pseudo-anonymised at source before being provided to the research team.</w:t>
      </w:r>
    </w:p>
    <w:p w14:paraId="046C56AD" w14:textId="7C22C57B" w:rsidR="005478CB" w:rsidRPr="004C16E9" w:rsidRDefault="00F60682" w:rsidP="005478CB">
      <w:pPr>
        <w:rPr>
          <w:rFonts w:cstheme="minorBidi"/>
        </w:rPr>
      </w:pPr>
      <w:r w:rsidRPr="004C16E9">
        <w:rPr>
          <w:rFonts w:cstheme="minorBidi"/>
        </w:rPr>
        <w:t xml:space="preserve">The </w:t>
      </w:r>
      <w:r w:rsidR="00566D55" w:rsidRPr="004C16E9">
        <w:rPr>
          <w:rFonts w:cstheme="minorBidi"/>
        </w:rPr>
        <w:t>nursing</w:t>
      </w:r>
      <w:r w:rsidRPr="004C16E9">
        <w:rPr>
          <w:rFonts w:cstheme="minorBidi"/>
        </w:rPr>
        <w:t xml:space="preserve"> </w:t>
      </w:r>
      <w:r w:rsidR="00553721" w:rsidRPr="004C16E9">
        <w:rPr>
          <w:rFonts w:cstheme="minorBidi"/>
        </w:rPr>
        <w:t>workforce is</w:t>
      </w:r>
      <w:r w:rsidR="00E10DBB" w:rsidRPr="004C16E9">
        <w:rPr>
          <w:rFonts w:cstheme="minorBidi"/>
        </w:rPr>
        <w:t xml:space="preserve"> </w:t>
      </w:r>
      <w:r w:rsidRPr="004C16E9">
        <w:rPr>
          <w:rFonts w:cstheme="minorBidi"/>
        </w:rPr>
        <w:t>composed of registered nurses (RNs) and unregistered health care assistants (HCAs), also known as healthcare support workers</w:t>
      </w:r>
      <w:r w:rsidR="00566D55" w:rsidRPr="004C16E9">
        <w:rPr>
          <w:rFonts w:cstheme="minorBidi"/>
        </w:rPr>
        <w:t xml:space="preserve">, </w:t>
      </w:r>
      <w:r w:rsidR="00553721" w:rsidRPr="004C16E9">
        <w:rPr>
          <w:rFonts w:cstheme="minorBidi"/>
        </w:rPr>
        <w:t>or “nursing</w:t>
      </w:r>
      <w:r w:rsidR="00566D55" w:rsidRPr="004C16E9">
        <w:rPr>
          <w:rFonts w:cstheme="minorBidi"/>
        </w:rPr>
        <w:t xml:space="preserve"> support </w:t>
      </w:r>
      <w:r w:rsidR="00553721" w:rsidRPr="004C16E9">
        <w:rPr>
          <w:rFonts w:cstheme="minorBidi"/>
        </w:rPr>
        <w:t>staff”</w:t>
      </w:r>
      <w:r w:rsidRPr="004C16E9">
        <w:rPr>
          <w:rFonts w:cstheme="minorBidi"/>
        </w:rPr>
        <w:t>. For each ward for each day,</w:t>
      </w:r>
      <w:r w:rsidR="004C5284" w:rsidRPr="004C16E9">
        <w:rPr>
          <w:rFonts w:cstheme="minorBidi"/>
        </w:rPr>
        <w:t xml:space="preserve"> </w:t>
      </w:r>
      <w:r w:rsidRPr="004C16E9">
        <w:rPr>
          <w:rFonts w:cstheme="minorBidi"/>
        </w:rPr>
        <w:t xml:space="preserve">we calculated </w:t>
      </w:r>
      <w:r w:rsidR="00D36DF9" w:rsidRPr="004C16E9">
        <w:rPr>
          <w:rFonts w:cstheme="minorBidi"/>
        </w:rPr>
        <w:t xml:space="preserve">registered nurses hours per patient day (RN-HPPD) and healthcare </w:t>
      </w:r>
      <w:proofErr w:type="gramStart"/>
      <w:r w:rsidR="00D36DF9" w:rsidRPr="004C16E9">
        <w:rPr>
          <w:rFonts w:cstheme="minorBidi"/>
        </w:rPr>
        <w:t>assistants</w:t>
      </w:r>
      <w:proofErr w:type="gramEnd"/>
      <w:r w:rsidR="00D36DF9" w:rsidRPr="004C16E9">
        <w:rPr>
          <w:rFonts w:cstheme="minorBidi"/>
        </w:rPr>
        <w:t xml:space="preserve"> hours per patient day (HCA-HPPD)</w:t>
      </w:r>
      <w:r w:rsidR="003269D9" w:rsidRPr="004C16E9">
        <w:rPr>
          <w:rFonts w:cstheme="minorBidi"/>
        </w:rPr>
        <w:t>.</w:t>
      </w:r>
      <w:r w:rsidR="008215AA" w:rsidRPr="004C16E9">
        <w:rPr>
          <w:rFonts w:cstheme="minorBidi"/>
        </w:rPr>
        <w:t xml:space="preserve"> </w:t>
      </w:r>
      <w:r w:rsidRPr="004C16E9">
        <w:rPr>
          <w:rFonts w:cstheme="minorBidi"/>
        </w:rPr>
        <w:t xml:space="preserve">In each case this was calculated as </w:t>
      </w:r>
      <w:r w:rsidR="005478CB" w:rsidRPr="004C16E9">
        <w:rPr>
          <w:rFonts w:cstheme="minorBidi"/>
        </w:rPr>
        <w:t>staff hours / (patient hours/24)</w:t>
      </w:r>
      <w:r w:rsidR="00553721" w:rsidRPr="004C16E9">
        <w:rPr>
          <w:rFonts w:cstheme="minorBidi"/>
        </w:rPr>
        <w:t>; a patient day is equivalent to one patient occupying one bed for a full 24 hours</w:t>
      </w:r>
      <w:r w:rsidR="005478CB" w:rsidRPr="004C16E9">
        <w:rPr>
          <w:rFonts w:cstheme="minorBidi"/>
        </w:rPr>
        <w:t xml:space="preserve">. </w:t>
      </w:r>
      <w:r w:rsidR="005478CB" w:rsidRPr="004C16E9">
        <w:rPr>
          <w:rFonts w:eastAsia="PMingLiU" w:cstheme="minorBidi"/>
        </w:rPr>
        <w:t xml:space="preserve">The proportion of care hours per patient day </w:t>
      </w:r>
      <w:r w:rsidR="00936570" w:rsidRPr="004C16E9">
        <w:rPr>
          <w:rFonts w:eastAsia="PMingLiU" w:cstheme="minorBidi"/>
        </w:rPr>
        <w:t xml:space="preserve">derived </w:t>
      </w:r>
      <w:r w:rsidR="005478CB" w:rsidRPr="004C16E9">
        <w:rPr>
          <w:rFonts w:eastAsia="PMingLiU" w:cstheme="minorBidi"/>
        </w:rPr>
        <w:t xml:space="preserve">from ≥12-hour shifts was calculated for each day in each ward. </w:t>
      </w:r>
    </w:p>
    <w:p w14:paraId="56205177" w14:textId="42D4EA0B" w:rsidR="008215AA" w:rsidRPr="004C16E9" w:rsidRDefault="0013709B" w:rsidP="004A3992">
      <w:pPr>
        <w:rPr>
          <w:rFonts w:eastAsia="PMingLiU" w:cstheme="minorBidi"/>
        </w:rPr>
      </w:pPr>
      <w:r w:rsidRPr="0013709B">
        <w:rPr>
          <w:rFonts w:cstheme="minorBidi"/>
        </w:rPr>
        <w:t xml:space="preserve">Vital signs observations were derived from a database of records made using the </w:t>
      </w:r>
      <w:proofErr w:type="spellStart"/>
      <w:r w:rsidRPr="0013709B">
        <w:rPr>
          <w:rFonts w:cstheme="minorBidi"/>
        </w:rPr>
        <w:t>VitalPac</w:t>
      </w:r>
      <w:proofErr w:type="spellEnd"/>
      <w:r w:rsidRPr="0013709B">
        <w:rPr>
          <w:rFonts w:cstheme="minorBidi"/>
        </w:rPr>
        <w:t>™ system, where nurses record clinical data on hand held devices at the bedside. These systems comprise the only official record of observations that are maintained on the wards in the study and the use of the system</w:t>
      </w:r>
      <w:r>
        <w:rPr>
          <w:rFonts w:cstheme="minorBidi"/>
        </w:rPr>
        <w:t xml:space="preserve"> is mandated by Trust policy. </w:t>
      </w:r>
      <w:r w:rsidR="00335686" w:rsidRPr="004C16E9">
        <w:rPr>
          <w:rFonts w:cstheme="minorBidi"/>
        </w:rPr>
        <w:t>The frequency of vital signs ob</w:t>
      </w:r>
      <w:r w:rsidR="00543421" w:rsidRPr="004C16E9">
        <w:rPr>
          <w:rFonts w:cstheme="minorBidi"/>
        </w:rPr>
        <w:t xml:space="preserve">servations required </w:t>
      </w:r>
      <w:r w:rsidR="00566D55" w:rsidRPr="004C16E9">
        <w:rPr>
          <w:rFonts w:cstheme="minorBidi"/>
        </w:rPr>
        <w:t xml:space="preserve">by a patient at any given time </w:t>
      </w:r>
      <w:r w:rsidR="00543421" w:rsidRPr="004C16E9">
        <w:rPr>
          <w:rFonts w:cstheme="minorBidi"/>
        </w:rPr>
        <w:t>is</w:t>
      </w:r>
      <w:r w:rsidR="00543421" w:rsidRPr="004C16E9">
        <w:rPr>
          <w:rFonts w:eastAsia="PMingLiU" w:cstheme="minorBidi"/>
        </w:rPr>
        <w:t xml:space="preserve"> determined by </w:t>
      </w:r>
      <w:r w:rsidR="00E10DBB" w:rsidRPr="004C16E9">
        <w:rPr>
          <w:rFonts w:eastAsia="PMingLiU" w:cstheme="minorBidi"/>
        </w:rPr>
        <w:t xml:space="preserve">a </w:t>
      </w:r>
      <w:r w:rsidR="00543421" w:rsidRPr="004C16E9">
        <w:rPr>
          <w:rFonts w:eastAsia="PMingLiU" w:cstheme="minorBidi"/>
        </w:rPr>
        <w:t xml:space="preserve">protocol based on the National Early Warning Score (NEWS), which </w:t>
      </w:r>
      <w:r w:rsidR="00936570" w:rsidRPr="004C16E9">
        <w:rPr>
          <w:rFonts w:eastAsia="PMingLiU" w:cstheme="minorBidi"/>
        </w:rPr>
        <w:t xml:space="preserve">defines </w:t>
      </w:r>
      <w:r w:rsidR="00543421" w:rsidRPr="004C16E9">
        <w:rPr>
          <w:rFonts w:eastAsia="PMingLiU" w:cstheme="minorBidi"/>
        </w:rPr>
        <w:t>when the next observation is due. Detailed description of NEWS can be found elsewhere</w:t>
      </w:r>
      <w:r w:rsidR="00C8262A" w:rsidRPr="004C16E9">
        <w:rPr>
          <w:rFonts w:eastAsia="PMingLiU" w:cstheme="minorBidi"/>
        </w:rPr>
        <w:t>;</w:t>
      </w:r>
      <w:r w:rsidR="00543421" w:rsidRPr="004C16E9">
        <w:rPr>
          <w:rFonts w:eastAsia="PMingLiU" w:cstheme="minorBidi"/>
        </w:rPr>
        <w:fldChar w:fldCharType="begin"/>
      </w:r>
      <w:r w:rsidR="00FE5211">
        <w:rPr>
          <w:rFonts w:eastAsia="PMingLiU" w:cstheme="minorBidi"/>
        </w:rPr>
        <w:instrText xml:space="preserve"> ADDIN EN.CITE &lt;EndNote&gt;&lt;Cite&gt;&lt;Author&gt;Royal College of Physicians&lt;/Author&gt;&lt;Year&gt;2012&lt;/Year&gt;&lt;RecNum&gt;310&lt;/RecNum&gt;&lt;DisplayText&gt;&lt;style face="superscript"&gt;15&lt;/style&gt;&lt;/DisplayText&gt;&lt;record&gt;&lt;rec-number&gt;310&lt;/rec-number&gt;&lt;foreign-keys&gt;&lt;key app="EN" db-id="9z25saraxzrexjevsw8x9pto22x9azzfvrtt" timestamp="1513613246"&gt;310&lt;/key&gt;&lt;/foreign-keys&gt;&lt;ref-type name="Report"&gt;27&lt;/ref-type&gt;&lt;contributors&gt;&lt;authors&gt;&lt;author&gt;Royal College of Physicians, &lt;/author&gt;&lt;/authors&gt;&lt;/contributors&gt;&lt;titles&gt;&lt;title&gt;National Early Warning (NEWS). Standardising the assessment of acute-illness severity in the NHS&lt;/title&gt;&lt;/titles&gt;&lt;dates&gt;&lt;year&gt;2012&lt;/year&gt;&lt;/dates&gt;&lt;pub-location&gt;London&lt;/pub-location&gt;&lt;publisher&gt;Royal College of Physicians&lt;/publisher&gt;&lt;urls&gt;&lt;/urls&gt;&lt;/record&gt;&lt;/Cite&gt;&lt;/EndNote&gt;</w:instrText>
      </w:r>
      <w:r w:rsidR="00543421" w:rsidRPr="004C16E9">
        <w:rPr>
          <w:rFonts w:eastAsia="PMingLiU" w:cstheme="minorBidi"/>
        </w:rPr>
        <w:fldChar w:fldCharType="separate"/>
      </w:r>
      <w:r w:rsidR="00FE5211" w:rsidRPr="00FE5211">
        <w:rPr>
          <w:rFonts w:eastAsia="PMingLiU" w:cstheme="minorBidi"/>
          <w:noProof/>
          <w:vertAlign w:val="superscript"/>
        </w:rPr>
        <w:t>15</w:t>
      </w:r>
      <w:r w:rsidR="00543421" w:rsidRPr="004C16E9">
        <w:rPr>
          <w:rFonts w:eastAsia="PMingLiU" w:cstheme="minorBidi"/>
        </w:rPr>
        <w:fldChar w:fldCharType="end"/>
      </w:r>
      <w:r w:rsidR="005F2100" w:rsidRPr="004C16E9">
        <w:rPr>
          <w:rFonts w:eastAsia="PMingLiU" w:cstheme="minorBidi"/>
        </w:rPr>
        <w:t xml:space="preserve"> </w:t>
      </w:r>
      <w:r w:rsidR="0021782F" w:rsidRPr="004C16E9">
        <w:rPr>
          <w:rFonts w:eastAsia="PMingLiU" w:cstheme="minorBidi"/>
        </w:rPr>
        <w:t>in broad terms</w:t>
      </w:r>
      <w:r w:rsidR="005F2100" w:rsidRPr="004C16E9">
        <w:rPr>
          <w:rFonts w:eastAsia="PMingLiU" w:cstheme="minorBidi"/>
        </w:rPr>
        <w:t xml:space="preserve">, it requires that </w:t>
      </w:r>
      <w:r w:rsidR="005F2100" w:rsidRPr="004C16E9">
        <w:rPr>
          <w:rFonts w:eastAsia="PMingLiU" w:cstheme="minorBidi"/>
        </w:rPr>
        <w:lastRenderedPageBreak/>
        <w:t>acute</w:t>
      </w:r>
      <w:r w:rsidR="00566D55" w:rsidRPr="004C16E9">
        <w:rPr>
          <w:rFonts w:eastAsia="PMingLiU" w:cstheme="minorBidi"/>
        </w:rPr>
        <w:t xml:space="preserve">ly ill </w:t>
      </w:r>
      <w:r w:rsidR="005F2100" w:rsidRPr="004C16E9">
        <w:rPr>
          <w:rFonts w:eastAsia="PMingLiU" w:cstheme="minorBidi"/>
        </w:rPr>
        <w:t>patients</w:t>
      </w:r>
      <w:r w:rsidR="004F14E5" w:rsidRPr="004C16E9">
        <w:rPr>
          <w:rFonts w:eastAsia="PMingLiU" w:cstheme="minorBidi"/>
        </w:rPr>
        <w:t xml:space="preserve"> </w:t>
      </w:r>
      <w:r w:rsidR="005F2100" w:rsidRPr="004C16E9">
        <w:rPr>
          <w:rFonts w:eastAsia="PMingLiU" w:cstheme="minorBidi"/>
        </w:rPr>
        <w:t>are observed more often</w:t>
      </w:r>
      <w:r w:rsidR="00B716D1" w:rsidRPr="004C16E9">
        <w:rPr>
          <w:rFonts w:eastAsia="PMingLiU" w:cstheme="minorBidi"/>
        </w:rPr>
        <w:t xml:space="preserve"> and defines a minimum observation frequency for a given level of patient acuity</w:t>
      </w:r>
      <w:r w:rsidR="005F2100" w:rsidRPr="004C16E9">
        <w:rPr>
          <w:rFonts w:eastAsia="PMingLiU" w:cstheme="minorBidi"/>
        </w:rPr>
        <w:t xml:space="preserve">. </w:t>
      </w:r>
    </w:p>
    <w:p w14:paraId="3E5BCCDA" w14:textId="29A6B755" w:rsidR="005478CB" w:rsidRPr="004C16E9" w:rsidRDefault="005478CB" w:rsidP="005478CB">
      <w:pPr>
        <w:rPr>
          <w:rFonts w:eastAsia="PMingLiU" w:cstheme="minorBidi"/>
        </w:rPr>
      </w:pPr>
      <w:r w:rsidRPr="004C16E9">
        <w:rPr>
          <w:rFonts w:eastAsia="PMingLiU" w:cstheme="minorBidi"/>
        </w:rPr>
        <w:t xml:space="preserve">For each set of observations, we </w:t>
      </w:r>
      <w:r w:rsidR="00936570" w:rsidRPr="004C16E9">
        <w:rPr>
          <w:rFonts w:eastAsia="PMingLiU" w:cstheme="minorBidi"/>
        </w:rPr>
        <w:t xml:space="preserve">obtained </w:t>
      </w:r>
      <w:r w:rsidRPr="004C16E9">
        <w:rPr>
          <w:rFonts w:eastAsia="PMingLiU" w:cstheme="minorBidi"/>
        </w:rPr>
        <w:t xml:space="preserve">the </w:t>
      </w:r>
      <w:r w:rsidR="000107FE" w:rsidRPr="004C16E9">
        <w:rPr>
          <w:rFonts w:eastAsia="PMingLiU" w:cstheme="minorBidi"/>
        </w:rPr>
        <w:t xml:space="preserve">expected </w:t>
      </w:r>
      <w:r w:rsidR="00936570" w:rsidRPr="004C16E9">
        <w:rPr>
          <w:rFonts w:eastAsia="PMingLiU" w:cstheme="minorBidi"/>
        </w:rPr>
        <w:t xml:space="preserve">time to the next observation </w:t>
      </w:r>
      <w:r w:rsidR="000107FE" w:rsidRPr="004C16E9">
        <w:rPr>
          <w:rFonts w:eastAsia="PMingLiU" w:cstheme="minorBidi"/>
        </w:rPr>
        <w:t xml:space="preserve">(based </w:t>
      </w:r>
      <w:r w:rsidR="00993D3F" w:rsidRPr="004C16E9">
        <w:rPr>
          <w:rFonts w:eastAsia="PMingLiU" w:cstheme="minorBidi"/>
        </w:rPr>
        <w:t>on the</w:t>
      </w:r>
      <w:r w:rsidRPr="004C16E9">
        <w:rPr>
          <w:rFonts w:eastAsia="PMingLiU" w:cstheme="minorBidi"/>
        </w:rPr>
        <w:t xml:space="preserve"> protocol</w:t>
      </w:r>
      <w:r w:rsidR="000107FE" w:rsidRPr="004C16E9">
        <w:rPr>
          <w:rFonts w:eastAsia="PMingLiU" w:cstheme="minorBidi"/>
        </w:rPr>
        <w:t>)</w:t>
      </w:r>
      <w:r w:rsidRPr="004C16E9">
        <w:rPr>
          <w:rFonts w:eastAsia="PMingLiU" w:cstheme="minorBidi"/>
        </w:rPr>
        <w:t xml:space="preserve"> and classified the subsequent observation as delayed </w:t>
      </w:r>
      <w:bookmarkStart w:id="1" w:name="_Hlk514924677"/>
      <w:r w:rsidRPr="004C16E9">
        <w:rPr>
          <w:rFonts w:eastAsia="PMingLiU" w:cstheme="minorBidi"/>
        </w:rPr>
        <w:t xml:space="preserve">(after </w:t>
      </w:r>
      <w:r w:rsidR="0048248A" w:rsidRPr="004C16E9">
        <w:rPr>
          <w:rFonts w:eastAsia="PMingLiU" w:cstheme="minorBidi"/>
        </w:rPr>
        <w:t>1/3</w:t>
      </w:r>
      <w:r w:rsidRPr="004C16E9">
        <w:rPr>
          <w:rFonts w:eastAsia="PMingLiU" w:cstheme="minorBidi"/>
        </w:rPr>
        <w:t xml:space="preserve"> of the defined interval had elapsed)</w:t>
      </w:r>
      <w:bookmarkEnd w:id="1"/>
      <w:r w:rsidRPr="004C16E9">
        <w:rPr>
          <w:rFonts w:eastAsia="PMingLiU" w:cstheme="minorBidi"/>
        </w:rPr>
        <w:t xml:space="preserve"> or missed (after </w:t>
      </w:r>
      <w:r w:rsidR="0048248A" w:rsidRPr="004C16E9">
        <w:rPr>
          <w:rFonts w:eastAsia="PMingLiU" w:cstheme="minorBidi"/>
        </w:rPr>
        <w:t>2/3</w:t>
      </w:r>
      <w:r w:rsidRPr="004C16E9">
        <w:rPr>
          <w:rFonts w:eastAsia="PMingLiU" w:cstheme="minorBidi"/>
        </w:rPr>
        <w:t xml:space="preserve"> of the defined interval had elapsed).</w:t>
      </w:r>
      <w:r w:rsidRPr="004C16E9" w:rsidDel="00967AB9">
        <w:rPr>
          <w:rFonts w:eastAsia="PMingLiU" w:cstheme="minorBidi"/>
        </w:rPr>
        <w:t xml:space="preserve"> </w:t>
      </w:r>
      <w:r w:rsidR="0013709B" w:rsidRPr="0013709B">
        <w:rPr>
          <w:rFonts w:eastAsia="PMingLiU" w:cstheme="minorBidi"/>
        </w:rPr>
        <w:t>This classification was arrived at after extensive discussion, examination of the distribution of delays in taking observations and consultation with patient and professional stakeholders</w:t>
      </w:r>
      <w:r w:rsidR="0061715A">
        <w:rPr>
          <w:rFonts w:eastAsia="PMingLiU" w:cstheme="minorBidi"/>
        </w:rPr>
        <w:t>,</w:t>
      </w:r>
      <w:r w:rsidR="0061715A" w:rsidRPr="0061715A">
        <w:t xml:space="preserve"> </w:t>
      </w:r>
      <w:r w:rsidR="0061715A" w:rsidRPr="0061715A">
        <w:rPr>
          <w:rFonts w:eastAsia="PMingLiU" w:cstheme="minorBidi"/>
        </w:rPr>
        <w:t xml:space="preserve">including staff nurses, </w:t>
      </w:r>
      <w:r w:rsidR="0061715A">
        <w:rPr>
          <w:rFonts w:eastAsia="PMingLiU" w:cstheme="minorBidi"/>
        </w:rPr>
        <w:t>senior</w:t>
      </w:r>
      <w:r w:rsidR="0061715A" w:rsidRPr="0061715A">
        <w:rPr>
          <w:rFonts w:eastAsia="PMingLiU" w:cstheme="minorBidi"/>
        </w:rPr>
        <w:t xml:space="preserve"> </w:t>
      </w:r>
      <w:r w:rsidR="0061715A">
        <w:rPr>
          <w:rFonts w:eastAsia="PMingLiU" w:cstheme="minorBidi"/>
        </w:rPr>
        <w:t>nurses</w:t>
      </w:r>
      <w:r w:rsidR="0061715A" w:rsidRPr="0061715A">
        <w:rPr>
          <w:rFonts w:eastAsia="PMingLiU" w:cstheme="minorBidi"/>
        </w:rPr>
        <w:t>, physicians</w:t>
      </w:r>
      <w:r w:rsidR="0061715A">
        <w:rPr>
          <w:rFonts w:eastAsia="PMingLiU" w:cstheme="minorBidi"/>
        </w:rPr>
        <w:t>, and clinical data analysists</w:t>
      </w:r>
      <w:r w:rsidR="0013709B" w:rsidRPr="0013709B">
        <w:rPr>
          <w:rFonts w:eastAsia="PMingLiU" w:cstheme="minorBidi"/>
        </w:rPr>
        <w:t xml:space="preserve">. The classification of missed </w:t>
      </w:r>
      <w:r w:rsidR="0013709B">
        <w:rPr>
          <w:rFonts w:eastAsia="PMingLiU" w:cstheme="minorBidi"/>
        </w:rPr>
        <w:t xml:space="preserve">observations </w:t>
      </w:r>
      <w:r w:rsidR="0013709B" w:rsidRPr="0013709B">
        <w:rPr>
          <w:rFonts w:eastAsia="PMingLiU" w:cstheme="minorBidi"/>
        </w:rPr>
        <w:t>reflects that a</w:t>
      </w:r>
      <w:r w:rsidR="00871B58">
        <w:rPr>
          <w:rFonts w:eastAsia="PMingLiU" w:cstheme="minorBidi"/>
        </w:rPr>
        <w:t>n observation taken late,</w:t>
      </w:r>
      <w:r w:rsidR="0013709B" w:rsidRPr="0013709B">
        <w:rPr>
          <w:rFonts w:eastAsia="PMingLiU" w:cstheme="minorBidi"/>
        </w:rPr>
        <w:t xml:space="preserve"> but near to the time a subsequent observation is due, is more clearly fulfilling the second scheduled observation than the first</w:t>
      </w:r>
      <w:r w:rsidR="00871B58">
        <w:rPr>
          <w:rFonts w:eastAsia="PMingLiU" w:cstheme="minorBidi"/>
        </w:rPr>
        <w:t>.</w:t>
      </w:r>
      <w:r w:rsidR="0013709B" w:rsidRPr="0013709B">
        <w:rPr>
          <w:rFonts w:eastAsia="PMingLiU" w:cstheme="minorBidi"/>
        </w:rPr>
        <w:t xml:space="preserve"> </w:t>
      </w:r>
    </w:p>
    <w:p w14:paraId="0248C7D3" w14:textId="7D238308" w:rsidR="00A9427E" w:rsidRPr="004C16E9" w:rsidRDefault="005478CB">
      <w:pPr>
        <w:rPr>
          <w:rFonts w:eastAsia="PMingLiU" w:cstheme="minorBidi"/>
        </w:rPr>
      </w:pPr>
      <w:r w:rsidRPr="004C16E9">
        <w:rPr>
          <w:rFonts w:eastAsia="PMingLiU" w:cstheme="minorBidi"/>
        </w:rPr>
        <w:t xml:space="preserve">According to the </w:t>
      </w:r>
      <w:r w:rsidR="00993D3F" w:rsidRPr="004C16E9">
        <w:rPr>
          <w:rFonts w:eastAsia="PMingLiU" w:cstheme="minorBidi"/>
        </w:rPr>
        <w:t xml:space="preserve">hospital </w:t>
      </w:r>
      <w:r w:rsidRPr="004C16E9">
        <w:rPr>
          <w:rFonts w:eastAsia="PMingLiU" w:cstheme="minorBidi"/>
        </w:rPr>
        <w:t xml:space="preserve">escalation protocol, patients are considered at high risk when their NEWS score </w:t>
      </w:r>
      <w:r w:rsidR="00936570" w:rsidRPr="004C16E9">
        <w:rPr>
          <w:rFonts w:eastAsia="PMingLiU" w:cstheme="minorBidi"/>
        </w:rPr>
        <w:t>is</w:t>
      </w:r>
      <w:r w:rsidRPr="004C16E9">
        <w:rPr>
          <w:rFonts w:eastAsia="PMingLiU" w:cstheme="minorBidi"/>
        </w:rPr>
        <w:t xml:space="preserve"> six or above, requiring observations</w:t>
      </w:r>
      <w:r w:rsidR="00455D59">
        <w:rPr>
          <w:rFonts w:eastAsia="PMingLiU" w:cstheme="minorBidi"/>
        </w:rPr>
        <w:t xml:space="preserve"> at least </w:t>
      </w:r>
      <w:r w:rsidR="00871B58">
        <w:rPr>
          <w:rFonts w:eastAsia="PMingLiU" w:cstheme="minorBidi"/>
        </w:rPr>
        <w:t xml:space="preserve">once </w:t>
      </w:r>
      <w:r w:rsidR="00455D59">
        <w:rPr>
          <w:rFonts w:eastAsia="PMingLiU" w:cstheme="minorBidi"/>
        </w:rPr>
        <w:t>every four hours</w:t>
      </w:r>
      <w:r w:rsidRPr="004C16E9">
        <w:rPr>
          <w:rFonts w:eastAsia="PMingLiU" w:cstheme="minorBidi"/>
        </w:rPr>
        <w:t xml:space="preserve">. </w:t>
      </w:r>
      <w:r w:rsidR="004F14E5" w:rsidRPr="004C16E9">
        <w:rPr>
          <w:rFonts w:eastAsia="PMingLiU" w:cstheme="minorBidi"/>
        </w:rPr>
        <w:t>Since</w:t>
      </w:r>
      <w:r w:rsidR="00D36DF9" w:rsidRPr="004C16E9">
        <w:rPr>
          <w:rFonts w:eastAsia="PMingLiU" w:cstheme="minorBidi"/>
        </w:rPr>
        <w:t xml:space="preserve"> patients with high NEWS scores are those more likely to die and/or to experience critical deterioration</w:t>
      </w:r>
      <w:r w:rsidR="00D36DF9" w:rsidRPr="004C16E9">
        <w:rPr>
          <w:rFonts w:eastAsia="PMingLiU" w:cstheme="minorBidi"/>
          <w:lang w:eastAsia="en-GB"/>
        </w:rPr>
        <w:fldChar w:fldCharType="begin">
          <w:fldData xml:space="preserve">PEVuZE5vdGU+PENpdGU+PEF1dGhvcj5TbWl0aDwvQXV0aG9yPjxZZWFyPjIwMTM8L1llYXI+PFJl
Y051bT4zMzc8L1JlY051bT48RGlzcGxheVRleHQ+PHN0eWxlIGZhY2U9InN1cGVyc2NyaXB0Ij4x
Njwvc3R5bGU+PC9EaXNwbGF5VGV4dD48cmVjb3JkPjxyZWMtbnVtYmVyPjMzNzwvcmVjLW51bWJl
cj48Zm9yZWlnbi1rZXlzPjxrZXkgYXBwPSJFTiIgZGItaWQ9Ijl6MjVzYXJheHpyZXhqZXZzdzh4
OXB0bzIyeDlhenpmdnJ0dCIgdGltZXN0YW1wPSIxNTEzNjEzMjUwIj4zMzc8L2tleT48L2ZvcmVp
Z24ta2V5cz48cmVmLXR5cGUgbmFtZT0iSm91cm5hbCBBcnRpY2xlIj4xNzwvcmVmLXR5cGU+PGNv
bnRyaWJ1dG9ycz48YXV0aG9ycz48YXV0aG9yPlNtaXRoLCBHLiBCLjwvYXV0aG9yPjxhdXRob3I+
UHJ5dGhlcmNoLCBELiBSLjwvYXV0aG9yPjxhdXRob3I+TWVyZWRpdGgsIFAuPC9hdXRob3I+PGF1
dGhvcj5TY2htaWR0LCBQLiBFLjwvYXV0aG9yPjxhdXRob3I+RmVhdGhlcnN0b25lLCBQLiBJLjwv
YXV0aG9yPjwvYXV0aG9ycz48L2NvbnRyaWJ1dG9ycz48YXV0aC1hZGRyZXNzPkNlbnRyZSBvZiBQ
b3N0Z3JhZHVhdGUgTWVkaWNhbCBSZXNlYXJjaCAmYW1wOyBFZHVjYXRpb24gKENvUE1SRSksIFRo
ZSBTY2hvb2wgb2YgSGVhbHRoICZhbXA7IFNvY2lhbCBDYXJlLCBCb3VybmVtb3V0aCBVbml2ZXJz
aXR5LCBSb3lhbCBMb25kb24gSG91c2UsIENocmlzdGNodXJjaCBSb2FkLCBCb3VybmVtb3V0aCwg
RG9yc2V0IEJIMSAzTFQsIFVLLiBnYnNidXNpbmVzc0B2aXJnaW5tZWRpYS5jb208L2F1dGgtYWRk
cmVzcz48dGl0bGVzPjx0aXRsZT5UaGUgYWJpbGl0eSBvZiB0aGUgTmF0aW9uYWwgRWFybHkgV2Fy
bmluZyBTY29yZSAoTkVXUykgdG8gZGlzY3JpbWluYXRlIHBhdGllbnRzIGF0IHJpc2sgb2YgZWFy
bHkgY2FyZGlhYyBhcnJlc3QsIHVuYW50aWNpcGF0ZWQgaW50ZW5zaXZlIGNhcmUgdW5pdCBhZG1p
c3Npb24sIGFuZCBkZWF0aDwvdGl0bGU+PHNlY29uZGFyeS10aXRsZT5SZXN1c2NpdGF0aW9uPC9z
ZWNvbmRhcnktdGl0bGU+PC90aXRsZXM+PHBlcmlvZGljYWw+PGZ1bGwtdGl0bGU+UmVzdXNjaXRh
dGlvbjwvZnVsbC10aXRsZT48YWJici0xPlJlc3VzY2l0YXRpb248L2FiYnItMT48YWJici0yPlJl
c3VzY2l0YXRpb248L2FiYnItMj48L3BlcmlvZGljYWw+PHBhZ2VzPjQ2NS03MDwvcGFnZXM+PHZv
bHVtZT44NDwvdm9sdW1lPjxudW1iZXI+NDwvbnVtYmVyPjxrZXl3b3Jkcz48a2V5d29yZD5BZ2Vk
PC9rZXl3b3JkPjxrZXl3b3JkPipFYXJseSBEaWFnbm9zaXM8L2tleXdvcmQ+PGtleXdvcmQ+RmVt
YWxlPC9rZXl3b3JkPjxrZXl3b3JkPkhlYXJ0IEFycmVzdC8qZGlhZ25vc2lzPC9rZXl3b3JkPjxr
ZXl3b3JkPipIb3NwaXRhbCBNb3J0YWxpdHk8L2tleXdvcmQ+PGtleXdvcmQ+SHVtYW5zPC9rZXl3
b3JkPjxrZXl3b3JkPkludGVuc2l2ZSBDYXJlIFVuaXRzPC9rZXl3b3JkPjxrZXl3b3JkPk1hbGU8
L2tleXdvcmQ+PGtleXdvcmQ+KlBhdGllbnQgQWRtaXNzaW9uPC9rZXl3b3JkPjxrZXl3b3JkPlJP
QyBDdXJ2ZTwva2V5d29yZD48a2V5d29yZD5SaXNrIEFzc2Vzc21lbnQvKm1ldGhvZHM8L2tleXdv
cmQ+PGtleXdvcmQ+U2V2ZXJpdHkgb2YgSWxsbmVzcyBJbmRleDwva2V5d29yZD48a2V5d29yZD5V
bml0ZWQgS2luZ2RvbTwva2V5d29yZD48a2V5d29yZD5WaXRhbCBTaWduczwva2V5d29yZD48L2tl
eXdvcmRzPjxkYXRlcz48eWVhcj4yMDEzPC95ZWFyPjxwdWItZGF0ZXM+PGRhdGU+QXByPC9kYXRl
PjwvcHViLWRhdGVzPjwvZGF0ZXM+PGlzYm4+MTg3My0xNTcwIChFbGVjdHJvbmljKSYjeEQ7MDMw
MC05NTcyIChMaW5raW5nKTwvaXNibj48YWNjZXNzaW9uLW51bT4yMzI5NTc3ODwvYWNjZXNzaW9u
LW51bT48dXJscz48cmVsYXRlZC11cmxzPjx1cmw+aHR0cHM6Ly93d3cubmNiaS5ubG0ubmloLmdv
di9wdWJtZWQvMjMyOTU3Nzg8L3VybD48L3JlbGF0ZWQtdXJscz48L3VybHM+PGVsZWN0cm9uaWMt
cmVzb3VyY2UtbnVtPjEwLjEwMTYvai5yZXN1c2NpdGF0aW9uLjIwMTIuMTIuMDE2PC9lbGVjdHJv
bmljLXJlc291cmNlLW51bT48L3JlY29yZD48L0NpdGU+PC9FbmROb3RlPgB=
</w:fldData>
        </w:fldChar>
      </w:r>
      <w:r w:rsidR="00AC10FE">
        <w:rPr>
          <w:rFonts w:eastAsia="PMingLiU" w:cstheme="minorBidi"/>
          <w:lang w:eastAsia="en-GB"/>
        </w:rPr>
        <w:instrText xml:space="preserve"> ADDIN EN.CITE </w:instrText>
      </w:r>
      <w:r w:rsidR="00AC10FE">
        <w:rPr>
          <w:rFonts w:eastAsia="PMingLiU" w:cstheme="minorBidi"/>
          <w:lang w:eastAsia="en-GB"/>
        </w:rPr>
        <w:fldChar w:fldCharType="begin">
          <w:fldData xml:space="preserve">PEVuZE5vdGU+PENpdGU+PEF1dGhvcj5TbWl0aDwvQXV0aG9yPjxZZWFyPjIwMTM8L1llYXI+PFJl
Y051bT4zMzc8L1JlY051bT48RGlzcGxheVRleHQ+PHN0eWxlIGZhY2U9InN1cGVyc2NyaXB0Ij4x
Njwvc3R5bGU+PC9EaXNwbGF5VGV4dD48cmVjb3JkPjxyZWMtbnVtYmVyPjMzNzwvcmVjLW51bWJl
cj48Zm9yZWlnbi1rZXlzPjxrZXkgYXBwPSJFTiIgZGItaWQ9Ijl6MjVzYXJheHpyZXhqZXZzdzh4
OXB0bzIyeDlhenpmdnJ0dCIgdGltZXN0YW1wPSIxNTEzNjEzMjUwIj4zMzc8L2tleT48L2ZvcmVp
Z24ta2V5cz48cmVmLXR5cGUgbmFtZT0iSm91cm5hbCBBcnRpY2xlIj4xNzwvcmVmLXR5cGU+PGNv
bnRyaWJ1dG9ycz48YXV0aG9ycz48YXV0aG9yPlNtaXRoLCBHLiBCLjwvYXV0aG9yPjxhdXRob3I+
UHJ5dGhlcmNoLCBELiBSLjwvYXV0aG9yPjxhdXRob3I+TWVyZWRpdGgsIFAuPC9hdXRob3I+PGF1
dGhvcj5TY2htaWR0LCBQLiBFLjwvYXV0aG9yPjxhdXRob3I+RmVhdGhlcnN0b25lLCBQLiBJLjwv
YXV0aG9yPjwvYXV0aG9ycz48L2NvbnRyaWJ1dG9ycz48YXV0aC1hZGRyZXNzPkNlbnRyZSBvZiBQ
b3N0Z3JhZHVhdGUgTWVkaWNhbCBSZXNlYXJjaCAmYW1wOyBFZHVjYXRpb24gKENvUE1SRSksIFRo
ZSBTY2hvb2wgb2YgSGVhbHRoICZhbXA7IFNvY2lhbCBDYXJlLCBCb3VybmVtb3V0aCBVbml2ZXJz
aXR5LCBSb3lhbCBMb25kb24gSG91c2UsIENocmlzdGNodXJjaCBSb2FkLCBCb3VybmVtb3V0aCwg
RG9yc2V0IEJIMSAzTFQsIFVLLiBnYnNidXNpbmVzc0B2aXJnaW5tZWRpYS5jb208L2F1dGgtYWRk
cmVzcz48dGl0bGVzPjx0aXRsZT5UaGUgYWJpbGl0eSBvZiB0aGUgTmF0aW9uYWwgRWFybHkgV2Fy
bmluZyBTY29yZSAoTkVXUykgdG8gZGlzY3JpbWluYXRlIHBhdGllbnRzIGF0IHJpc2sgb2YgZWFy
bHkgY2FyZGlhYyBhcnJlc3QsIHVuYW50aWNpcGF0ZWQgaW50ZW5zaXZlIGNhcmUgdW5pdCBhZG1p
c3Npb24sIGFuZCBkZWF0aDwvdGl0bGU+PHNlY29uZGFyeS10aXRsZT5SZXN1c2NpdGF0aW9uPC9z
ZWNvbmRhcnktdGl0bGU+PC90aXRsZXM+PHBlcmlvZGljYWw+PGZ1bGwtdGl0bGU+UmVzdXNjaXRh
dGlvbjwvZnVsbC10aXRsZT48YWJici0xPlJlc3VzY2l0YXRpb248L2FiYnItMT48YWJici0yPlJl
c3VzY2l0YXRpb248L2FiYnItMj48L3BlcmlvZGljYWw+PHBhZ2VzPjQ2NS03MDwvcGFnZXM+PHZv
bHVtZT44NDwvdm9sdW1lPjxudW1iZXI+NDwvbnVtYmVyPjxrZXl3b3Jkcz48a2V5d29yZD5BZ2Vk
PC9rZXl3b3JkPjxrZXl3b3JkPipFYXJseSBEaWFnbm9zaXM8L2tleXdvcmQ+PGtleXdvcmQ+RmVt
YWxlPC9rZXl3b3JkPjxrZXl3b3JkPkhlYXJ0IEFycmVzdC8qZGlhZ25vc2lzPC9rZXl3b3JkPjxr
ZXl3b3JkPipIb3NwaXRhbCBNb3J0YWxpdHk8L2tleXdvcmQ+PGtleXdvcmQ+SHVtYW5zPC9rZXl3
b3JkPjxrZXl3b3JkPkludGVuc2l2ZSBDYXJlIFVuaXRzPC9rZXl3b3JkPjxrZXl3b3JkPk1hbGU8
L2tleXdvcmQ+PGtleXdvcmQ+KlBhdGllbnQgQWRtaXNzaW9uPC9rZXl3b3JkPjxrZXl3b3JkPlJP
QyBDdXJ2ZTwva2V5d29yZD48a2V5d29yZD5SaXNrIEFzc2Vzc21lbnQvKm1ldGhvZHM8L2tleXdv
cmQ+PGtleXdvcmQ+U2V2ZXJpdHkgb2YgSWxsbmVzcyBJbmRleDwva2V5d29yZD48a2V5d29yZD5V
bml0ZWQgS2luZ2RvbTwva2V5d29yZD48a2V5d29yZD5WaXRhbCBTaWduczwva2V5d29yZD48L2tl
eXdvcmRzPjxkYXRlcz48eWVhcj4yMDEzPC95ZWFyPjxwdWItZGF0ZXM+PGRhdGU+QXByPC9kYXRl
PjwvcHViLWRhdGVzPjwvZGF0ZXM+PGlzYm4+MTg3My0xNTcwIChFbGVjdHJvbmljKSYjeEQ7MDMw
MC05NTcyIChMaW5raW5nKTwvaXNibj48YWNjZXNzaW9uLW51bT4yMzI5NTc3ODwvYWNjZXNzaW9u
LW51bT48dXJscz48cmVsYXRlZC11cmxzPjx1cmw+aHR0cHM6Ly93d3cubmNiaS5ubG0ubmloLmdv
di9wdWJtZWQvMjMyOTU3Nzg8L3VybD48L3JlbGF0ZWQtdXJscz48L3VybHM+PGVsZWN0cm9uaWMt
cmVzb3VyY2UtbnVtPjEwLjEwMTYvai5yZXN1c2NpdGF0aW9uLjIwMTIuMTIuMDE2PC9lbGVjdHJv
bmljLXJlc291cmNlLW51bT48L3JlY29yZD48L0NpdGU+PC9FbmROb3RlPgB=
</w:fldData>
        </w:fldChar>
      </w:r>
      <w:r w:rsidR="00AC10FE">
        <w:rPr>
          <w:rFonts w:eastAsia="PMingLiU" w:cstheme="minorBidi"/>
          <w:lang w:eastAsia="en-GB"/>
        </w:rPr>
        <w:instrText xml:space="preserve"> ADDIN EN.CITE.DATA </w:instrText>
      </w:r>
      <w:r w:rsidR="00AC10FE">
        <w:rPr>
          <w:rFonts w:eastAsia="PMingLiU" w:cstheme="minorBidi"/>
          <w:lang w:eastAsia="en-GB"/>
        </w:rPr>
      </w:r>
      <w:r w:rsidR="00AC10FE">
        <w:rPr>
          <w:rFonts w:eastAsia="PMingLiU" w:cstheme="minorBidi"/>
          <w:lang w:eastAsia="en-GB"/>
        </w:rPr>
        <w:fldChar w:fldCharType="end"/>
      </w:r>
      <w:r w:rsidR="00D36DF9" w:rsidRPr="004C16E9">
        <w:rPr>
          <w:rFonts w:eastAsia="PMingLiU" w:cstheme="minorBidi"/>
          <w:lang w:eastAsia="en-GB"/>
        </w:rPr>
      </w:r>
      <w:r w:rsidR="00D36DF9" w:rsidRPr="004C16E9">
        <w:rPr>
          <w:rFonts w:eastAsia="PMingLiU" w:cstheme="minorBidi"/>
          <w:lang w:eastAsia="en-GB"/>
        </w:rPr>
        <w:fldChar w:fldCharType="separate"/>
      </w:r>
      <w:r w:rsidR="00AC10FE" w:rsidRPr="00AC10FE">
        <w:rPr>
          <w:rFonts w:eastAsia="PMingLiU" w:cstheme="minorBidi"/>
          <w:noProof/>
          <w:vertAlign w:val="superscript"/>
          <w:lang w:eastAsia="en-GB"/>
        </w:rPr>
        <w:t>16</w:t>
      </w:r>
      <w:r w:rsidR="00D36DF9" w:rsidRPr="004C16E9">
        <w:rPr>
          <w:rFonts w:eastAsia="PMingLiU" w:cstheme="minorBidi"/>
          <w:lang w:eastAsia="en-GB"/>
        </w:rPr>
        <w:fldChar w:fldCharType="end"/>
      </w:r>
      <w:r w:rsidRPr="004C16E9">
        <w:rPr>
          <w:rFonts w:eastAsia="PMingLiU" w:cstheme="minorBidi"/>
          <w:lang w:eastAsia="en-GB"/>
        </w:rPr>
        <w:t xml:space="preserve"> we considered only observations </w:t>
      </w:r>
      <w:r w:rsidR="004F14E5" w:rsidRPr="004C16E9">
        <w:rPr>
          <w:rFonts w:eastAsia="PMingLiU" w:cstheme="minorBidi"/>
          <w:lang w:eastAsia="en-GB"/>
        </w:rPr>
        <w:t xml:space="preserve">of </w:t>
      </w:r>
      <w:r w:rsidR="00993D3F" w:rsidRPr="004C16E9">
        <w:rPr>
          <w:rFonts w:eastAsia="PMingLiU" w:cstheme="minorBidi"/>
          <w:lang w:eastAsia="en-GB"/>
        </w:rPr>
        <w:t>patients who exhibited NEWS ≥ 6. This is the group who are deemed to most require the observations undertaking, and whose outcomes are most vulnerable to deterioration if not sufficiently monitored.</w:t>
      </w:r>
      <w:r w:rsidR="004A0B34" w:rsidRPr="004C16E9">
        <w:rPr>
          <w:rFonts w:eastAsia="PMingLiU" w:cstheme="minorBidi"/>
          <w:lang w:eastAsia="en-GB"/>
        </w:rPr>
        <w:t xml:space="preserve"> </w:t>
      </w:r>
    </w:p>
    <w:p w14:paraId="69419350" w14:textId="77777777" w:rsidR="0021782F" w:rsidRPr="004C16E9" w:rsidRDefault="0021782F" w:rsidP="0021782F">
      <w:pPr>
        <w:pStyle w:val="Heading2"/>
        <w:rPr>
          <w:rFonts w:asciiTheme="minorBidi" w:hAnsiTheme="minorBidi" w:cstheme="minorBidi"/>
          <w:b/>
          <w:bCs/>
          <w:color w:val="auto"/>
        </w:rPr>
      </w:pPr>
      <w:r w:rsidRPr="004C16E9">
        <w:rPr>
          <w:rFonts w:asciiTheme="minorBidi" w:hAnsiTheme="minorBidi" w:cstheme="minorBidi"/>
          <w:b/>
          <w:bCs/>
          <w:color w:val="auto"/>
        </w:rPr>
        <w:t>Statistical analysis</w:t>
      </w:r>
    </w:p>
    <w:p w14:paraId="13BD4D31" w14:textId="5651C021" w:rsidR="00770375" w:rsidRPr="004C16E9" w:rsidRDefault="0021782F" w:rsidP="000167A3">
      <w:pPr>
        <w:rPr>
          <w:rFonts w:eastAsia="PMingLiU" w:cstheme="minorBidi"/>
        </w:rPr>
      </w:pPr>
      <w:r w:rsidRPr="004C16E9">
        <w:rPr>
          <w:rFonts w:eastAsia="PMingLiU" w:cstheme="minorBidi"/>
        </w:rPr>
        <w:t xml:space="preserve">The first stage of data analysis involved a descriptive analysis of frequencies and summaries of shift patterns and delayed and missed vital signs observations. </w:t>
      </w:r>
      <w:r w:rsidR="000167A3" w:rsidRPr="004C16E9">
        <w:rPr>
          <w:rFonts w:cstheme="minorBidi"/>
          <w:lang w:eastAsia="en-US"/>
        </w:rPr>
        <w:t>The</w:t>
      </w:r>
      <w:r w:rsidR="0025315A" w:rsidRPr="004C16E9">
        <w:rPr>
          <w:rFonts w:cstheme="minorBidi"/>
          <w:lang w:eastAsia="en-US"/>
        </w:rPr>
        <w:t xml:space="preserve"> Pearson</w:t>
      </w:r>
      <w:r w:rsidR="000167A3" w:rsidRPr="004C16E9">
        <w:rPr>
          <w:rFonts w:cstheme="minorBidi"/>
          <w:lang w:eastAsia="en-US"/>
        </w:rPr>
        <w:t xml:space="preserve"> correlation between the proportion of HPPD deriving from ≥12-hour shifts and </w:t>
      </w:r>
      <w:r w:rsidR="0048248A" w:rsidRPr="004C16E9">
        <w:rPr>
          <w:rFonts w:cstheme="minorBidi"/>
          <w:lang w:eastAsia="en-US"/>
        </w:rPr>
        <w:t>missed,</w:t>
      </w:r>
      <w:r w:rsidR="000167A3" w:rsidRPr="004C16E9">
        <w:rPr>
          <w:rFonts w:cstheme="minorBidi"/>
          <w:lang w:eastAsia="en-US"/>
        </w:rPr>
        <w:t xml:space="preserve"> and delayed observations was </w:t>
      </w:r>
      <w:r w:rsidR="004F14E5" w:rsidRPr="004C16E9">
        <w:rPr>
          <w:rFonts w:cstheme="minorBidi"/>
          <w:lang w:eastAsia="en-US"/>
        </w:rPr>
        <w:t xml:space="preserve">calculated </w:t>
      </w:r>
      <w:r w:rsidR="000167A3" w:rsidRPr="004C16E9">
        <w:rPr>
          <w:rFonts w:cstheme="minorBidi"/>
          <w:lang w:eastAsia="en-US"/>
        </w:rPr>
        <w:t>for both registered nurses and healthcare assistants.</w:t>
      </w:r>
    </w:p>
    <w:p w14:paraId="0B70D27B" w14:textId="7A2D62DC" w:rsidR="0021782F" w:rsidRPr="004C16E9" w:rsidRDefault="004F14E5" w:rsidP="000167A3">
      <w:pPr>
        <w:rPr>
          <w:rFonts w:eastAsia="PMingLiU" w:cstheme="minorBidi"/>
        </w:rPr>
      </w:pPr>
      <w:r w:rsidRPr="004C16E9">
        <w:rPr>
          <w:rFonts w:eastAsia="PMingLiU" w:cstheme="minorBidi"/>
        </w:rPr>
        <w:t>L</w:t>
      </w:r>
      <w:r w:rsidR="0021782F" w:rsidRPr="004C16E9">
        <w:rPr>
          <w:rFonts w:eastAsia="PMingLiU" w:cstheme="minorBidi"/>
        </w:rPr>
        <w:t>inear mixed</w:t>
      </w:r>
      <w:r w:rsidRPr="004C16E9">
        <w:rPr>
          <w:rFonts w:eastAsia="PMingLiU" w:cstheme="minorBidi"/>
        </w:rPr>
        <w:t>-effects Poisson</w:t>
      </w:r>
      <w:r w:rsidR="0021782F" w:rsidRPr="004C16E9">
        <w:rPr>
          <w:rFonts w:eastAsia="PMingLiU" w:cstheme="minorBidi"/>
        </w:rPr>
        <w:t xml:space="preserve"> models were</w:t>
      </w:r>
      <w:r w:rsidR="00967AB9" w:rsidRPr="004C16E9">
        <w:rPr>
          <w:rFonts w:eastAsia="PMingLiU" w:cstheme="minorBidi"/>
        </w:rPr>
        <w:t xml:space="preserve"> then</w:t>
      </w:r>
      <w:r w:rsidR="0021782F" w:rsidRPr="004C16E9">
        <w:rPr>
          <w:rFonts w:eastAsia="PMingLiU" w:cstheme="minorBidi"/>
        </w:rPr>
        <w:t xml:space="preserve"> fit. These models sought to examine the effect of higher </w:t>
      </w:r>
      <w:r w:rsidR="00D578E5" w:rsidRPr="004C16E9">
        <w:rPr>
          <w:rFonts w:eastAsia="PMingLiU" w:cstheme="minorBidi"/>
        </w:rPr>
        <w:t xml:space="preserve">proportions </w:t>
      </w:r>
      <w:r w:rsidR="0021782F" w:rsidRPr="004C16E9">
        <w:rPr>
          <w:rFonts w:eastAsia="PMingLiU" w:cstheme="minorBidi"/>
        </w:rPr>
        <w:t xml:space="preserve">of registered nurse hours per patient day (RN-HPPD) and healthcare assistant hours per patient day (HCA-HPPD) </w:t>
      </w:r>
      <w:r w:rsidR="00D578E5" w:rsidRPr="004C16E9">
        <w:rPr>
          <w:rFonts w:eastAsia="PMingLiU" w:cstheme="minorBidi"/>
        </w:rPr>
        <w:t xml:space="preserve">derived </w:t>
      </w:r>
      <w:r w:rsidR="007775FD" w:rsidRPr="004C16E9">
        <w:rPr>
          <w:rFonts w:eastAsia="PMingLiU" w:cstheme="minorBidi"/>
        </w:rPr>
        <w:t xml:space="preserve">from </w:t>
      </w:r>
      <w:r w:rsidR="0021782F" w:rsidRPr="004C16E9">
        <w:rPr>
          <w:rFonts w:eastAsia="PMingLiU" w:cstheme="minorBidi"/>
        </w:rPr>
        <w:t xml:space="preserve">≥12-hour shifts on the likelihood of delaying or missing a vital signs observation. </w:t>
      </w:r>
      <w:r w:rsidR="004A0B34" w:rsidRPr="004C16E9">
        <w:rPr>
          <w:rFonts w:eastAsia="PMingLiU" w:cstheme="minorBidi"/>
        </w:rPr>
        <w:t>A</w:t>
      </w:r>
      <w:r w:rsidR="0021782F" w:rsidRPr="004C16E9">
        <w:rPr>
          <w:rFonts w:eastAsia="PMingLiU" w:cstheme="minorBidi"/>
        </w:rPr>
        <w:t>nalyses were performed at the ward-day level and delayed</w:t>
      </w:r>
      <w:r w:rsidR="007775FD" w:rsidRPr="004C16E9">
        <w:rPr>
          <w:rFonts w:eastAsia="PMingLiU" w:cstheme="minorBidi"/>
        </w:rPr>
        <w:t>/</w:t>
      </w:r>
      <w:r w:rsidR="0021782F" w:rsidRPr="004C16E9">
        <w:rPr>
          <w:rFonts w:eastAsia="PMingLiU" w:cstheme="minorBidi"/>
        </w:rPr>
        <w:t>missed vital signs observations were treated as count outcome</w:t>
      </w:r>
      <w:r w:rsidR="00967AB9" w:rsidRPr="004C16E9">
        <w:rPr>
          <w:rFonts w:eastAsia="PMingLiU" w:cstheme="minorBidi"/>
        </w:rPr>
        <w:t>; the number of observations due was used as an offset</w:t>
      </w:r>
      <w:r w:rsidR="0021782F" w:rsidRPr="004C16E9">
        <w:rPr>
          <w:rFonts w:eastAsia="PMingLiU" w:cstheme="minorBidi"/>
        </w:rPr>
        <w:t>. Registered nurse hours per patient day (RN-HPPD) and healthcare assistant hours per patient day (HCA-HPPD) were added as control variables</w:t>
      </w:r>
      <w:r w:rsidR="00967AB9" w:rsidRPr="004C16E9">
        <w:rPr>
          <w:rFonts w:eastAsia="PMingLiU" w:cstheme="minorBidi"/>
        </w:rPr>
        <w:t>.</w:t>
      </w:r>
      <w:r w:rsidR="0021782F" w:rsidRPr="004C16E9">
        <w:rPr>
          <w:rFonts w:eastAsia="PMingLiU" w:cstheme="minorBidi"/>
        </w:rPr>
        <w:t xml:space="preserve"> </w:t>
      </w:r>
      <w:proofErr w:type="spellStart"/>
      <w:r w:rsidRPr="004C16E9">
        <w:rPr>
          <w:rFonts w:eastAsia="PMingLiU" w:cstheme="minorBidi"/>
        </w:rPr>
        <w:t>Intraclass</w:t>
      </w:r>
      <w:proofErr w:type="spellEnd"/>
      <w:r w:rsidRPr="004C16E9">
        <w:rPr>
          <w:rFonts w:eastAsia="PMingLiU" w:cstheme="minorBidi"/>
        </w:rPr>
        <w:t xml:space="preserve"> correlation</w:t>
      </w:r>
      <w:r w:rsidR="0025315A" w:rsidRPr="004C16E9">
        <w:rPr>
          <w:rFonts w:eastAsia="PMingLiU" w:cstheme="minorBidi"/>
        </w:rPr>
        <w:t xml:space="preserve"> coefficients</w:t>
      </w:r>
      <w:r w:rsidRPr="004C16E9">
        <w:rPr>
          <w:rFonts w:eastAsia="PMingLiU" w:cstheme="minorBidi"/>
        </w:rPr>
        <w:t xml:space="preserve"> (</w:t>
      </w:r>
      <w:r w:rsidR="00967AB9" w:rsidRPr="004C16E9">
        <w:rPr>
          <w:rFonts w:eastAsia="PMingLiU" w:cstheme="minorBidi"/>
        </w:rPr>
        <w:t>ICCs</w:t>
      </w:r>
      <w:r w:rsidRPr="004C16E9">
        <w:rPr>
          <w:rFonts w:eastAsia="PMingLiU" w:cstheme="minorBidi"/>
        </w:rPr>
        <w:t>)</w:t>
      </w:r>
      <w:r w:rsidR="00967AB9" w:rsidRPr="004C16E9">
        <w:rPr>
          <w:rFonts w:eastAsia="PMingLiU" w:cstheme="minorBidi"/>
        </w:rPr>
        <w:t xml:space="preserve"> were computed from </w:t>
      </w:r>
      <w:r w:rsidR="00967AB9" w:rsidRPr="004C16E9">
        <w:rPr>
          <w:rFonts w:eastAsia="PMingLiU" w:cstheme="minorBidi"/>
          <w:lang w:eastAsia="en-GB"/>
        </w:rPr>
        <w:t xml:space="preserve">unconditional random intercept models </w:t>
      </w:r>
      <w:r w:rsidR="00967AB9" w:rsidRPr="004C16E9">
        <w:rPr>
          <w:rFonts w:eastAsia="PMingLiU" w:cstheme="minorBidi"/>
        </w:rPr>
        <w:t>to describe the between-ward variation of delayed and missed vital signs observations. The ward</w:t>
      </w:r>
      <w:r w:rsidR="00B77D03" w:rsidRPr="004C16E9">
        <w:rPr>
          <w:rFonts w:eastAsia="PMingLiU" w:cstheme="minorBidi"/>
        </w:rPr>
        <w:t xml:space="preserve"> level ICC</w:t>
      </w:r>
      <w:r w:rsidR="00967AB9" w:rsidRPr="004C16E9">
        <w:rPr>
          <w:rFonts w:eastAsia="PMingLiU" w:cstheme="minorBidi"/>
        </w:rPr>
        <w:t xml:space="preserve"> </w:t>
      </w:r>
      <w:r w:rsidR="004A0B34" w:rsidRPr="004C16E9">
        <w:rPr>
          <w:rFonts w:eastAsia="PMingLiU" w:cstheme="minorBidi"/>
        </w:rPr>
        <w:t xml:space="preserve">for both delayed and missed observations </w:t>
      </w:r>
      <w:r w:rsidR="00967AB9" w:rsidRPr="004C16E9">
        <w:rPr>
          <w:rFonts w:eastAsia="PMingLiU" w:cstheme="minorBidi"/>
        </w:rPr>
        <w:t xml:space="preserve">was 0.37. </w:t>
      </w:r>
      <w:r w:rsidR="007775FD" w:rsidRPr="004C16E9">
        <w:rPr>
          <w:rFonts w:eastAsia="PMingLiU" w:cstheme="minorBidi"/>
        </w:rPr>
        <w:t xml:space="preserve">Due to </w:t>
      </w:r>
      <w:r w:rsidR="004A0B34" w:rsidRPr="004C16E9">
        <w:rPr>
          <w:rFonts w:eastAsia="PMingLiU" w:cstheme="minorBidi"/>
        </w:rPr>
        <w:t xml:space="preserve">the </w:t>
      </w:r>
      <w:r w:rsidR="00967AB9" w:rsidRPr="004C16E9">
        <w:rPr>
          <w:rFonts w:eastAsia="PMingLiU" w:cstheme="minorBidi"/>
        </w:rPr>
        <w:t xml:space="preserve">high ICC and the data structure </w:t>
      </w:r>
      <w:r w:rsidR="00C8262A" w:rsidRPr="004C16E9">
        <w:rPr>
          <w:rFonts w:eastAsia="PMingLiU" w:cstheme="minorBidi"/>
        </w:rPr>
        <w:t xml:space="preserve">(i.e. observations aggregated at the ward-day level), </w:t>
      </w:r>
      <w:r w:rsidR="00967AB9" w:rsidRPr="004C16E9">
        <w:rPr>
          <w:rFonts w:eastAsia="PMingLiU" w:cstheme="minorBidi"/>
        </w:rPr>
        <w:t xml:space="preserve">ward </w:t>
      </w:r>
      <w:r w:rsidR="004A0B34" w:rsidRPr="004C16E9">
        <w:rPr>
          <w:rFonts w:eastAsia="PMingLiU" w:cstheme="minorBidi"/>
        </w:rPr>
        <w:t xml:space="preserve">was included </w:t>
      </w:r>
      <w:r w:rsidR="00967AB9" w:rsidRPr="004C16E9">
        <w:rPr>
          <w:rFonts w:eastAsia="PMingLiU" w:cstheme="minorBidi"/>
        </w:rPr>
        <w:t xml:space="preserve">as a random effect in the multivariate </w:t>
      </w:r>
      <w:r w:rsidR="00967AB9" w:rsidRPr="004C16E9">
        <w:rPr>
          <w:rFonts w:eastAsia="PMingLiU" w:cstheme="minorBidi"/>
        </w:rPr>
        <w:lastRenderedPageBreak/>
        <w:t>models.</w:t>
      </w:r>
      <w:r w:rsidR="00FD7118" w:rsidRPr="004C16E9">
        <w:rPr>
          <w:rFonts w:eastAsia="PMingLiU" w:cstheme="minorBidi"/>
        </w:rPr>
        <w:t xml:space="preserve"> </w:t>
      </w:r>
      <w:r w:rsidR="007775FD" w:rsidRPr="004C16E9">
        <w:rPr>
          <w:rFonts w:eastAsia="PMingLiU" w:cstheme="minorBidi"/>
        </w:rPr>
        <w:t xml:space="preserve">As </w:t>
      </w:r>
      <w:r w:rsidR="00FD7118" w:rsidRPr="004C16E9">
        <w:rPr>
          <w:rFonts w:eastAsia="PMingLiU" w:cstheme="minorBidi"/>
        </w:rPr>
        <w:t xml:space="preserve">missed care is associated with </w:t>
      </w:r>
      <w:r w:rsidR="00D35B9A" w:rsidRPr="004C16E9">
        <w:rPr>
          <w:rFonts w:eastAsia="PMingLiU" w:cstheme="minorBidi"/>
        </w:rPr>
        <w:t xml:space="preserve">total </w:t>
      </w:r>
      <w:r w:rsidR="00FD7118" w:rsidRPr="004C16E9">
        <w:rPr>
          <w:rFonts w:eastAsia="PMingLiU" w:cstheme="minorBidi"/>
        </w:rPr>
        <w:t>staffing levels</w:t>
      </w:r>
      <w:r w:rsidR="00C8262A" w:rsidRPr="004C16E9">
        <w:rPr>
          <w:rFonts w:eastAsia="PMingLiU" w:cstheme="minorBidi"/>
        </w:rPr>
        <w:t>,</w:t>
      </w:r>
      <w:r w:rsidR="0048248A" w:rsidRPr="004C16E9">
        <w:rPr>
          <w:rFonts w:eastAsia="PMingLiU" w:cstheme="minorBidi"/>
        </w:rPr>
        <w:fldChar w:fldCharType="begin"/>
      </w:r>
      <w:r w:rsidR="00AC10FE">
        <w:rPr>
          <w:rFonts w:eastAsia="PMingLiU" w:cstheme="minorBidi"/>
        </w:rPr>
        <w:instrText xml:space="preserve"> ADDIN EN.CITE &lt;EndNote&gt;&lt;Cite&gt;&lt;Author&gt;Griffiths&lt;/Author&gt;&lt;Year&gt;2018&lt;/Year&gt;&lt;RecNum&gt;654&lt;/RecNum&gt;&lt;DisplayText&gt;&lt;style face="superscript"&gt;17&lt;/style&gt;&lt;/DisplayText&gt;&lt;record&gt;&lt;rec-number&gt;654&lt;/rec-number&gt;&lt;foreign-keys&gt;&lt;key app="EN" db-id="9z25saraxzrexjevsw8x9pto22x9azzfvrtt" timestamp="1527163681"&gt;654&lt;/key&gt;&lt;/foreign-keys&gt;&lt;ref-type name="Journal Article"&gt;17&lt;/ref-type&gt;&lt;contributors&gt;&lt;authors&gt;&lt;author&gt;Griffiths, Peter&lt;/author&gt;&lt;author&gt;Recio</w:instrText>
      </w:r>
      <w:r w:rsidR="00AC10FE">
        <w:rPr>
          <w:rFonts w:ascii="Cambria Math" w:eastAsia="PMingLiU" w:hAnsi="Cambria Math" w:cs="Cambria Math"/>
        </w:rPr>
        <w:instrText>‐</w:instrText>
      </w:r>
      <w:r w:rsidR="00AC10FE">
        <w:rPr>
          <w:rFonts w:eastAsia="PMingLiU" w:cstheme="minorBidi"/>
        </w:rPr>
        <w:instrText>Saucedo, Alejandra&lt;/author&gt;&lt;author&gt;Dall&amp;apos;Ora, Chiara&lt;/author&gt;&lt;author&gt;Briggs, Jim&lt;/author&gt;&lt;author&gt;Maruotti, Antonello&lt;/author&gt;&lt;author&gt;Meredith, Paul&lt;/author&gt;&lt;author&gt;Smith, Gary B&lt;/author&gt;&lt;author&gt;Ball, Jane&lt;/author&gt;&lt;/authors&gt;&lt;/contributors&gt;&lt;titles&gt;&lt;title&gt;The association between nurse staffing and omissions in nursing care: A systematic review&lt;/title&gt;&lt;secondary-title&gt;Journal of Advanced Nursing&lt;/secondary-title&gt;&lt;/titles&gt;&lt;periodical&gt;&lt;full-title&gt;Journal of Advanced Nursing&lt;/full-title&gt;&lt;abbr-1&gt;J. Adv. Nurs.&lt;/abbr-1&gt;&lt;abbr-2&gt;J Adv Nurs&lt;/abbr-2&gt;&lt;/periodical&gt;&lt;volume&gt;0&lt;/volume&gt;&lt;number&gt;0&lt;/number&gt;&lt;dates&gt;&lt;year&gt;2018&lt;/year&gt;&lt;/dates&gt;&lt;urls&gt;&lt;related-urls&gt;&lt;url&gt;https://onlinelibrary.wiley.com/doi/abs/10.1111/jan.13564&lt;/url&gt;&lt;url&gt;https://onlinelibrary.wiley.com/doi/pdf/10.1111/jan.13564&lt;/url&gt;&lt;/related-urls&gt;&lt;/urls&gt;&lt;electronic-resource-num&gt;doi:10.1111/jan.13564&lt;/electronic-resource-num&gt;&lt;/record&gt;&lt;/Cite&gt;&lt;/EndNote&gt;</w:instrText>
      </w:r>
      <w:r w:rsidR="0048248A" w:rsidRPr="004C16E9">
        <w:rPr>
          <w:rFonts w:eastAsia="PMingLiU" w:cstheme="minorBidi"/>
        </w:rPr>
        <w:fldChar w:fldCharType="separate"/>
      </w:r>
      <w:r w:rsidR="00AC10FE" w:rsidRPr="00AC10FE">
        <w:rPr>
          <w:rFonts w:eastAsia="PMingLiU" w:cstheme="minorBidi"/>
          <w:noProof/>
          <w:vertAlign w:val="superscript"/>
        </w:rPr>
        <w:t>17</w:t>
      </w:r>
      <w:r w:rsidR="0048248A" w:rsidRPr="004C16E9">
        <w:rPr>
          <w:rFonts w:eastAsia="PMingLiU" w:cstheme="minorBidi"/>
        </w:rPr>
        <w:fldChar w:fldCharType="end"/>
      </w:r>
      <w:r w:rsidR="00FD7118" w:rsidRPr="004C16E9">
        <w:rPr>
          <w:rFonts w:eastAsia="PMingLiU" w:cstheme="minorBidi"/>
        </w:rPr>
        <w:t xml:space="preserve"> we included both RN </w:t>
      </w:r>
      <w:r w:rsidR="00C8262A" w:rsidRPr="004C16E9">
        <w:rPr>
          <w:rFonts w:eastAsia="PMingLiU" w:cstheme="minorBidi"/>
        </w:rPr>
        <w:t xml:space="preserve">and </w:t>
      </w:r>
      <w:r w:rsidR="00FD7118" w:rsidRPr="004C16E9">
        <w:rPr>
          <w:rFonts w:eastAsia="PMingLiU" w:cstheme="minorBidi"/>
        </w:rPr>
        <w:t>HCA</w:t>
      </w:r>
      <w:r w:rsidR="00C8262A" w:rsidRPr="004C16E9">
        <w:rPr>
          <w:rFonts w:eastAsia="PMingLiU" w:cstheme="minorBidi"/>
        </w:rPr>
        <w:t>-</w:t>
      </w:r>
      <w:r w:rsidR="00FD7118" w:rsidRPr="004C16E9">
        <w:rPr>
          <w:rFonts w:eastAsia="PMingLiU" w:cstheme="minorBidi"/>
        </w:rPr>
        <w:t>HPPD in all models</w:t>
      </w:r>
      <w:r w:rsidR="00881DCA" w:rsidRPr="004C16E9">
        <w:rPr>
          <w:rFonts w:eastAsia="PMingLiU" w:cstheme="minorBidi"/>
        </w:rPr>
        <w:t xml:space="preserve"> as control variables</w:t>
      </w:r>
      <w:r w:rsidR="00FD7118" w:rsidRPr="004C16E9">
        <w:rPr>
          <w:rFonts w:eastAsia="PMingLiU" w:cstheme="minorBidi"/>
        </w:rPr>
        <w:t>.</w:t>
      </w:r>
      <w:r w:rsidR="007775FD" w:rsidRPr="004C16E9">
        <w:rPr>
          <w:rFonts w:eastAsia="PMingLiU" w:cstheme="minorBidi"/>
        </w:rPr>
        <w:t xml:space="preserve"> All analysis was undertake</w:t>
      </w:r>
      <w:r w:rsidR="001E25B9" w:rsidRPr="004C16E9">
        <w:rPr>
          <w:rFonts w:eastAsia="PMingLiU" w:cstheme="minorBidi"/>
        </w:rPr>
        <w:t>n</w:t>
      </w:r>
      <w:r w:rsidR="007775FD" w:rsidRPr="004C16E9">
        <w:rPr>
          <w:rFonts w:eastAsia="PMingLiU" w:cstheme="minorBidi"/>
        </w:rPr>
        <w:t xml:space="preserve"> in the R statistical environment v</w:t>
      </w:r>
      <w:r w:rsidR="001E25B9" w:rsidRPr="004C16E9">
        <w:rPr>
          <w:rFonts w:eastAsia="PMingLiU" w:cstheme="minorBidi"/>
        </w:rPr>
        <w:t xml:space="preserve">ersion </w:t>
      </w:r>
      <w:r w:rsidR="007775FD" w:rsidRPr="004C16E9">
        <w:rPr>
          <w:rFonts w:eastAsia="PMingLiU" w:cstheme="minorBidi"/>
        </w:rPr>
        <w:t>3</w:t>
      </w:r>
      <w:r w:rsidR="001E25B9" w:rsidRPr="004C16E9">
        <w:rPr>
          <w:rFonts w:eastAsia="PMingLiU" w:cstheme="minorBidi"/>
        </w:rPr>
        <w:t>.3.2</w:t>
      </w:r>
      <w:r w:rsidR="001D2F1D" w:rsidRPr="004C16E9">
        <w:rPr>
          <w:rFonts w:eastAsia="PMingLiU" w:cstheme="minorBidi"/>
        </w:rPr>
        <w:fldChar w:fldCharType="begin"/>
      </w:r>
      <w:r w:rsidR="00AC10FE">
        <w:rPr>
          <w:rFonts w:eastAsia="PMingLiU" w:cstheme="minorBidi"/>
        </w:rPr>
        <w:instrText xml:space="preserve"> ADDIN EN.CITE &lt;EndNote&gt;&lt;Cite&gt;&lt;Author&gt;R Development Core Team&lt;/Author&gt;&lt;Year&gt;2018&lt;/Year&gt;&lt;RecNum&gt;298&lt;/RecNum&gt;&lt;DisplayText&gt;&lt;style face="superscript"&gt;18&lt;/style&gt;&lt;/DisplayText&gt;&lt;record&gt;&lt;rec-number&gt;298&lt;/rec-number&gt;&lt;foreign-keys&gt;&lt;key app="EN" db-id="9z25saraxzrexjevsw8x9pto22x9azzfvrtt" timestamp="1513613244"&gt;298&lt;/key&gt;&lt;/foreign-keys&gt;&lt;ref-type name="Computer Program"&gt;9&lt;/ref-type&gt;&lt;contributors&gt;&lt;authors&gt;&lt;author&gt;R Development Core Team,&lt;/author&gt;&lt;/authors&gt;&lt;/contributors&gt;&lt;titles&gt;&lt;title&gt;R: A language and environment for statistical computing&lt;/title&gt;&lt;/titles&gt;&lt;edition&gt;1.1.442&lt;/edition&gt;&lt;dates&gt;&lt;year&gt;2018&lt;/year&gt;&lt;/dates&gt;&lt;pub-location&gt;Vienna, Austria&lt;/pub-location&gt;&lt;publisher&gt;R Foundation for Statistical Computing&lt;/publisher&gt;&lt;urls&gt;&lt;/urls&gt;&lt;/record&gt;&lt;/Cite&gt;&lt;/EndNote&gt;</w:instrText>
      </w:r>
      <w:r w:rsidR="001D2F1D" w:rsidRPr="004C16E9">
        <w:rPr>
          <w:rFonts w:eastAsia="PMingLiU" w:cstheme="minorBidi"/>
        </w:rPr>
        <w:fldChar w:fldCharType="separate"/>
      </w:r>
      <w:r w:rsidR="00AC10FE" w:rsidRPr="00AC10FE">
        <w:rPr>
          <w:rFonts w:eastAsia="PMingLiU" w:cstheme="minorBidi"/>
          <w:noProof/>
          <w:vertAlign w:val="superscript"/>
        </w:rPr>
        <w:t>18</w:t>
      </w:r>
      <w:r w:rsidR="001D2F1D" w:rsidRPr="004C16E9">
        <w:rPr>
          <w:rFonts w:eastAsia="PMingLiU" w:cstheme="minorBidi"/>
        </w:rPr>
        <w:fldChar w:fldCharType="end"/>
      </w:r>
      <w:r w:rsidR="007775FD" w:rsidRPr="004C16E9">
        <w:rPr>
          <w:rFonts w:eastAsia="PMingLiU" w:cstheme="minorBidi"/>
        </w:rPr>
        <w:t xml:space="preserve"> and mixed effects models were fit using the lme4 package</w:t>
      </w:r>
      <w:r w:rsidR="001D2F1D" w:rsidRPr="004C16E9">
        <w:rPr>
          <w:rFonts w:eastAsia="PMingLiU" w:cstheme="minorBidi"/>
        </w:rPr>
        <w:t>.</w:t>
      </w:r>
      <w:r w:rsidR="001D2F1D" w:rsidRPr="004C16E9">
        <w:rPr>
          <w:rFonts w:eastAsia="PMingLiU" w:cstheme="minorBidi"/>
        </w:rPr>
        <w:fldChar w:fldCharType="begin"/>
      </w:r>
      <w:r w:rsidR="00AC10FE">
        <w:rPr>
          <w:rFonts w:eastAsia="PMingLiU" w:cstheme="minorBidi"/>
        </w:rPr>
        <w:instrText xml:space="preserve"> ADDIN EN.CITE &lt;EndNote&gt;&lt;Cite&gt;&lt;Author&gt;Bates&lt;/Author&gt;&lt;Year&gt;2015&lt;/Year&gt;&lt;RecNum&gt;46&lt;/RecNum&gt;&lt;DisplayText&gt;&lt;style face="superscript"&gt;19&lt;/style&gt;&lt;/DisplayText&gt;&lt;record&gt;&lt;rec-number&gt;46&lt;/rec-number&gt;&lt;foreign-keys&gt;&lt;key app="EN" db-id="9z25saraxzrexjevsw8x9pto22x9azzfvrtt" timestamp="1513613211"&gt;46&lt;/key&gt;&lt;/foreign-keys&gt;&lt;ref-type name="Computer Program"&gt;9&lt;/ref-type&gt;&lt;contributors&gt;&lt;authors&gt;&lt;author&gt;Bates, Douglas&lt;/author&gt;&lt;author&gt;Mächler, Martin&lt;/author&gt;&lt;author&gt;Bolker, Ben&lt;/author&gt;&lt;author&gt;Walker, Steve&lt;/author&gt;&lt;/authors&gt;&lt;/contributors&gt;&lt;titles&gt;&lt;title&gt;lme4: Linear Mixed-Effects Models Using Eigen and S4&lt;/title&gt;&lt;/titles&gt;&lt;edition&gt;1.1-13&lt;/edition&gt;&lt;dates&gt;&lt;year&gt;2015&lt;/year&gt;&lt;/dates&gt;&lt;urls&gt;&lt;related-urls&gt;&lt;url&gt;https://cran.r-project.org/web/packages/lme4/index.html&lt;/url&gt;&lt;/related-urls&gt;&lt;/urls&gt;&lt;/record&gt;&lt;/Cite&gt;&lt;/EndNote&gt;</w:instrText>
      </w:r>
      <w:r w:rsidR="001D2F1D" w:rsidRPr="004C16E9">
        <w:rPr>
          <w:rFonts w:eastAsia="PMingLiU" w:cstheme="minorBidi"/>
        </w:rPr>
        <w:fldChar w:fldCharType="separate"/>
      </w:r>
      <w:r w:rsidR="00AC10FE" w:rsidRPr="00AC10FE">
        <w:rPr>
          <w:rFonts w:eastAsia="PMingLiU" w:cstheme="minorBidi"/>
          <w:noProof/>
          <w:vertAlign w:val="superscript"/>
        </w:rPr>
        <w:t>19</w:t>
      </w:r>
      <w:r w:rsidR="001D2F1D" w:rsidRPr="004C16E9">
        <w:rPr>
          <w:rFonts w:eastAsia="PMingLiU" w:cstheme="minorBidi"/>
        </w:rPr>
        <w:fldChar w:fldCharType="end"/>
      </w:r>
    </w:p>
    <w:p w14:paraId="6A2B253A" w14:textId="543EA50B" w:rsidR="000C5B74" w:rsidRPr="004C16E9" w:rsidRDefault="000C5B74" w:rsidP="000C5B74">
      <w:pPr>
        <w:pStyle w:val="Heading2"/>
        <w:rPr>
          <w:rFonts w:asciiTheme="minorBidi" w:hAnsiTheme="minorBidi" w:cstheme="minorBidi"/>
          <w:b/>
          <w:bCs/>
          <w:color w:val="auto"/>
        </w:rPr>
      </w:pPr>
      <w:r w:rsidRPr="004C16E9">
        <w:rPr>
          <w:rFonts w:asciiTheme="minorBidi" w:hAnsiTheme="minorBidi" w:cstheme="minorBidi"/>
          <w:b/>
          <w:bCs/>
          <w:color w:val="auto"/>
        </w:rPr>
        <w:t>Patient involvement</w:t>
      </w:r>
    </w:p>
    <w:p w14:paraId="68264B16" w14:textId="13F529D1" w:rsidR="004F3060" w:rsidRDefault="000C5B74" w:rsidP="004F3060">
      <w:r w:rsidRPr="004C16E9">
        <w:rPr>
          <w:rFonts w:eastAsia="PMingLiU" w:cstheme="minorBidi"/>
        </w:rPr>
        <w:t>The</w:t>
      </w:r>
      <w:r w:rsidR="009D3102" w:rsidRPr="004C16E9">
        <w:rPr>
          <w:rFonts w:eastAsia="PMingLiU" w:cstheme="minorBidi"/>
        </w:rPr>
        <w:t xml:space="preserve"> parent</w:t>
      </w:r>
      <w:r w:rsidRPr="004C16E9">
        <w:rPr>
          <w:rFonts w:eastAsia="PMingLiU" w:cstheme="minorBidi"/>
        </w:rPr>
        <w:t xml:space="preserve"> project was developed with significant input from local public and patient groups who helped shape the original research focus and with a co-researcher who was actively involved in day-to-day project activities including discussion and interpretation of results</w:t>
      </w:r>
      <w:r w:rsidR="006127DF" w:rsidRPr="004C16E9">
        <w:rPr>
          <w:rFonts w:eastAsia="PMingLiU" w:cstheme="minorBidi"/>
        </w:rPr>
        <w:t>.</w:t>
      </w:r>
      <w:r w:rsidR="004F3060">
        <w:rPr>
          <w:rFonts w:eastAsia="PMingLiU" w:cstheme="minorBidi"/>
        </w:rPr>
        <w:t xml:space="preserve"> </w:t>
      </w:r>
      <w:r w:rsidR="00871B58" w:rsidRPr="003C3BAA">
        <w:rPr>
          <w:rFonts w:ascii="Arial" w:hAnsi="Arial" w:cs="Arial"/>
        </w:rPr>
        <w:t xml:space="preserve">As part of the parent study, we undertook a series of consultations with public, patient and clinical experts in order to identify issues that should be considered, including determining an acceptable level of vital signs observations compliance (completing a full set of observations in time). The work was </w:t>
      </w:r>
      <w:r w:rsidR="00871B58">
        <w:rPr>
          <w:rFonts w:ascii="Arial" w:hAnsi="Arial" w:cs="Arial"/>
        </w:rPr>
        <w:t>completed</w:t>
      </w:r>
      <w:r w:rsidR="00871B58" w:rsidRPr="003C3BAA">
        <w:rPr>
          <w:rFonts w:ascii="Arial" w:hAnsi="Arial" w:cs="Arial"/>
        </w:rPr>
        <w:t xml:space="preserve"> in stages so that different groups were approached separately to share views relevant to each individual group. </w:t>
      </w:r>
      <w:r w:rsidR="004F3060" w:rsidRPr="004F3060">
        <w:rPr>
          <w:rFonts w:eastAsia="PMingLiU" w:cstheme="minorBidi"/>
        </w:rPr>
        <w:t xml:space="preserve">Our approach, co-designed with </w:t>
      </w:r>
      <w:r w:rsidR="004F3060">
        <w:rPr>
          <w:rFonts w:eastAsia="PMingLiU" w:cstheme="minorBidi"/>
        </w:rPr>
        <w:t>the parent’s study</w:t>
      </w:r>
      <w:r w:rsidR="004F3060" w:rsidRPr="004F3060">
        <w:rPr>
          <w:rFonts w:eastAsia="PMingLiU" w:cstheme="minorBidi"/>
        </w:rPr>
        <w:t xml:space="preserve"> </w:t>
      </w:r>
      <w:r w:rsidR="0061715A">
        <w:rPr>
          <w:rFonts w:eastAsia="PMingLiU" w:cstheme="minorBidi"/>
        </w:rPr>
        <w:t xml:space="preserve">Patient and Public Involvement (PPI) </w:t>
      </w:r>
      <w:r w:rsidR="004F3060" w:rsidRPr="004F3060">
        <w:rPr>
          <w:rFonts w:eastAsia="PMingLiU" w:cstheme="minorBidi"/>
        </w:rPr>
        <w:t>rep</w:t>
      </w:r>
      <w:r w:rsidR="004F3060">
        <w:rPr>
          <w:rFonts w:eastAsia="PMingLiU" w:cstheme="minorBidi"/>
        </w:rPr>
        <w:t>resentative / lay co-researcher</w:t>
      </w:r>
      <w:r w:rsidR="004F3060" w:rsidRPr="004F3060">
        <w:rPr>
          <w:rFonts w:eastAsia="PMingLiU" w:cstheme="minorBidi"/>
        </w:rPr>
        <w:t xml:space="preserve"> was intended to make the key issues to be discussed tangible for a more lay audience </w:t>
      </w:r>
      <w:r w:rsidR="00871B58">
        <w:rPr>
          <w:rFonts w:eastAsia="PMingLiU" w:cstheme="minorBidi"/>
        </w:rPr>
        <w:t>and</w:t>
      </w:r>
      <w:r w:rsidR="004F3060" w:rsidRPr="004F3060">
        <w:rPr>
          <w:rFonts w:eastAsia="PMingLiU" w:cstheme="minorBidi"/>
        </w:rPr>
        <w:t xml:space="preserve"> professional stakeholders such as staff nurses</w:t>
      </w:r>
      <w:r w:rsidR="004F3060">
        <w:rPr>
          <w:rFonts w:eastAsia="PMingLiU" w:cstheme="minorBidi"/>
        </w:rPr>
        <w:t xml:space="preserve">. </w:t>
      </w:r>
    </w:p>
    <w:p w14:paraId="02476891" w14:textId="6C2BD20E" w:rsidR="00791901" w:rsidRPr="004C16E9" w:rsidRDefault="00791901" w:rsidP="0021782F">
      <w:pPr>
        <w:pStyle w:val="Heading1"/>
        <w:rPr>
          <w:rFonts w:asciiTheme="minorBidi" w:hAnsiTheme="minorBidi" w:cstheme="minorBidi"/>
          <w:b/>
          <w:bCs/>
          <w:color w:val="auto"/>
        </w:rPr>
      </w:pPr>
      <w:r w:rsidRPr="004C16E9">
        <w:rPr>
          <w:rFonts w:asciiTheme="minorBidi" w:hAnsiTheme="minorBidi" w:cstheme="minorBidi"/>
          <w:b/>
          <w:bCs/>
          <w:color w:val="auto"/>
        </w:rPr>
        <w:t>RESULTS</w:t>
      </w:r>
    </w:p>
    <w:p w14:paraId="6E4E92D6" w14:textId="3EA11A4C" w:rsidR="00C97E4B" w:rsidRDefault="008F3D62" w:rsidP="00C97E4B">
      <w:pPr>
        <w:rPr>
          <w:rFonts w:cstheme="minorBidi"/>
          <w:lang w:eastAsia="en-US"/>
        </w:rPr>
      </w:pPr>
      <w:r w:rsidRPr="008F3D62">
        <w:rPr>
          <w:rFonts w:cstheme="minorBidi"/>
        </w:rPr>
        <w:t xml:space="preserve">There were 1944 nursing staff members in the sample. 1244 staff members were </w:t>
      </w:r>
      <w:r>
        <w:rPr>
          <w:rFonts w:cstheme="minorBidi"/>
        </w:rPr>
        <w:t>registered nurses and</w:t>
      </w:r>
      <w:r w:rsidRPr="008F3D62">
        <w:rPr>
          <w:rFonts w:cstheme="minorBidi"/>
        </w:rPr>
        <w:t xml:space="preserve"> 700 staff members were classified </w:t>
      </w:r>
      <w:r>
        <w:rPr>
          <w:rFonts w:cstheme="minorBidi"/>
        </w:rPr>
        <w:t>as healthcare assistants</w:t>
      </w:r>
      <w:r w:rsidRPr="008F3D62">
        <w:rPr>
          <w:rFonts w:cstheme="minorBidi"/>
        </w:rPr>
        <w:t>. Nursing staff worked on average 276 shifts within the three-year study period</w:t>
      </w:r>
      <w:r w:rsidR="00C97E4B">
        <w:rPr>
          <w:rFonts w:cstheme="minorBidi"/>
        </w:rPr>
        <w:t>.</w:t>
      </w:r>
      <w:r>
        <w:rPr>
          <w:rFonts w:cstheme="minorBidi"/>
        </w:rPr>
        <w:t xml:space="preserve"> In total, </w:t>
      </w:r>
      <w:r w:rsidR="001E2707" w:rsidRPr="004C16E9">
        <w:rPr>
          <w:rFonts w:cstheme="minorBidi"/>
        </w:rPr>
        <w:t xml:space="preserve">390,325 shifts </w:t>
      </w:r>
      <w:r>
        <w:rPr>
          <w:rFonts w:cstheme="minorBidi"/>
        </w:rPr>
        <w:t xml:space="preserve">were </w:t>
      </w:r>
      <w:r w:rsidR="001E2707" w:rsidRPr="004C16E9">
        <w:rPr>
          <w:rFonts w:cstheme="minorBidi"/>
        </w:rPr>
        <w:t xml:space="preserve">worked by RNs and 268,303 shifts </w:t>
      </w:r>
      <w:r>
        <w:rPr>
          <w:rFonts w:cstheme="minorBidi"/>
        </w:rPr>
        <w:t xml:space="preserve">were </w:t>
      </w:r>
      <w:r w:rsidR="001E2707" w:rsidRPr="004C16E9">
        <w:rPr>
          <w:rFonts w:cstheme="minorBidi"/>
        </w:rPr>
        <w:t xml:space="preserve">worked by HCAs. </w:t>
      </w:r>
      <w:r w:rsidR="00C97E4B">
        <w:rPr>
          <w:rFonts w:cstheme="minorBidi"/>
        </w:rPr>
        <w:t xml:space="preserve">The </w:t>
      </w:r>
      <w:r w:rsidR="00871B58">
        <w:rPr>
          <w:rFonts w:cstheme="minorBidi"/>
        </w:rPr>
        <w:t>patient population</w:t>
      </w:r>
      <w:r w:rsidR="00C97E4B">
        <w:rPr>
          <w:rFonts w:cstheme="minorBidi"/>
        </w:rPr>
        <w:t xml:space="preserve"> comprised of </w:t>
      </w:r>
      <w:r w:rsidR="00C97E4B" w:rsidRPr="00C97E4B">
        <w:rPr>
          <w:rFonts w:cstheme="minorBidi"/>
        </w:rPr>
        <w:t>1</w:t>
      </w:r>
      <w:r w:rsidR="00871B58">
        <w:rPr>
          <w:rFonts w:cstheme="minorBidi"/>
        </w:rPr>
        <w:t>42</w:t>
      </w:r>
      <w:r w:rsidR="00C97E4B" w:rsidRPr="00C97E4B">
        <w:rPr>
          <w:rFonts w:cstheme="minorBidi"/>
        </w:rPr>
        <w:t>,</w:t>
      </w:r>
      <w:r w:rsidR="00871B58">
        <w:rPr>
          <w:rFonts w:cstheme="minorBidi"/>
        </w:rPr>
        <w:t>046</w:t>
      </w:r>
      <w:r w:rsidR="00C97E4B" w:rsidRPr="00C97E4B">
        <w:rPr>
          <w:rFonts w:cstheme="minorBidi"/>
        </w:rPr>
        <w:t xml:space="preserve"> patients</w:t>
      </w:r>
      <w:r w:rsidR="00C97E4B">
        <w:rPr>
          <w:rFonts w:cstheme="minorBidi"/>
        </w:rPr>
        <w:t>; their mean age was 67; the majority (79</w:t>
      </w:r>
      <w:r w:rsidR="008B231D">
        <w:rPr>
          <w:rFonts w:cstheme="minorBidi"/>
        </w:rPr>
        <w:t>%</w:t>
      </w:r>
      <w:r w:rsidR="00C97E4B">
        <w:rPr>
          <w:rFonts w:cstheme="minorBidi"/>
        </w:rPr>
        <w:t xml:space="preserve">) </w:t>
      </w:r>
      <w:r w:rsidR="00B05297">
        <w:rPr>
          <w:rFonts w:cstheme="minorBidi"/>
        </w:rPr>
        <w:t xml:space="preserve">were </w:t>
      </w:r>
      <w:r w:rsidR="00C97E4B">
        <w:rPr>
          <w:rFonts w:cstheme="minorBidi"/>
        </w:rPr>
        <w:t xml:space="preserve">emergency admissions, and </w:t>
      </w:r>
      <w:r w:rsidR="00C97E4B" w:rsidRPr="00C97E4B">
        <w:rPr>
          <w:rFonts w:cstheme="minorBidi"/>
        </w:rPr>
        <w:t xml:space="preserve">50% </w:t>
      </w:r>
      <w:r w:rsidR="00C97E4B">
        <w:rPr>
          <w:rFonts w:cstheme="minorBidi"/>
        </w:rPr>
        <w:t xml:space="preserve">of the patients </w:t>
      </w:r>
      <w:r w:rsidR="00C97E4B" w:rsidRPr="00C97E4B">
        <w:rPr>
          <w:rFonts w:cstheme="minorBidi"/>
        </w:rPr>
        <w:t>had no comorbidities (</w:t>
      </w:r>
      <w:proofErr w:type="spellStart"/>
      <w:r w:rsidR="00C97E4B">
        <w:rPr>
          <w:rFonts w:cstheme="minorBidi"/>
        </w:rPr>
        <w:t>Charlson</w:t>
      </w:r>
      <w:proofErr w:type="spellEnd"/>
      <w:r w:rsidR="00C97E4B">
        <w:rPr>
          <w:rFonts w:cstheme="minorBidi"/>
        </w:rPr>
        <w:t xml:space="preserve"> comorbidity index =</w:t>
      </w:r>
      <w:r w:rsidR="00C97E4B" w:rsidRPr="00C97E4B">
        <w:rPr>
          <w:rFonts w:cstheme="minorBidi"/>
        </w:rPr>
        <w:t xml:space="preserve"> 0).</w:t>
      </w:r>
      <w:r w:rsidR="00C97E4B">
        <w:rPr>
          <w:rFonts w:cstheme="minorBidi"/>
        </w:rPr>
        <w:t xml:space="preserve"> </w:t>
      </w:r>
      <w:r w:rsidR="002C0D09" w:rsidRPr="004C16E9">
        <w:rPr>
          <w:rFonts w:cstheme="minorBidi"/>
        </w:rPr>
        <w:t xml:space="preserve">The total number of observations in high acuity patients was </w:t>
      </w:r>
      <w:bookmarkStart w:id="2" w:name="_Hlk511980674"/>
      <w:r w:rsidR="002C0D09" w:rsidRPr="004C16E9">
        <w:rPr>
          <w:rFonts w:cstheme="minorBidi"/>
        </w:rPr>
        <w:t>184,628</w:t>
      </w:r>
      <w:bookmarkEnd w:id="2"/>
      <w:r w:rsidR="002C0D09" w:rsidRPr="004C16E9">
        <w:rPr>
          <w:rFonts w:cstheme="minorBidi"/>
        </w:rPr>
        <w:t>. The total number of delayed observations in high acuity patients was 99,043</w:t>
      </w:r>
      <w:r w:rsidR="00D578E5" w:rsidRPr="004C16E9">
        <w:rPr>
          <w:rFonts w:cstheme="minorBidi"/>
        </w:rPr>
        <w:t xml:space="preserve"> (53%)</w:t>
      </w:r>
      <w:r w:rsidR="002C0D09" w:rsidRPr="004C16E9">
        <w:rPr>
          <w:rFonts w:cstheme="minorBidi"/>
        </w:rPr>
        <w:t>, while the missed</w:t>
      </w:r>
      <w:r w:rsidR="00964DF0" w:rsidRPr="004C16E9">
        <w:rPr>
          <w:rFonts w:cstheme="minorBidi"/>
        </w:rPr>
        <w:t xml:space="preserve"> observations were </w:t>
      </w:r>
      <w:bookmarkStart w:id="3" w:name="_Hlk514917602"/>
      <w:r w:rsidR="00964DF0" w:rsidRPr="004C16E9">
        <w:rPr>
          <w:rFonts w:cstheme="minorBidi"/>
        </w:rPr>
        <w:t>81,568</w:t>
      </w:r>
      <w:bookmarkEnd w:id="3"/>
      <w:r w:rsidR="00D578E5" w:rsidRPr="004C16E9">
        <w:rPr>
          <w:rFonts w:cstheme="minorBidi"/>
        </w:rPr>
        <w:t xml:space="preserve"> (44%)</w:t>
      </w:r>
      <w:r w:rsidR="00964DF0" w:rsidRPr="004C16E9">
        <w:rPr>
          <w:rFonts w:cstheme="minorBidi"/>
        </w:rPr>
        <w:t xml:space="preserve">, nested in </w:t>
      </w:r>
      <w:bookmarkStart w:id="4" w:name="_Hlk511980646"/>
      <w:r w:rsidR="00964DF0" w:rsidRPr="004C16E9">
        <w:rPr>
          <w:rFonts w:cstheme="minorBidi"/>
        </w:rPr>
        <w:t xml:space="preserve">24,069 </w:t>
      </w:r>
      <w:bookmarkEnd w:id="4"/>
      <w:r w:rsidR="00C8262A" w:rsidRPr="004C16E9">
        <w:rPr>
          <w:rFonts w:cstheme="minorBidi"/>
        </w:rPr>
        <w:t>ward-days</w:t>
      </w:r>
      <w:r w:rsidR="004C16E9">
        <w:rPr>
          <w:rFonts w:cstheme="minorBidi"/>
        </w:rPr>
        <w:t>.</w:t>
      </w:r>
      <w:r w:rsidR="00C97E4B">
        <w:rPr>
          <w:rFonts w:cstheme="minorBidi"/>
        </w:rPr>
        <w:t xml:space="preserve"> </w:t>
      </w:r>
      <w:r w:rsidR="00B05297">
        <w:rPr>
          <w:rFonts w:cstheme="minorBidi"/>
        </w:rPr>
        <w:t>Wards differed as regards si</w:t>
      </w:r>
      <w:r w:rsidR="00871B58">
        <w:rPr>
          <w:rFonts w:cstheme="minorBidi"/>
        </w:rPr>
        <w:t xml:space="preserve">ze (i.e. number of beds), mean </w:t>
      </w:r>
      <w:r w:rsidR="00B05297">
        <w:rPr>
          <w:rFonts w:cstheme="minorBidi"/>
        </w:rPr>
        <w:t>HPPD and mean skill mix</w:t>
      </w:r>
      <w:r w:rsidR="00871B58">
        <w:rPr>
          <w:rFonts w:cstheme="minorBidi"/>
        </w:rPr>
        <w:t xml:space="preserve"> </w:t>
      </w:r>
      <w:r w:rsidR="00871B58">
        <w:rPr>
          <w:rFonts w:ascii="Arial" w:hAnsi="Arial" w:cs="Arial"/>
        </w:rPr>
        <w:t>(i.e. the proportion of RN-HPPD over the total HPPD, calculated as RN-HPPD</w:t>
      </w:r>
      <w:proofErr w:type="gramStart"/>
      <w:r w:rsidR="00871B58">
        <w:rPr>
          <w:rFonts w:ascii="Arial" w:hAnsi="Arial" w:cs="Arial"/>
        </w:rPr>
        <w:t>/(</w:t>
      </w:r>
      <w:proofErr w:type="gramEnd"/>
      <w:r w:rsidR="00871B58">
        <w:rPr>
          <w:rFonts w:ascii="Arial" w:hAnsi="Arial" w:cs="Arial"/>
        </w:rPr>
        <w:t>RN-HPPD + HCA-HPPD))</w:t>
      </w:r>
      <w:r w:rsidR="00871B58" w:rsidRPr="003C3BAA">
        <w:rPr>
          <w:rFonts w:ascii="Arial" w:hAnsi="Arial" w:cs="Arial"/>
        </w:rPr>
        <w:t>.</w:t>
      </w:r>
      <w:r w:rsidR="00B05297">
        <w:rPr>
          <w:rFonts w:cstheme="minorBidi"/>
        </w:rPr>
        <w:t xml:space="preserve"> </w:t>
      </w:r>
      <w:r w:rsidR="00C97E4B" w:rsidRPr="00C97E4B">
        <w:rPr>
          <w:rFonts w:cstheme="minorBidi"/>
          <w:lang w:eastAsia="en-US"/>
        </w:rPr>
        <w:t>For a detailed description of ward characteristics, please see Appendix 1.</w:t>
      </w:r>
    </w:p>
    <w:p w14:paraId="088338C7" w14:textId="2C48576C" w:rsidR="006215E1" w:rsidRPr="004C16E9" w:rsidRDefault="006215E1" w:rsidP="008F3D62">
      <w:pPr>
        <w:rPr>
          <w:rFonts w:cstheme="minorBidi"/>
        </w:rPr>
      </w:pPr>
    </w:p>
    <w:p w14:paraId="2F98A05A" w14:textId="244B372B" w:rsidR="008A53AD" w:rsidRPr="004C16E9" w:rsidRDefault="008A53AD" w:rsidP="008A53AD">
      <w:pPr>
        <w:rPr>
          <w:rFonts w:cstheme="minorBidi"/>
        </w:rPr>
      </w:pPr>
      <w:r w:rsidRPr="004C16E9">
        <w:rPr>
          <w:rFonts w:cstheme="minorBidi"/>
        </w:rPr>
        <w:t xml:space="preserve">Table 1 summarises the distribution of </w:t>
      </w:r>
      <w:r w:rsidR="00C477C4" w:rsidRPr="004C16E9">
        <w:rPr>
          <w:rFonts w:cstheme="minorBidi"/>
        </w:rPr>
        <w:t xml:space="preserve">expected, </w:t>
      </w:r>
      <w:r w:rsidRPr="004C16E9">
        <w:rPr>
          <w:rFonts w:cstheme="minorBidi"/>
        </w:rPr>
        <w:t>delayed and missed vital signs observations; and of the proportion of HCA</w:t>
      </w:r>
      <w:r w:rsidR="004A0B34" w:rsidRPr="004C16E9">
        <w:rPr>
          <w:rFonts w:cstheme="minorBidi"/>
        </w:rPr>
        <w:t xml:space="preserve"> and R</w:t>
      </w:r>
      <w:r w:rsidRPr="004C16E9">
        <w:rPr>
          <w:rFonts w:cstheme="minorBidi"/>
        </w:rPr>
        <w:t>N-HPPD deri</w:t>
      </w:r>
      <w:r w:rsidR="00C477C4" w:rsidRPr="004C16E9">
        <w:rPr>
          <w:rFonts w:cstheme="minorBidi"/>
        </w:rPr>
        <w:t>ved</w:t>
      </w:r>
      <w:r w:rsidRPr="004C16E9">
        <w:rPr>
          <w:rFonts w:cstheme="minorBidi"/>
        </w:rPr>
        <w:t xml:space="preserve"> from ≥12-hour shifts.</w:t>
      </w:r>
    </w:p>
    <w:p w14:paraId="61069238" w14:textId="77777777" w:rsidR="004C16E9" w:rsidRDefault="004C16E9" w:rsidP="0048248A">
      <w:pPr>
        <w:pStyle w:val="Caption"/>
        <w:keepNext/>
        <w:rPr>
          <w:rFonts w:cstheme="minorBidi"/>
          <w:color w:val="auto"/>
          <w:sz w:val="22"/>
          <w:szCs w:val="22"/>
        </w:rPr>
      </w:pPr>
    </w:p>
    <w:p w14:paraId="0A053CDC" w14:textId="36A426A2" w:rsidR="009E3B46" w:rsidRPr="004C16E9" w:rsidRDefault="009E3B46" w:rsidP="0048248A">
      <w:pPr>
        <w:pStyle w:val="Caption"/>
        <w:keepNext/>
        <w:rPr>
          <w:rFonts w:cstheme="minorBidi"/>
          <w:color w:val="auto"/>
          <w:sz w:val="22"/>
          <w:szCs w:val="22"/>
        </w:rPr>
      </w:pPr>
      <w:r w:rsidRPr="004C16E9">
        <w:rPr>
          <w:rFonts w:cstheme="minorBidi"/>
          <w:color w:val="auto"/>
          <w:sz w:val="22"/>
          <w:szCs w:val="22"/>
        </w:rPr>
        <w:t xml:space="preserve">Table </w:t>
      </w:r>
      <w:r w:rsidR="00DE3461" w:rsidRPr="004C16E9">
        <w:rPr>
          <w:rFonts w:cstheme="minorBidi"/>
          <w:color w:val="auto"/>
          <w:sz w:val="22"/>
          <w:szCs w:val="22"/>
        </w:rPr>
        <w:fldChar w:fldCharType="begin"/>
      </w:r>
      <w:r w:rsidR="00DE3461" w:rsidRPr="004C16E9">
        <w:rPr>
          <w:rFonts w:cstheme="minorBidi"/>
          <w:color w:val="auto"/>
          <w:sz w:val="22"/>
          <w:szCs w:val="22"/>
        </w:rPr>
        <w:instrText xml:space="preserve"> SEQ Table \* ARABIC </w:instrText>
      </w:r>
      <w:r w:rsidR="00DE3461" w:rsidRPr="004C16E9">
        <w:rPr>
          <w:rFonts w:cstheme="minorBidi"/>
          <w:color w:val="auto"/>
          <w:sz w:val="22"/>
          <w:szCs w:val="22"/>
        </w:rPr>
        <w:fldChar w:fldCharType="separate"/>
      </w:r>
      <w:r w:rsidR="00AC10FE">
        <w:rPr>
          <w:rFonts w:cstheme="minorBidi"/>
          <w:noProof/>
          <w:color w:val="auto"/>
          <w:sz w:val="22"/>
          <w:szCs w:val="22"/>
        </w:rPr>
        <w:t>1</w:t>
      </w:r>
      <w:r w:rsidR="00DE3461" w:rsidRPr="004C16E9">
        <w:rPr>
          <w:rFonts w:cstheme="minorBidi"/>
          <w:noProof/>
          <w:color w:val="auto"/>
          <w:sz w:val="22"/>
          <w:szCs w:val="22"/>
        </w:rPr>
        <w:fldChar w:fldCharType="end"/>
      </w:r>
      <w:r w:rsidRPr="004C16E9">
        <w:rPr>
          <w:rFonts w:cstheme="minorBidi"/>
          <w:color w:val="auto"/>
          <w:sz w:val="22"/>
          <w:szCs w:val="22"/>
        </w:rPr>
        <w:tab/>
        <w:t>Distribution of missed and delayed observations; and proportion of HPPD deriving from long shifts</w:t>
      </w:r>
    </w:p>
    <w:tbl>
      <w:tblPr>
        <w:tblStyle w:val="TableGrid1"/>
        <w:tblW w:w="0" w:type="auto"/>
        <w:tblInd w:w="-5" w:type="dxa"/>
        <w:tblLook w:val="04A0" w:firstRow="1" w:lastRow="0" w:firstColumn="1" w:lastColumn="0" w:noHBand="0" w:noVBand="1"/>
      </w:tblPr>
      <w:tblGrid>
        <w:gridCol w:w="2677"/>
        <w:gridCol w:w="889"/>
        <w:gridCol w:w="970"/>
        <w:gridCol w:w="2127"/>
        <w:gridCol w:w="850"/>
        <w:gridCol w:w="1098"/>
      </w:tblGrid>
      <w:tr w:rsidR="00E01DE1" w:rsidRPr="004C16E9" w14:paraId="32501702" w14:textId="77777777" w:rsidTr="00D578E5">
        <w:tc>
          <w:tcPr>
            <w:tcW w:w="2677" w:type="dxa"/>
            <w:tcBorders>
              <w:top w:val="single" w:sz="4" w:space="0" w:color="auto"/>
              <w:left w:val="single" w:sz="4" w:space="0" w:color="auto"/>
              <w:bottom w:val="single" w:sz="4" w:space="0" w:color="auto"/>
              <w:right w:val="single" w:sz="4" w:space="0" w:color="auto"/>
            </w:tcBorders>
          </w:tcPr>
          <w:p w14:paraId="3A503167" w14:textId="77777777" w:rsidR="008A53AD" w:rsidRPr="004C16E9" w:rsidRDefault="008A53AD" w:rsidP="008A53AD">
            <w:pPr>
              <w:spacing w:before="0"/>
              <w:contextualSpacing/>
              <w:rPr>
                <w:rFonts w:cstheme="minorBidi"/>
              </w:rPr>
            </w:pPr>
          </w:p>
        </w:tc>
        <w:tc>
          <w:tcPr>
            <w:tcW w:w="889" w:type="dxa"/>
            <w:tcBorders>
              <w:top w:val="single" w:sz="4" w:space="0" w:color="auto"/>
              <w:left w:val="single" w:sz="4" w:space="0" w:color="auto"/>
              <w:bottom w:val="single" w:sz="4" w:space="0" w:color="auto"/>
              <w:right w:val="single" w:sz="4" w:space="0" w:color="auto"/>
            </w:tcBorders>
            <w:hideMark/>
          </w:tcPr>
          <w:p w14:paraId="31841762" w14:textId="77777777" w:rsidR="008A53AD" w:rsidRPr="004C16E9" w:rsidRDefault="008A53AD" w:rsidP="008A53AD">
            <w:pPr>
              <w:spacing w:before="0"/>
              <w:contextualSpacing/>
              <w:rPr>
                <w:rFonts w:cstheme="minorBidi"/>
              </w:rPr>
            </w:pPr>
            <w:r w:rsidRPr="004C16E9">
              <w:rPr>
                <w:rFonts w:cstheme="minorBidi"/>
              </w:rPr>
              <w:t>Mean</w:t>
            </w:r>
          </w:p>
        </w:tc>
        <w:tc>
          <w:tcPr>
            <w:tcW w:w="970" w:type="dxa"/>
            <w:tcBorders>
              <w:top w:val="single" w:sz="4" w:space="0" w:color="auto"/>
              <w:left w:val="single" w:sz="4" w:space="0" w:color="auto"/>
              <w:bottom w:val="single" w:sz="4" w:space="0" w:color="auto"/>
              <w:right w:val="single" w:sz="4" w:space="0" w:color="auto"/>
            </w:tcBorders>
            <w:hideMark/>
          </w:tcPr>
          <w:p w14:paraId="3381D1B6" w14:textId="77777777" w:rsidR="008A53AD" w:rsidRPr="004C16E9" w:rsidRDefault="008A53AD" w:rsidP="008A53AD">
            <w:pPr>
              <w:spacing w:before="0"/>
              <w:contextualSpacing/>
              <w:rPr>
                <w:rFonts w:cstheme="minorBidi"/>
              </w:rPr>
            </w:pPr>
            <w:r w:rsidRPr="004C16E9">
              <w:rPr>
                <w:rFonts w:cstheme="minorBidi"/>
              </w:rPr>
              <w:t>Median</w:t>
            </w:r>
          </w:p>
        </w:tc>
        <w:tc>
          <w:tcPr>
            <w:tcW w:w="2127" w:type="dxa"/>
            <w:tcBorders>
              <w:top w:val="single" w:sz="4" w:space="0" w:color="auto"/>
              <w:left w:val="single" w:sz="4" w:space="0" w:color="auto"/>
              <w:bottom w:val="single" w:sz="4" w:space="0" w:color="auto"/>
              <w:right w:val="single" w:sz="4" w:space="0" w:color="auto"/>
            </w:tcBorders>
            <w:hideMark/>
          </w:tcPr>
          <w:p w14:paraId="1656F50F" w14:textId="77777777" w:rsidR="008A53AD" w:rsidRPr="004C16E9" w:rsidRDefault="008A53AD" w:rsidP="008A53AD">
            <w:pPr>
              <w:spacing w:before="0"/>
              <w:contextualSpacing/>
              <w:rPr>
                <w:rFonts w:cstheme="minorBidi"/>
              </w:rPr>
            </w:pPr>
            <w:r w:rsidRPr="004C16E9">
              <w:rPr>
                <w:rFonts w:cstheme="minorBidi"/>
              </w:rPr>
              <w:t>Interquartile range</w:t>
            </w:r>
          </w:p>
          <w:p w14:paraId="2103EDEF" w14:textId="77777777" w:rsidR="008A53AD" w:rsidRPr="004C16E9" w:rsidRDefault="008A53AD" w:rsidP="008A53AD">
            <w:pPr>
              <w:spacing w:before="0"/>
              <w:contextualSpacing/>
              <w:rPr>
                <w:rFonts w:cstheme="minorBidi"/>
              </w:rPr>
            </w:pPr>
            <w:r w:rsidRPr="004C16E9">
              <w:rPr>
                <w:rFonts w:cstheme="minorBidi"/>
              </w:rPr>
              <w:t>(IQR)</w:t>
            </w:r>
          </w:p>
        </w:tc>
        <w:tc>
          <w:tcPr>
            <w:tcW w:w="850" w:type="dxa"/>
            <w:tcBorders>
              <w:top w:val="single" w:sz="4" w:space="0" w:color="auto"/>
              <w:left w:val="single" w:sz="4" w:space="0" w:color="auto"/>
              <w:bottom w:val="single" w:sz="4" w:space="0" w:color="auto"/>
              <w:right w:val="single" w:sz="4" w:space="0" w:color="auto"/>
            </w:tcBorders>
            <w:hideMark/>
          </w:tcPr>
          <w:p w14:paraId="2ECBA71E" w14:textId="77777777" w:rsidR="008A53AD" w:rsidRPr="004C16E9" w:rsidRDefault="008A53AD" w:rsidP="008A53AD">
            <w:pPr>
              <w:spacing w:before="0"/>
              <w:contextualSpacing/>
              <w:rPr>
                <w:rFonts w:cstheme="minorBidi"/>
              </w:rPr>
            </w:pPr>
            <w:r w:rsidRPr="004C16E9">
              <w:rPr>
                <w:rFonts w:cstheme="minorBidi"/>
              </w:rPr>
              <w:t>Min</w:t>
            </w:r>
          </w:p>
        </w:tc>
        <w:tc>
          <w:tcPr>
            <w:tcW w:w="1098" w:type="dxa"/>
            <w:tcBorders>
              <w:top w:val="single" w:sz="4" w:space="0" w:color="auto"/>
              <w:left w:val="single" w:sz="4" w:space="0" w:color="auto"/>
              <w:bottom w:val="single" w:sz="4" w:space="0" w:color="auto"/>
              <w:right w:val="single" w:sz="4" w:space="0" w:color="auto"/>
            </w:tcBorders>
            <w:hideMark/>
          </w:tcPr>
          <w:p w14:paraId="55D6F3B4" w14:textId="77777777" w:rsidR="008A53AD" w:rsidRPr="004C16E9" w:rsidRDefault="008A53AD" w:rsidP="008A53AD">
            <w:pPr>
              <w:spacing w:before="0"/>
              <w:contextualSpacing/>
              <w:rPr>
                <w:rFonts w:cstheme="minorBidi"/>
              </w:rPr>
            </w:pPr>
            <w:r w:rsidRPr="004C16E9">
              <w:rPr>
                <w:rFonts w:cstheme="minorBidi"/>
              </w:rPr>
              <w:t>Max</w:t>
            </w:r>
          </w:p>
        </w:tc>
      </w:tr>
      <w:tr w:rsidR="00E01DE1" w:rsidRPr="004C16E9" w14:paraId="581656D2" w14:textId="77777777" w:rsidTr="00D578E5">
        <w:tc>
          <w:tcPr>
            <w:tcW w:w="2677" w:type="dxa"/>
            <w:tcBorders>
              <w:top w:val="single" w:sz="4" w:space="0" w:color="auto"/>
              <w:left w:val="single" w:sz="4" w:space="0" w:color="auto"/>
              <w:bottom w:val="single" w:sz="4" w:space="0" w:color="auto"/>
              <w:right w:val="single" w:sz="4" w:space="0" w:color="auto"/>
            </w:tcBorders>
          </w:tcPr>
          <w:p w14:paraId="68A825D8" w14:textId="4F6B0224" w:rsidR="00A325B8" w:rsidRPr="004C16E9" w:rsidRDefault="00C477C4" w:rsidP="008A53AD">
            <w:pPr>
              <w:spacing w:before="0"/>
              <w:contextualSpacing/>
              <w:rPr>
                <w:rFonts w:cstheme="minorBidi"/>
              </w:rPr>
            </w:pPr>
            <w:r w:rsidRPr="004C16E9">
              <w:rPr>
                <w:rFonts w:cstheme="minorBidi"/>
              </w:rPr>
              <w:t>Expected observations per 24 hours in each ward</w:t>
            </w:r>
          </w:p>
        </w:tc>
        <w:tc>
          <w:tcPr>
            <w:tcW w:w="889" w:type="dxa"/>
            <w:tcBorders>
              <w:top w:val="single" w:sz="4" w:space="0" w:color="auto"/>
              <w:left w:val="single" w:sz="4" w:space="0" w:color="auto"/>
              <w:bottom w:val="single" w:sz="4" w:space="0" w:color="auto"/>
              <w:right w:val="single" w:sz="4" w:space="0" w:color="auto"/>
            </w:tcBorders>
          </w:tcPr>
          <w:p w14:paraId="15C0B261" w14:textId="5807DFD1" w:rsidR="00A325B8" w:rsidRPr="004C16E9" w:rsidRDefault="00C477C4" w:rsidP="008A53AD">
            <w:pPr>
              <w:spacing w:before="0"/>
              <w:contextualSpacing/>
              <w:rPr>
                <w:rFonts w:cstheme="minorBidi"/>
              </w:rPr>
            </w:pPr>
            <w:r w:rsidRPr="004C16E9">
              <w:rPr>
                <w:rFonts w:cstheme="minorBidi"/>
              </w:rPr>
              <w:t>7.6</w:t>
            </w:r>
          </w:p>
        </w:tc>
        <w:tc>
          <w:tcPr>
            <w:tcW w:w="970" w:type="dxa"/>
            <w:tcBorders>
              <w:top w:val="single" w:sz="4" w:space="0" w:color="auto"/>
              <w:left w:val="single" w:sz="4" w:space="0" w:color="auto"/>
              <w:bottom w:val="single" w:sz="4" w:space="0" w:color="auto"/>
              <w:right w:val="single" w:sz="4" w:space="0" w:color="auto"/>
            </w:tcBorders>
          </w:tcPr>
          <w:p w14:paraId="1C87DDBA" w14:textId="6F11FB89" w:rsidR="00A325B8" w:rsidRPr="004C16E9" w:rsidRDefault="00C477C4" w:rsidP="008A53AD">
            <w:pPr>
              <w:spacing w:before="0"/>
              <w:contextualSpacing/>
              <w:rPr>
                <w:rFonts w:cstheme="minorBidi"/>
              </w:rPr>
            </w:pPr>
            <w:r w:rsidRPr="004C16E9">
              <w:rPr>
                <w:rFonts w:cstheme="minorBidi"/>
              </w:rPr>
              <w:t>5</w:t>
            </w:r>
          </w:p>
        </w:tc>
        <w:tc>
          <w:tcPr>
            <w:tcW w:w="2127" w:type="dxa"/>
            <w:tcBorders>
              <w:top w:val="single" w:sz="4" w:space="0" w:color="auto"/>
              <w:left w:val="single" w:sz="4" w:space="0" w:color="auto"/>
              <w:bottom w:val="single" w:sz="4" w:space="0" w:color="auto"/>
              <w:right w:val="single" w:sz="4" w:space="0" w:color="auto"/>
            </w:tcBorders>
          </w:tcPr>
          <w:p w14:paraId="2351DBAC" w14:textId="4977F07B" w:rsidR="00A325B8" w:rsidRPr="004C16E9" w:rsidRDefault="00C477C4" w:rsidP="0048248A">
            <w:pPr>
              <w:spacing w:before="0"/>
              <w:rPr>
                <w:rFonts w:cstheme="minorBidi"/>
              </w:rPr>
            </w:pPr>
            <w:r w:rsidRPr="004C16E9">
              <w:rPr>
                <w:rFonts w:cstheme="minorBidi"/>
              </w:rPr>
              <w:t>2-10</w:t>
            </w:r>
          </w:p>
        </w:tc>
        <w:tc>
          <w:tcPr>
            <w:tcW w:w="850" w:type="dxa"/>
            <w:tcBorders>
              <w:top w:val="single" w:sz="4" w:space="0" w:color="auto"/>
              <w:left w:val="single" w:sz="4" w:space="0" w:color="auto"/>
              <w:bottom w:val="single" w:sz="4" w:space="0" w:color="auto"/>
              <w:right w:val="single" w:sz="4" w:space="0" w:color="auto"/>
            </w:tcBorders>
          </w:tcPr>
          <w:p w14:paraId="16652AAE" w14:textId="53F44696" w:rsidR="00A325B8" w:rsidRPr="004C16E9" w:rsidRDefault="00C477C4" w:rsidP="008A53AD">
            <w:pPr>
              <w:spacing w:before="0"/>
              <w:contextualSpacing/>
              <w:rPr>
                <w:rFonts w:cstheme="minorBidi"/>
              </w:rPr>
            </w:pPr>
            <w:r w:rsidRPr="004C16E9">
              <w:rPr>
                <w:rFonts w:cstheme="minorBidi"/>
              </w:rPr>
              <w:t>1</w:t>
            </w:r>
          </w:p>
        </w:tc>
        <w:tc>
          <w:tcPr>
            <w:tcW w:w="1098" w:type="dxa"/>
            <w:tcBorders>
              <w:top w:val="single" w:sz="4" w:space="0" w:color="auto"/>
              <w:left w:val="single" w:sz="4" w:space="0" w:color="auto"/>
              <w:bottom w:val="single" w:sz="4" w:space="0" w:color="auto"/>
              <w:right w:val="single" w:sz="4" w:space="0" w:color="auto"/>
            </w:tcBorders>
          </w:tcPr>
          <w:p w14:paraId="42231CD8" w14:textId="54B7D429" w:rsidR="00A325B8" w:rsidRPr="004C16E9" w:rsidRDefault="00C477C4" w:rsidP="008A53AD">
            <w:pPr>
              <w:spacing w:before="0"/>
              <w:contextualSpacing/>
              <w:rPr>
                <w:rFonts w:cstheme="minorBidi"/>
              </w:rPr>
            </w:pPr>
            <w:r w:rsidRPr="004C16E9">
              <w:rPr>
                <w:rFonts w:cstheme="minorBidi"/>
              </w:rPr>
              <w:t>87</w:t>
            </w:r>
          </w:p>
        </w:tc>
      </w:tr>
      <w:tr w:rsidR="00E01DE1" w:rsidRPr="004C16E9" w14:paraId="728FD4BE" w14:textId="77777777" w:rsidTr="00D578E5">
        <w:tc>
          <w:tcPr>
            <w:tcW w:w="2677" w:type="dxa"/>
            <w:tcBorders>
              <w:top w:val="single" w:sz="4" w:space="0" w:color="auto"/>
              <w:left w:val="single" w:sz="4" w:space="0" w:color="auto"/>
              <w:bottom w:val="single" w:sz="4" w:space="0" w:color="auto"/>
              <w:right w:val="single" w:sz="4" w:space="0" w:color="auto"/>
            </w:tcBorders>
          </w:tcPr>
          <w:p w14:paraId="58A6BE3A" w14:textId="22E11276" w:rsidR="008A53AD" w:rsidRPr="004C16E9" w:rsidRDefault="008A53AD" w:rsidP="008A53AD">
            <w:pPr>
              <w:spacing w:before="0"/>
              <w:contextualSpacing/>
              <w:rPr>
                <w:rFonts w:cstheme="minorBidi"/>
              </w:rPr>
            </w:pPr>
            <w:r w:rsidRPr="004C16E9">
              <w:rPr>
                <w:rFonts w:cstheme="minorBidi"/>
              </w:rPr>
              <w:t>Delayed observations</w:t>
            </w:r>
            <w:r w:rsidR="00C477C4" w:rsidRPr="004C16E9">
              <w:rPr>
                <w:rFonts w:cstheme="minorBidi"/>
              </w:rPr>
              <w:t xml:space="preserve"> per 24 hours in each ward</w:t>
            </w:r>
          </w:p>
        </w:tc>
        <w:tc>
          <w:tcPr>
            <w:tcW w:w="889" w:type="dxa"/>
            <w:tcBorders>
              <w:top w:val="single" w:sz="4" w:space="0" w:color="auto"/>
              <w:left w:val="single" w:sz="4" w:space="0" w:color="auto"/>
              <w:bottom w:val="single" w:sz="4" w:space="0" w:color="auto"/>
              <w:right w:val="single" w:sz="4" w:space="0" w:color="auto"/>
            </w:tcBorders>
          </w:tcPr>
          <w:p w14:paraId="0FDCAB36" w14:textId="0A9F0284" w:rsidR="008A53AD" w:rsidRPr="004C16E9" w:rsidRDefault="008A53AD" w:rsidP="008A53AD">
            <w:pPr>
              <w:spacing w:before="0"/>
              <w:contextualSpacing/>
              <w:rPr>
                <w:rFonts w:cstheme="minorBidi"/>
              </w:rPr>
            </w:pPr>
            <w:r w:rsidRPr="004C16E9">
              <w:rPr>
                <w:rFonts w:cstheme="minorBidi"/>
              </w:rPr>
              <w:t>4.1</w:t>
            </w:r>
          </w:p>
        </w:tc>
        <w:tc>
          <w:tcPr>
            <w:tcW w:w="970" w:type="dxa"/>
            <w:tcBorders>
              <w:top w:val="single" w:sz="4" w:space="0" w:color="auto"/>
              <w:left w:val="single" w:sz="4" w:space="0" w:color="auto"/>
              <w:bottom w:val="single" w:sz="4" w:space="0" w:color="auto"/>
              <w:right w:val="single" w:sz="4" w:space="0" w:color="auto"/>
            </w:tcBorders>
          </w:tcPr>
          <w:p w14:paraId="1FA0FEED" w14:textId="3E503078" w:rsidR="008A53AD" w:rsidRPr="004C16E9" w:rsidRDefault="008A53AD" w:rsidP="008A53AD">
            <w:pPr>
              <w:spacing w:before="0"/>
              <w:contextualSpacing/>
              <w:rPr>
                <w:rFonts w:cstheme="minorBidi"/>
              </w:rPr>
            </w:pPr>
            <w:r w:rsidRPr="004C16E9">
              <w:rPr>
                <w:rFonts w:cstheme="minorBidi"/>
              </w:rPr>
              <w:t>2</w:t>
            </w:r>
          </w:p>
        </w:tc>
        <w:tc>
          <w:tcPr>
            <w:tcW w:w="2127" w:type="dxa"/>
            <w:tcBorders>
              <w:top w:val="single" w:sz="4" w:space="0" w:color="auto"/>
              <w:left w:val="single" w:sz="4" w:space="0" w:color="auto"/>
              <w:bottom w:val="single" w:sz="4" w:space="0" w:color="auto"/>
              <w:right w:val="single" w:sz="4" w:space="0" w:color="auto"/>
            </w:tcBorders>
          </w:tcPr>
          <w:p w14:paraId="7E60886F" w14:textId="2EED4489" w:rsidR="008A53AD" w:rsidRPr="004C16E9" w:rsidRDefault="00F2266B" w:rsidP="0048248A">
            <w:pPr>
              <w:spacing w:before="0"/>
              <w:rPr>
                <w:rFonts w:cstheme="minorBidi"/>
              </w:rPr>
            </w:pPr>
            <w:r w:rsidRPr="004C16E9">
              <w:rPr>
                <w:rFonts w:cstheme="minorBidi"/>
              </w:rPr>
              <w:t>1 – 5</w:t>
            </w:r>
          </w:p>
        </w:tc>
        <w:tc>
          <w:tcPr>
            <w:tcW w:w="850" w:type="dxa"/>
            <w:tcBorders>
              <w:top w:val="single" w:sz="4" w:space="0" w:color="auto"/>
              <w:left w:val="single" w:sz="4" w:space="0" w:color="auto"/>
              <w:bottom w:val="single" w:sz="4" w:space="0" w:color="auto"/>
              <w:right w:val="single" w:sz="4" w:space="0" w:color="auto"/>
            </w:tcBorders>
          </w:tcPr>
          <w:p w14:paraId="585F0F52" w14:textId="7D18C37C" w:rsidR="008A53AD" w:rsidRPr="004C16E9" w:rsidRDefault="008A53AD" w:rsidP="008A53AD">
            <w:pPr>
              <w:spacing w:before="0"/>
              <w:contextualSpacing/>
              <w:rPr>
                <w:rFonts w:cstheme="minorBidi"/>
              </w:rPr>
            </w:pPr>
            <w:r w:rsidRPr="004C16E9">
              <w:rPr>
                <w:rFonts w:cstheme="minorBidi"/>
              </w:rPr>
              <w:t>0</w:t>
            </w:r>
          </w:p>
        </w:tc>
        <w:tc>
          <w:tcPr>
            <w:tcW w:w="1098" w:type="dxa"/>
            <w:tcBorders>
              <w:top w:val="single" w:sz="4" w:space="0" w:color="auto"/>
              <w:left w:val="single" w:sz="4" w:space="0" w:color="auto"/>
              <w:bottom w:val="single" w:sz="4" w:space="0" w:color="auto"/>
              <w:right w:val="single" w:sz="4" w:space="0" w:color="auto"/>
            </w:tcBorders>
          </w:tcPr>
          <w:p w14:paraId="51DBA683" w14:textId="22D387E6" w:rsidR="008A53AD" w:rsidRPr="004C16E9" w:rsidRDefault="008A53AD" w:rsidP="008A53AD">
            <w:pPr>
              <w:spacing w:before="0"/>
              <w:contextualSpacing/>
              <w:rPr>
                <w:rFonts w:cstheme="minorBidi"/>
              </w:rPr>
            </w:pPr>
            <w:r w:rsidRPr="004C16E9">
              <w:rPr>
                <w:rFonts w:cstheme="minorBidi"/>
              </w:rPr>
              <w:t>56</w:t>
            </w:r>
          </w:p>
        </w:tc>
      </w:tr>
      <w:tr w:rsidR="00E01DE1" w:rsidRPr="004C16E9" w14:paraId="27787D8E" w14:textId="77777777" w:rsidTr="00D578E5">
        <w:tc>
          <w:tcPr>
            <w:tcW w:w="2677" w:type="dxa"/>
            <w:tcBorders>
              <w:top w:val="single" w:sz="4" w:space="0" w:color="auto"/>
              <w:left w:val="single" w:sz="4" w:space="0" w:color="auto"/>
              <w:bottom w:val="single" w:sz="4" w:space="0" w:color="auto"/>
              <w:right w:val="single" w:sz="4" w:space="0" w:color="auto"/>
            </w:tcBorders>
            <w:hideMark/>
          </w:tcPr>
          <w:p w14:paraId="458F80AB" w14:textId="28446659" w:rsidR="008A53AD" w:rsidRPr="004C16E9" w:rsidRDefault="008A53AD" w:rsidP="008A53AD">
            <w:pPr>
              <w:spacing w:before="0"/>
              <w:contextualSpacing/>
              <w:rPr>
                <w:rFonts w:cstheme="minorBidi"/>
              </w:rPr>
            </w:pPr>
            <w:r w:rsidRPr="004C16E9">
              <w:rPr>
                <w:rFonts w:cstheme="minorBidi"/>
              </w:rPr>
              <w:t>Missed observations</w:t>
            </w:r>
            <w:r w:rsidR="00C477C4" w:rsidRPr="004C16E9">
              <w:rPr>
                <w:rFonts w:cstheme="minorBidi"/>
              </w:rPr>
              <w:t xml:space="preserve"> per 24 hours in each ward</w:t>
            </w:r>
          </w:p>
        </w:tc>
        <w:tc>
          <w:tcPr>
            <w:tcW w:w="889" w:type="dxa"/>
            <w:tcBorders>
              <w:top w:val="single" w:sz="4" w:space="0" w:color="auto"/>
              <w:left w:val="single" w:sz="4" w:space="0" w:color="auto"/>
              <w:bottom w:val="single" w:sz="4" w:space="0" w:color="auto"/>
              <w:right w:val="single" w:sz="4" w:space="0" w:color="auto"/>
            </w:tcBorders>
          </w:tcPr>
          <w:p w14:paraId="2D47EAE7" w14:textId="32D71576" w:rsidR="008A53AD" w:rsidRPr="004C16E9" w:rsidRDefault="008A53AD" w:rsidP="008A53AD">
            <w:pPr>
              <w:spacing w:before="0"/>
              <w:contextualSpacing/>
              <w:rPr>
                <w:rFonts w:cstheme="minorBidi"/>
              </w:rPr>
            </w:pPr>
            <w:r w:rsidRPr="004C16E9">
              <w:rPr>
                <w:rFonts w:cstheme="minorBidi"/>
              </w:rPr>
              <w:t>3.4</w:t>
            </w:r>
          </w:p>
        </w:tc>
        <w:tc>
          <w:tcPr>
            <w:tcW w:w="970" w:type="dxa"/>
            <w:tcBorders>
              <w:top w:val="single" w:sz="4" w:space="0" w:color="auto"/>
              <w:left w:val="single" w:sz="4" w:space="0" w:color="auto"/>
              <w:bottom w:val="single" w:sz="4" w:space="0" w:color="auto"/>
              <w:right w:val="single" w:sz="4" w:space="0" w:color="auto"/>
            </w:tcBorders>
          </w:tcPr>
          <w:p w14:paraId="3B0B5E09" w14:textId="005F2969" w:rsidR="008A53AD" w:rsidRPr="004C16E9" w:rsidRDefault="008A53AD" w:rsidP="008A53AD">
            <w:pPr>
              <w:spacing w:before="0"/>
              <w:contextualSpacing/>
              <w:rPr>
                <w:rFonts w:cstheme="minorBidi"/>
              </w:rPr>
            </w:pPr>
            <w:r w:rsidRPr="004C16E9">
              <w:rPr>
                <w:rFonts w:cstheme="minorBidi"/>
              </w:rPr>
              <w:t>2</w:t>
            </w:r>
          </w:p>
        </w:tc>
        <w:tc>
          <w:tcPr>
            <w:tcW w:w="2127" w:type="dxa"/>
            <w:tcBorders>
              <w:top w:val="single" w:sz="4" w:space="0" w:color="auto"/>
              <w:left w:val="single" w:sz="4" w:space="0" w:color="auto"/>
              <w:bottom w:val="single" w:sz="4" w:space="0" w:color="auto"/>
              <w:right w:val="single" w:sz="4" w:space="0" w:color="auto"/>
            </w:tcBorders>
          </w:tcPr>
          <w:p w14:paraId="3E234900" w14:textId="76A7E924" w:rsidR="008A53AD" w:rsidRPr="004C16E9" w:rsidRDefault="008A53AD" w:rsidP="008A53AD">
            <w:pPr>
              <w:spacing w:before="0"/>
              <w:contextualSpacing/>
              <w:rPr>
                <w:rFonts w:cstheme="minorBidi"/>
              </w:rPr>
            </w:pPr>
            <w:r w:rsidRPr="004C16E9">
              <w:rPr>
                <w:rFonts w:cstheme="minorBidi"/>
              </w:rPr>
              <w:t>1</w:t>
            </w:r>
            <w:r w:rsidR="00F2266B" w:rsidRPr="004C16E9">
              <w:rPr>
                <w:rFonts w:cstheme="minorBidi"/>
              </w:rPr>
              <w:t xml:space="preserve"> – 4 </w:t>
            </w:r>
          </w:p>
        </w:tc>
        <w:tc>
          <w:tcPr>
            <w:tcW w:w="850" w:type="dxa"/>
            <w:tcBorders>
              <w:top w:val="single" w:sz="4" w:space="0" w:color="auto"/>
              <w:left w:val="single" w:sz="4" w:space="0" w:color="auto"/>
              <w:bottom w:val="single" w:sz="4" w:space="0" w:color="auto"/>
              <w:right w:val="single" w:sz="4" w:space="0" w:color="auto"/>
            </w:tcBorders>
          </w:tcPr>
          <w:p w14:paraId="6AB454A6" w14:textId="2891B82A" w:rsidR="008A53AD" w:rsidRPr="004C16E9" w:rsidRDefault="008A53AD" w:rsidP="008A53AD">
            <w:pPr>
              <w:spacing w:before="0"/>
              <w:contextualSpacing/>
              <w:rPr>
                <w:rFonts w:cstheme="minorBidi"/>
              </w:rPr>
            </w:pPr>
            <w:r w:rsidRPr="004C16E9">
              <w:rPr>
                <w:rFonts w:cstheme="minorBidi"/>
              </w:rPr>
              <w:t>0</w:t>
            </w:r>
          </w:p>
        </w:tc>
        <w:tc>
          <w:tcPr>
            <w:tcW w:w="1098" w:type="dxa"/>
            <w:tcBorders>
              <w:top w:val="single" w:sz="4" w:space="0" w:color="auto"/>
              <w:left w:val="single" w:sz="4" w:space="0" w:color="auto"/>
              <w:bottom w:val="single" w:sz="4" w:space="0" w:color="auto"/>
              <w:right w:val="single" w:sz="4" w:space="0" w:color="auto"/>
            </w:tcBorders>
          </w:tcPr>
          <w:p w14:paraId="2320415E" w14:textId="7AF6311A" w:rsidR="008A53AD" w:rsidRPr="004C16E9" w:rsidRDefault="008A53AD" w:rsidP="008A53AD">
            <w:pPr>
              <w:spacing w:before="0"/>
              <w:contextualSpacing/>
              <w:rPr>
                <w:rFonts w:cstheme="minorBidi"/>
              </w:rPr>
            </w:pPr>
            <w:r w:rsidRPr="004C16E9">
              <w:rPr>
                <w:rFonts w:cstheme="minorBidi"/>
              </w:rPr>
              <w:t>51</w:t>
            </w:r>
          </w:p>
        </w:tc>
      </w:tr>
      <w:tr w:rsidR="00E01DE1" w:rsidRPr="004C16E9" w14:paraId="6738AB00" w14:textId="77777777" w:rsidTr="00D578E5">
        <w:tc>
          <w:tcPr>
            <w:tcW w:w="2677" w:type="dxa"/>
            <w:tcBorders>
              <w:top w:val="single" w:sz="4" w:space="0" w:color="auto"/>
              <w:left w:val="single" w:sz="4" w:space="0" w:color="auto"/>
              <w:bottom w:val="single" w:sz="4" w:space="0" w:color="auto"/>
              <w:right w:val="single" w:sz="4" w:space="0" w:color="auto"/>
            </w:tcBorders>
            <w:hideMark/>
          </w:tcPr>
          <w:p w14:paraId="54757239" w14:textId="6735D15A" w:rsidR="008A53AD" w:rsidRPr="004C16E9" w:rsidRDefault="00D578E5">
            <w:pPr>
              <w:spacing w:before="0"/>
              <w:contextualSpacing/>
              <w:rPr>
                <w:rFonts w:cstheme="minorBidi"/>
              </w:rPr>
            </w:pPr>
            <w:r w:rsidRPr="004C16E9">
              <w:rPr>
                <w:rFonts w:cstheme="minorBidi"/>
              </w:rPr>
              <w:t xml:space="preserve">Percentage </w:t>
            </w:r>
            <w:r w:rsidR="008A53AD" w:rsidRPr="004C16E9">
              <w:rPr>
                <w:rFonts w:cstheme="minorBidi"/>
              </w:rPr>
              <w:t xml:space="preserve">of HCA-HPPD </w:t>
            </w:r>
            <w:r w:rsidRPr="004C16E9">
              <w:rPr>
                <w:rFonts w:cstheme="minorBidi"/>
              </w:rPr>
              <w:t xml:space="preserve">derived by </w:t>
            </w:r>
            <w:r w:rsidR="008A53AD" w:rsidRPr="004C16E9">
              <w:rPr>
                <w:rFonts w:cstheme="minorBidi"/>
              </w:rPr>
              <w:t>≥12-h shifts</w:t>
            </w:r>
            <w:r w:rsidRPr="004C16E9">
              <w:rPr>
                <w:rFonts w:cstheme="minorBidi"/>
              </w:rPr>
              <w:t xml:space="preserve"> </w:t>
            </w:r>
          </w:p>
        </w:tc>
        <w:tc>
          <w:tcPr>
            <w:tcW w:w="889" w:type="dxa"/>
            <w:tcBorders>
              <w:top w:val="single" w:sz="4" w:space="0" w:color="auto"/>
              <w:left w:val="single" w:sz="4" w:space="0" w:color="auto"/>
              <w:bottom w:val="single" w:sz="4" w:space="0" w:color="auto"/>
              <w:right w:val="single" w:sz="4" w:space="0" w:color="auto"/>
            </w:tcBorders>
          </w:tcPr>
          <w:p w14:paraId="38ABD30B" w14:textId="4ABCAF9B" w:rsidR="008A53AD" w:rsidRPr="004C16E9" w:rsidRDefault="00F2266B" w:rsidP="008A53AD">
            <w:pPr>
              <w:spacing w:before="0"/>
              <w:contextualSpacing/>
              <w:rPr>
                <w:rFonts w:cstheme="minorBidi"/>
              </w:rPr>
            </w:pPr>
            <w:r w:rsidRPr="004C16E9">
              <w:rPr>
                <w:rFonts w:cstheme="minorBidi"/>
              </w:rPr>
              <w:t>46</w:t>
            </w:r>
            <w:r w:rsidR="00D578E5" w:rsidRPr="004C16E9">
              <w:rPr>
                <w:rFonts w:cstheme="minorBidi"/>
              </w:rPr>
              <w:t>%</w:t>
            </w:r>
          </w:p>
        </w:tc>
        <w:tc>
          <w:tcPr>
            <w:tcW w:w="970" w:type="dxa"/>
            <w:tcBorders>
              <w:top w:val="single" w:sz="4" w:space="0" w:color="auto"/>
              <w:left w:val="single" w:sz="4" w:space="0" w:color="auto"/>
              <w:bottom w:val="single" w:sz="4" w:space="0" w:color="auto"/>
              <w:right w:val="single" w:sz="4" w:space="0" w:color="auto"/>
            </w:tcBorders>
          </w:tcPr>
          <w:p w14:paraId="32CC1AC6" w14:textId="3F9548A5" w:rsidR="008A53AD" w:rsidRPr="004C16E9" w:rsidRDefault="00F2266B" w:rsidP="008A53AD">
            <w:pPr>
              <w:spacing w:before="0"/>
              <w:contextualSpacing/>
              <w:rPr>
                <w:rFonts w:cstheme="minorBidi"/>
              </w:rPr>
            </w:pPr>
            <w:r w:rsidRPr="004C16E9">
              <w:rPr>
                <w:rFonts w:cstheme="minorBidi"/>
              </w:rPr>
              <w:t>57</w:t>
            </w:r>
            <w:r w:rsidR="00D578E5" w:rsidRPr="004C16E9">
              <w:rPr>
                <w:rFonts w:cstheme="minorBidi"/>
              </w:rPr>
              <w:t>%</w:t>
            </w:r>
          </w:p>
        </w:tc>
        <w:tc>
          <w:tcPr>
            <w:tcW w:w="2127" w:type="dxa"/>
            <w:tcBorders>
              <w:top w:val="single" w:sz="4" w:space="0" w:color="auto"/>
              <w:left w:val="single" w:sz="4" w:space="0" w:color="auto"/>
              <w:bottom w:val="single" w:sz="4" w:space="0" w:color="auto"/>
              <w:right w:val="single" w:sz="4" w:space="0" w:color="auto"/>
            </w:tcBorders>
          </w:tcPr>
          <w:p w14:paraId="5B2BE63C" w14:textId="57BF5B8A" w:rsidR="008A53AD" w:rsidRPr="004C16E9" w:rsidRDefault="00F2266B" w:rsidP="008A53AD">
            <w:pPr>
              <w:spacing w:before="0"/>
              <w:contextualSpacing/>
              <w:rPr>
                <w:rFonts w:cstheme="minorBidi"/>
              </w:rPr>
            </w:pPr>
            <w:r w:rsidRPr="004C16E9">
              <w:rPr>
                <w:rFonts w:cstheme="minorBidi"/>
              </w:rPr>
              <w:t>0</w:t>
            </w:r>
            <w:r w:rsidR="00D578E5" w:rsidRPr="004C16E9">
              <w:rPr>
                <w:rFonts w:cstheme="minorBidi"/>
              </w:rPr>
              <w:t>%</w:t>
            </w:r>
            <w:r w:rsidRPr="004C16E9">
              <w:rPr>
                <w:rFonts w:cstheme="minorBidi"/>
              </w:rPr>
              <w:t xml:space="preserve"> – 79</w:t>
            </w:r>
            <w:r w:rsidR="00D578E5" w:rsidRPr="004C16E9">
              <w:rPr>
                <w:rFonts w:cstheme="minorBidi"/>
              </w:rPr>
              <w:t>%</w:t>
            </w:r>
          </w:p>
        </w:tc>
        <w:tc>
          <w:tcPr>
            <w:tcW w:w="850" w:type="dxa"/>
            <w:tcBorders>
              <w:top w:val="single" w:sz="4" w:space="0" w:color="auto"/>
              <w:left w:val="single" w:sz="4" w:space="0" w:color="auto"/>
              <w:bottom w:val="single" w:sz="4" w:space="0" w:color="auto"/>
              <w:right w:val="single" w:sz="4" w:space="0" w:color="auto"/>
            </w:tcBorders>
          </w:tcPr>
          <w:p w14:paraId="3E2C7080" w14:textId="42646D81" w:rsidR="008A53AD" w:rsidRPr="004C16E9" w:rsidRDefault="00F2266B" w:rsidP="008A53AD">
            <w:pPr>
              <w:spacing w:before="0"/>
              <w:contextualSpacing/>
              <w:rPr>
                <w:rFonts w:cstheme="minorBidi"/>
              </w:rPr>
            </w:pPr>
            <w:r w:rsidRPr="004C16E9">
              <w:rPr>
                <w:rFonts w:cstheme="minorBidi"/>
              </w:rPr>
              <w:t>0</w:t>
            </w:r>
            <w:r w:rsidR="00D578E5" w:rsidRPr="004C16E9">
              <w:rPr>
                <w:rFonts w:cstheme="minorBidi"/>
              </w:rPr>
              <w:t>%</w:t>
            </w:r>
          </w:p>
        </w:tc>
        <w:tc>
          <w:tcPr>
            <w:tcW w:w="1098" w:type="dxa"/>
            <w:tcBorders>
              <w:top w:val="single" w:sz="4" w:space="0" w:color="auto"/>
              <w:left w:val="single" w:sz="4" w:space="0" w:color="auto"/>
              <w:bottom w:val="single" w:sz="4" w:space="0" w:color="auto"/>
              <w:right w:val="single" w:sz="4" w:space="0" w:color="auto"/>
            </w:tcBorders>
          </w:tcPr>
          <w:p w14:paraId="49E4BD22" w14:textId="7225B538" w:rsidR="008A53AD" w:rsidRPr="004C16E9" w:rsidRDefault="00F2266B" w:rsidP="008A53AD">
            <w:pPr>
              <w:spacing w:before="0"/>
              <w:contextualSpacing/>
              <w:rPr>
                <w:rFonts w:cstheme="minorBidi"/>
              </w:rPr>
            </w:pPr>
            <w:r w:rsidRPr="004C16E9">
              <w:rPr>
                <w:rFonts w:cstheme="minorBidi"/>
              </w:rPr>
              <w:t>1</w:t>
            </w:r>
            <w:r w:rsidR="00D578E5" w:rsidRPr="004C16E9">
              <w:rPr>
                <w:rFonts w:cstheme="minorBidi"/>
              </w:rPr>
              <w:t>00%</w:t>
            </w:r>
          </w:p>
        </w:tc>
      </w:tr>
      <w:tr w:rsidR="00E01DE1" w:rsidRPr="004C16E9" w14:paraId="1A9C5A6A" w14:textId="77777777" w:rsidTr="00D578E5">
        <w:tc>
          <w:tcPr>
            <w:tcW w:w="2677" w:type="dxa"/>
            <w:tcBorders>
              <w:top w:val="single" w:sz="4" w:space="0" w:color="auto"/>
              <w:left w:val="single" w:sz="4" w:space="0" w:color="auto"/>
              <w:bottom w:val="single" w:sz="4" w:space="0" w:color="auto"/>
              <w:right w:val="single" w:sz="4" w:space="0" w:color="auto"/>
            </w:tcBorders>
            <w:hideMark/>
          </w:tcPr>
          <w:p w14:paraId="0404FD30" w14:textId="46B0DD71" w:rsidR="008A53AD" w:rsidRPr="004C16E9" w:rsidRDefault="00D578E5">
            <w:pPr>
              <w:spacing w:before="0"/>
              <w:contextualSpacing/>
              <w:rPr>
                <w:rFonts w:cstheme="minorBidi"/>
              </w:rPr>
            </w:pPr>
            <w:r w:rsidRPr="004C16E9">
              <w:rPr>
                <w:rFonts w:cstheme="minorBidi"/>
              </w:rPr>
              <w:t xml:space="preserve">Percentage </w:t>
            </w:r>
            <w:r w:rsidR="008A53AD" w:rsidRPr="004C16E9">
              <w:rPr>
                <w:rFonts w:cstheme="minorBidi"/>
              </w:rPr>
              <w:t xml:space="preserve">of RN-HPPD </w:t>
            </w:r>
            <w:r w:rsidRPr="004C16E9">
              <w:rPr>
                <w:rFonts w:cstheme="minorBidi"/>
              </w:rPr>
              <w:t xml:space="preserve">derived by </w:t>
            </w:r>
            <w:r w:rsidR="008A53AD" w:rsidRPr="004C16E9">
              <w:rPr>
                <w:rFonts w:cstheme="minorBidi"/>
                <w:lang w:eastAsia="en-US"/>
              </w:rPr>
              <w:t>≥</w:t>
            </w:r>
            <w:r w:rsidR="008A53AD" w:rsidRPr="004C16E9">
              <w:rPr>
                <w:rFonts w:cstheme="minorBidi"/>
              </w:rPr>
              <w:t>12-h shifts</w:t>
            </w:r>
          </w:p>
        </w:tc>
        <w:tc>
          <w:tcPr>
            <w:tcW w:w="889" w:type="dxa"/>
            <w:tcBorders>
              <w:top w:val="single" w:sz="4" w:space="0" w:color="auto"/>
              <w:left w:val="single" w:sz="4" w:space="0" w:color="auto"/>
              <w:bottom w:val="single" w:sz="4" w:space="0" w:color="auto"/>
              <w:right w:val="single" w:sz="4" w:space="0" w:color="auto"/>
            </w:tcBorders>
          </w:tcPr>
          <w:p w14:paraId="4E71DA47" w14:textId="0D930447" w:rsidR="008A53AD" w:rsidRPr="004C16E9" w:rsidRDefault="00F2266B" w:rsidP="008A53AD">
            <w:pPr>
              <w:spacing w:before="0"/>
              <w:contextualSpacing/>
              <w:rPr>
                <w:rFonts w:cstheme="minorBidi"/>
              </w:rPr>
            </w:pPr>
            <w:r w:rsidRPr="004C16E9">
              <w:rPr>
                <w:rFonts w:cstheme="minorBidi"/>
              </w:rPr>
              <w:t>48</w:t>
            </w:r>
            <w:r w:rsidR="00D578E5" w:rsidRPr="004C16E9">
              <w:rPr>
                <w:rFonts w:cstheme="minorBidi"/>
              </w:rPr>
              <w:t>%</w:t>
            </w:r>
          </w:p>
        </w:tc>
        <w:tc>
          <w:tcPr>
            <w:tcW w:w="970" w:type="dxa"/>
            <w:tcBorders>
              <w:top w:val="single" w:sz="4" w:space="0" w:color="auto"/>
              <w:left w:val="single" w:sz="4" w:space="0" w:color="auto"/>
              <w:bottom w:val="single" w:sz="4" w:space="0" w:color="auto"/>
              <w:right w:val="single" w:sz="4" w:space="0" w:color="auto"/>
            </w:tcBorders>
          </w:tcPr>
          <w:p w14:paraId="00CFA658" w14:textId="2A242DB7" w:rsidR="008A53AD" w:rsidRPr="004C16E9" w:rsidRDefault="00F2266B" w:rsidP="008A53AD">
            <w:pPr>
              <w:spacing w:before="0"/>
              <w:contextualSpacing/>
              <w:rPr>
                <w:rFonts w:cstheme="minorBidi"/>
              </w:rPr>
            </w:pPr>
            <w:r w:rsidRPr="004C16E9">
              <w:rPr>
                <w:rFonts w:cstheme="minorBidi"/>
              </w:rPr>
              <w:t>61</w:t>
            </w:r>
            <w:r w:rsidR="00D578E5" w:rsidRPr="004C16E9">
              <w:rPr>
                <w:rFonts w:cstheme="minorBidi"/>
              </w:rPr>
              <w:t>%</w:t>
            </w:r>
          </w:p>
        </w:tc>
        <w:tc>
          <w:tcPr>
            <w:tcW w:w="2127" w:type="dxa"/>
            <w:tcBorders>
              <w:top w:val="single" w:sz="4" w:space="0" w:color="auto"/>
              <w:left w:val="single" w:sz="4" w:space="0" w:color="auto"/>
              <w:bottom w:val="single" w:sz="4" w:space="0" w:color="auto"/>
              <w:right w:val="single" w:sz="4" w:space="0" w:color="auto"/>
            </w:tcBorders>
          </w:tcPr>
          <w:p w14:paraId="392D3B90" w14:textId="63E35E45" w:rsidR="008A53AD" w:rsidRPr="004C16E9" w:rsidRDefault="00F2266B" w:rsidP="008A53AD">
            <w:pPr>
              <w:spacing w:before="0"/>
              <w:contextualSpacing/>
              <w:rPr>
                <w:rFonts w:cstheme="minorBidi"/>
              </w:rPr>
            </w:pPr>
            <w:r w:rsidRPr="004C16E9">
              <w:rPr>
                <w:rFonts w:cstheme="minorBidi"/>
              </w:rPr>
              <w:t>0</w:t>
            </w:r>
            <w:r w:rsidR="00D578E5" w:rsidRPr="004C16E9">
              <w:rPr>
                <w:rFonts w:cstheme="minorBidi"/>
              </w:rPr>
              <w:t>%</w:t>
            </w:r>
            <w:r w:rsidRPr="004C16E9">
              <w:rPr>
                <w:rFonts w:cstheme="minorBidi"/>
              </w:rPr>
              <w:t xml:space="preserve"> – 82</w:t>
            </w:r>
            <w:r w:rsidR="00D578E5" w:rsidRPr="004C16E9">
              <w:rPr>
                <w:rFonts w:cstheme="minorBidi"/>
              </w:rPr>
              <w:t>%</w:t>
            </w:r>
          </w:p>
        </w:tc>
        <w:tc>
          <w:tcPr>
            <w:tcW w:w="850" w:type="dxa"/>
            <w:tcBorders>
              <w:top w:val="single" w:sz="4" w:space="0" w:color="auto"/>
              <w:left w:val="single" w:sz="4" w:space="0" w:color="auto"/>
              <w:bottom w:val="single" w:sz="4" w:space="0" w:color="auto"/>
              <w:right w:val="single" w:sz="4" w:space="0" w:color="auto"/>
            </w:tcBorders>
          </w:tcPr>
          <w:p w14:paraId="1752C2A2" w14:textId="6B929B8A" w:rsidR="008A53AD" w:rsidRPr="004C16E9" w:rsidRDefault="00F2266B" w:rsidP="008A53AD">
            <w:pPr>
              <w:spacing w:before="0"/>
              <w:contextualSpacing/>
              <w:rPr>
                <w:rFonts w:cstheme="minorBidi"/>
              </w:rPr>
            </w:pPr>
            <w:r w:rsidRPr="004C16E9">
              <w:rPr>
                <w:rFonts w:cstheme="minorBidi"/>
              </w:rPr>
              <w:t>0</w:t>
            </w:r>
            <w:r w:rsidR="00D578E5" w:rsidRPr="004C16E9">
              <w:rPr>
                <w:rFonts w:cstheme="minorBidi"/>
              </w:rPr>
              <w:t>%</w:t>
            </w:r>
          </w:p>
        </w:tc>
        <w:tc>
          <w:tcPr>
            <w:tcW w:w="1098" w:type="dxa"/>
            <w:tcBorders>
              <w:top w:val="single" w:sz="4" w:space="0" w:color="auto"/>
              <w:left w:val="single" w:sz="4" w:space="0" w:color="auto"/>
              <w:bottom w:val="single" w:sz="4" w:space="0" w:color="auto"/>
              <w:right w:val="single" w:sz="4" w:space="0" w:color="auto"/>
            </w:tcBorders>
          </w:tcPr>
          <w:p w14:paraId="5D016C15" w14:textId="647C217E" w:rsidR="008A53AD" w:rsidRPr="004C16E9" w:rsidRDefault="00F2266B" w:rsidP="008A53AD">
            <w:pPr>
              <w:spacing w:before="0"/>
              <w:contextualSpacing/>
              <w:rPr>
                <w:rFonts w:cstheme="minorBidi"/>
              </w:rPr>
            </w:pPr>
            <w:r w:rsidRPr="004C16E9">
              <w:rPr>
                <w:rFonts w:cstheme="minorBidi"/>
              </w:rPr>
              <w:t>1</w:t>
            </w:r>
            <w:r w:rsidR="00D578E5" w:rsidRPr="004C16E9">
              <w:rPr>
                <w:rFonts w:cstheme="minorBidi"/>
              </w:rPr>
              <w:t>00%</w:t>
            </w:r>
          </w:p>
        </w:tc>
      </w:tr>
    </w:tbl>
    <w:p w14:paraId="2840F32F" w14:textId="77777777" w:rsidR="009E3B46" w:rsidRPr="004C16E9" w:rsidRDefault="009E3B46" w:rsidP="008A53AD">
      <w:pPr>
        <w:rPr>
          <w:rFonts w:cstheme="minorBidi"/>
        </w:rPr>
      </w:pPr>
    </w:p>
    <w:p w14:paraId="7654A30A" w14:textId="666D4287" w:rsidR="008A53AD" w:rsidRPr="004C16E9" w:rsidRDefault="009E3B46" w:rsidP="009E3B46">
      <w:pPr>
        <w:rPr>
          <w:rFonts w:cstheme="minorBidi"/>
        </w:rPr>
      </w:pPr>
      <w:r w:rsidRPr="004C16E9">
        <w:rPr>
          <w:rFonts w:cstheme="minorBidi"/>
        </w:rPr>
        <w:t xml:space="preserve">The mean number of delayed observations in each ward-day was 4.1, while on average 3.4 observations were missed </w:t>
      </w:r>
      <w:r w:rsidR="00F500AD" w:rsidRPr="004C16E9">
        <w:rPr>
          <w:rFonts w:cstheme="minorBidi"/>
        </w:rPr>
        <w:t xml:space="preserve">on </w:t>
      </w:r>
      <w:r w:rsidRPr="004C16E9">
        <w:rPr>
          <w:rFonts w:cstheme="minorBidi"/>
        </w:rPr>
        <w:t xml:space="preserve">each ward-day. Across the three years, on average 46% of HCA-HPPD derived from </w:t>
      </w:r>
      <w:bookmarkStart w:id="5" w:name="_Hlk511987816"/>
      <w:r w:rsidRPr="004C16E9">
        <w:rPr>
          <w:rFonts w:cstheme="minorBidi"/>
        </w:rPr>
        <w:t>≥12-hour shifts</w:t>
      </w:r>
      <w:bookmarkEnd w:id="5"/>
      <w:r w:rsidRPr="004C16E9">
        <w:rPr>
          <w:rFonts w:cstheme="minorBidi"/>
        </w:rPr>
        <w:t>, with large variation (Interquartile range</w:t>
      </w:r>
      <w:r w:rsidR="00177528" w:rsidRPr="004C16E9">
        <w:rPr>
          <w:rFonts w:cstheme="minorBidi"/>
        </w:rPr>
        <w:t xml:space="preserve"> (IQR)</w:t>
      </w:r>
      <w:r w:rsidRPr="004C16E9">
        <w:rPr>
          <w:rFonts w:cstheme="minorBidi"/>
        </w:rPr>
        <w:t xml:space="preserve"> 0% –</w:t>
      </w:r>
      <w:r w:rsidR="00177528" w:rsidRPr="004C16E9">
        <w:rPr>
          <w:rFonts w:cstheme="minorBidi"/>
        </w:rPr>
        <w:t>79</w:t>
      </w:r>
      <w:r w:rsidRPr="004C16E9">
        <w:rPr>
          <w:rFonts w:cstheme="minorBidi"/>
        </w:rPr>
        <w:t>%)</w:t>
      </w:r>
      <w:r w:rsidR="00177528" w:rsidRPr="004C16E9">
        <w:rPr>
          <w:rFonts w:cstheme="minorBidi"/>
        </w:rPr>
        <w:t xml:space="preserve"> and on average 48% of RN-HPPD derived from ≥12-hour shifts (IQR 0</w:t>
      </w:r>
      <w:r w:rsidR="00D578E5" w:rsidRPr="004C16E9">
        <w:rPr>
          <w:rFonts w:cstheme="minorBidi"/>
        </w:rPr>
        <w:t>%</w:t>
      </w:r>
      <w:r w:rsidR="00177528" w:rsidRPr="004C16E9">
        <w:rPr>
          <w:rFonts w:cstheme="minorBidi"/>
        </w:rPr>
        <w:t xml:space="preserve"> –82</w:t>
      </w:r>
      <w:r w:rsidR="00D578E5" w:rsidRPr="004C16E9">
        <w:rPr>
          <w:rFonts w:cstheme="minorBidi"/>
        </w:rPr>
        <w:t>%</w:t>
      </w:r>
      <w:r w:rsidR="00177528" w:rsidRPr="004C16E9">
        <w:rPr>
          <w:rFonts w:cstheme="minorBidi"/>
        </w:rPr>
        <w:t>).</w:t>
      </w:r>
    </w:p>
    <w:p w14:paraId="23DEA32A" w14:textId="50120B38" w:rsidR="000167A3" w:rsidRDefault="004A0B34" w:rsidP="002C0D09">
      <w:pPr>
        <w:rPr>
          <w:rFonts w:cstheme="minorBidi"/>
        </w:rPr>
      </w:pPr>
      <w:bookmarkStart w:id="6" w:name="_Hlk511985720"/>
      <w:r w:rsidRPr="004C16E9">
        <w:rPr>
          <w:rFonts w:cstheme="minorBidi"/>
        </w:rPr>
        <w:t>The</w:t>
      </w:r>
      <w:r w:rsidR="000167A3" w:rsidRPr="004C16E9">
        <w:rPr>
          <w:rFonts w:cstheme="minorBidi"/>
        </w:rPr>
        <w:t xml:space="preserve"> proportion of </w:t>
      </w:r>
      <w:r w:rsidR="00D21762" w:rsidRPr="004C16E9">
        <w:rPr>
          <w:rFonts w:cstheme="minorBidi"/>
        </w:rPr>
        <w:t>RN</w:t>
      </w:r>
      <w:r w:rsidR="000167A3" w:rsidRPr="004C16E9">
        <w:rPr>
          <w:rFonts w:cstheme="minorBidi"/>
        </w:rPr>
        <w:t>-HPPD</w:t>
      </w:r>
      <w:r w:rsidRPr="004C16E9">
        <w:rPr>
          <w:rFonts w:cstheme="minorBidi"/>
        </w:rPr>
        <w:t xml:space="preserve"> </w:t>
      </w:r>
      <w:r w:rsidR="00D35B9A" w:rsidRPr="004C16E9">
        <w:rPr>
          <w:rFonts w:cstheme="minorBidi"/>
        </w:rPr>
        <w:t>contributed by</w:t>
      </w:r>
      <w:r w:rsidR="000167A3" w:rsidRPr="004C16E9">
        <w:rPr>
          <w:rFonts w:cstheme="minorBidi"/>
        </w:rPr>
        <w:t xml:space="preserve"> ≥12-hour shifts </w:t>
      </w:r>
      <w:r w:rsidRPr="004C16E9">
        <w:rPr>
          <w:rFonts w:cstheme="minorBidi"/>
        </w:rPr>
        <w:t xml:space="preserve">was </w:t>
      </w:r>
      <w:r w:rsidR="00D21762" w:rsidRPr="004C16E9">
        <w:rPr>
          <w:rFonts w:cstheme="minorBidi"/>
        </w:rPr>
        <w:t>positively</w:t>
      </w:r>
      <w:r w:rsidRPr="004C16E9">
        <w:rPr>
          <w:rFonts w:cstheme="minorBidi"/>
        </w:rPr>
        <w:t xml:space="preserve"> correlated with the rate of both</w:t>
      </w:r>
      <w:r w:rsidR="000167A3" w:rsidRPr="004C16E9">
        <w:rPr>
          <w:rFonts w:cstheme="minorBidi"/>
        </w:rPr>
        <w:t xml:space="preserve"> delayed (r = 0.26) and missed observations (r = 0.25).</w:t>
      </w:r>
      <w:bookmarkEnd w:id="6"/>
      <w:r w:rsidR="000167A3" w:rsidRPr="004C16E9">
        <w:rPr>
          <w:rFonts w:cstheme="minorBidi"/>
        </w:rPr>
        <w:t xml:space="preserve"> Similarly, t</w:t>
      </w:r>
      <w:r w:rsidRPr="004C16E9">
        <w:rPr>
          <w:rFonts w:cstheme="minorBidi"/>
        </w:rPr>
        <w:t xml:space="preserve">he </w:t>
      </w:r>
      <w:r w:rsidR="000167A3" w:rsidRPr="004C16E9">
        <w:rPr>
          <w:rFonts w:cstheme="minorBidi"/>
        </w:rPr>
        <w:t xml:space="preserve">proportion of HCA-HPPD deriving from ≥12-hour shifts </w:t>
      </w:r>
      <w:r w:rsidRPr="004C16E9">
        <w:rPr>
          <w:rFonts w:cstheme="minorBidi"/>
        </w:rPr>
        <w:t>was also correlated with</w:t>
      </w:r>
      <w:r w:rsidR="000167A3" w:rsidRPr="004C16E9">
        <w:rPr>
          <w:rFonts w:cstheme="minorBidi"/>
        </w:rPr>
        <w:t xml:space="preserve"> </w:t>
      </w:r>
      <w:r w:rsidR="00D21762" w:rsidRPr="004C16E9">
        <w:rPr>
          <w:rFonts w:cstheme="minorBidi"/>
        </w:rPr>
        <w:t>delayed (</w:t>
      </w:r>
      <w:r w:rsidR="000167A3" w:rsidRPr="004C16E9">
        <w:rPr>
          <w:rFonts w:cstheme="minorBidi"/>
        </w:rPr>
        <w:t>r = 0.27) and missed observations (r = 0.27).</w:t>
      </w:r>
      <w:r w:rsidR="0074062C">
        <w:rPr>
          <w:rFonts w:cstheme="minorBidi"/>
        </w:rPr>
        <w:t xml:space="preserve"> Table 2 reports the association between the proportion of RN-HCPPD and HCA-HCPPD deriving from ≥ 12-hour shifts and delayed and missed vital signs observations.</w:t>
      </w:r>
    </w:p>
    <w:p w14:paraId="5F45559C" w14:textId="77777777" w:rsidR="0074062C" w:rsidRPr="004C16E9" w:rsidRDefault="0074062C" w:rsidP="002C0D09">
      <w:pPr>
        <w:rPr>
          <w:rFonts w:cstheme="minorBidi"/>
        </w:rPr>
      </w:pPr>
    </w:p>
    <w:p w14:paraId="1359070D" w14:textId="77777777" w:rsidR="00AD07A4" w:rsidRPr="004C16E9" w:rsidRDefault="00AD07A4" w:rsidP="002C0D09">
      <w:pPr>
        <w:rPr>
          <w:rFonts w:cstheme="minorBidi"/>
        </w:rPr>
      </w:pPr>
    </w:p>
    <w:p w14:paraId="0151BC5C" w14:textId="2F0C4073" w:rsidR="00964DF0" w:rsidRPr="004C16E9" w:rsidRDefault="00964DF0" w:rsidP="00964DF0">
      <w:pPr>
        <w:pStyle w:val="Caption"/>
        <w:keepNext/>
        <w:rPr>
          <w:rFonts w:cstheme="minorBidi"/>
          <w:color w:val="auto"/>
          <w:sz w:val="22"/>
          <w:szCs w:val="22"/>
        </w:rPr>
      </w:pPr>
      <w:bookmarkStart w:id="7" w:name="_Ref497209345"/>
      <w:r w:rsidRPr="004C16E9">
        <w:rPr>
          <w:rFonts w:cstheme="minorBidi"/>
          <w:color w:val="auto"/>
          <w:sz w:val="22"/>
          <w:szCs w:val="22"/>
        </w:rPr>
        <w:lastRenderedPageBreak/>
        <w:t xml:space="preserve">Table </w:t>
      </w:r>
      <w:r w:rsidR="00DE3461" w:rsidRPr="004C16E9">
        <w:rPr>
          <w:rFonts w:cstheme="minorBidi"/>
          <w:color w:val="auto"/>
          <w:sz w:val="22"/>
          <w:szCs w:val="22"/>
        </w:rPr>
        <w:fldChar w:fldCharType="begin"/>
      </w:r>
      <w:r w:rsidR="00DE3461" w:rsidRPr="004C16E9">
        <w:rPr>
          <w:rFonts w:cstheme="minorBidi"/>
          <w:color w:val="auto"/>
          <w:sz w:val="22"/>
          <w:szCs w:val="22"/>
        </w:rPr>
        <w:instrText xml:space="preserve"> SEQ Table \* ARABIC </w:instrText>
      </w:r>
      <w:r w:rsidR="00DE3461" w:rsidRPr="004C16E9">
        <w:rPr>
          <w:rFonts w:cstheme="minorBidi"/>
          <w:color w:val="auto"/>
          <w:sz w:val="22"/>
          <w:szCs w:val="22"/>
        </w:rPr>
        <w:fldChar w:fldCharType="separate"/>
      </w:r>
      <w:r w:rsidR="00AC10FE">
        <w:rPr>
          <w:rFonts w:cstheme="minorBidi"/>
          <w:noProof/>
          <w:color w:val="auto"/>
          <w:sz w:val="22"/>
          <w:szCs w:val="22"/>
        </w:rPr>
        <w:t>2</w:t>
      </w:r>
      <w:r w:rsidR="00DE3461" w:rsidRPr="004C16E9">
        <w:rPr>
          <w:rFonts w:cstheme="minorBidi"/>
          <w:noProof/>
          <w:color w:val="auto"/>
          <w:sz w:val="22"/>
          <w:szCs w:val="22"/>
        </w:rPr>
        <w:fldChar w:fldCharType="end"/>
      </w:r>
      <w:bookmarkEnd w:id="7"/>
      <w:r w:rsidRPr="004C16E9">
        <w:rPr>
          <w:rFonts w:cstheme="minorBidi"/>
          <w:color w:val="auto"/>
          <w:sz w:val="22"/>
          <w:szCs w:val="22"/>
        </w:rPr>
        <w:tab/>
        <w:t>Multivariable association between the proportions of RN-HPPD, HCA-HPPD deriving from 12 hours or more shifts and delayed/missed vital signs observations</w:t>
      </w:r>
    </w:p>
    <w:tbl>
      <w:tblPr>
        <w:tblStyle w:val="TableGrid15"/>
        <w:tblW w:w="8217" w:type="dxa"/>
        <w:tblLook w:val="04A0" w:firstRow="1" w:lastRow="0" w:firstColumn="1" w:lastColumn="0" w:noHBand="0" w:noVBand="1"/>
      </w:tblPr>
      <w:tblGrid>
        <w:gridCol w:w="4957"/>
        <w:gridCol w:w="1275"/>
        <w:gridCol w:w="1985"/>
      </w:tblGrid>
      <w:tr w:rsidR="00E01DE1" w:rsidRPr="004C16E9" w14:paraId="04A82E54" w14:textId="77777777" w:rsidTr="00767792">
        <w:tc>
          <w:tcPr>
            <w:tcW w:w="8217" w:type="dxa"/>
            <w:gridSpan w:val="3"/>
          </w:tcPr>
          <w:p w14:paraId="37B3B80A" w14:textId="77777777" w:rsidR="00964DF0" w:rsidRPr="004C16E9" w:rsidRDefault="00964DF0" w:rsidP="00964DF0">
            <w:pPr>
              <w:keepNext/>
              <w:spacing w:line="276" w:lineRule="auto"/>
              <w:rPr>
                <w:rFonts w:eastAsia="PMingLiU" w:cstheme="minorBidi"/>
                <w:b/>
                <w:bCs/>
                <w:lang w:eastAsia="zh-TW"/>
              </w:rPr>
            </w:pPr>
            <w:r w:rsidRPr="004C16E9">
              <w:rPr>
                <w:rFonts w:eastAsia="PMingLiU" w:cstheme="minorBidi"/>
                <w:b/>
                <w:bCs/>
                <w:lang w:eastAsia="zh-TW"/>
              </w:rPr>
              <w:t>Delayed vital signs observations</w:t>
            </w:r>
          </w:p>
        </w:tc>
      </w:tr>
      <w:tr w:rsidR="00E01DE1" w:rsidRPr="004C16E9" w14:paraId="3F64FB02" w14:textId="77777777" w:rsidTr="00767792">
        <w:tc>
          <w:tcPr>
            <w:tcW w:w="4957" w:type="dxa"/>
          </w:tcPr>
          <w:p w14:paraId="43061186" w14:textId="77777777" w:rsidR="00964DF0" w:rsidRPr="004C16E9" w:rsidRDefault="00964DF0" w:rsidP="00964DF0">
            <w:pPr>
              <w:keepNext/>
              <w:spacing w:line="276" w:lineRule="auto"/>
              <w:rPr>
                <w:rFonts w:eastAsia="PMingLiU" w:cstheme="minorBidi"/>
                <w:b/>
                <w:bCs/>
                <w:lang w:eastAsia="zh-TW"/>
              </w:rPr>
            </w:pPr>
            <w:r w:rsidRPr="004C16E9">
              <w:rPr>
                <w:rFonts w:eastAsia="PMingLiU" w:cstheme="minorBidi"/>
                <w:b/>
                <w:bCs/>
                <w:lang w:eastAsia="zh-TW"/>
              </w:rPr>
              <w:t>Shift characteristics</w:t>
            </w:r>
          </w:p>
        </w:tc>
        <w:tc>
          <w:tcPr>
            <w:tcW w:w="1275" w:type="dxa"/>
          </w:tcPr>
          <w:p w14:paraId="5ADB26AF" w14:textId="55D76374" w:rsidR="00964DF0" w:rsidRPr="004C16E9" w:rsidRDefault="00BD25CD" w:rsidP="00964DF0">
            <w:pPr>
              <w:keepNext/>
              <w:spacing w:line="276" w:lineRule="auto"/>
              <w:rPr>
                <w:rFonts w:eastAsia="PMingLiU" w:cstheme="minorBidi"/>
                <w:b/>
                <w:bCs/>
                <w:lang w:eastAsia="zh-TW"/>
              </w:rPr>
            </w:pPr>
            <w:r w:rsidRPr="004C16E9">
              <w:rPr>
                <w:rFonts w:eastAsia="PMingLiU" w:cstheme="minorBidi"/>
                <w:b/>
                <w:bCs/>
                <w:lang w:eastAsia="zh-TW"/>
              </w:rPr>
              <w:t>I</w:t>
            </w:r>
            <w:r w:rsidR="00964DF0" w:rsidRPr="004C16E9">
              <w:rPr>
                <w:rFonts w:eastAsia="PMingLiU" w:cstheme="minorBidi"/>
                <w:b/>
                <w:bCs/>
                <w:lang w:eastAsia="zh-TW"/>
              </w:rPr>
              <w:t>RR</w:t>
            </w:r>
            <w:r w:rsidR="008A68B9" w:rsidRPr="004C16E9">
              <w:rPr>
                <w:rFonts w:eastAsia="PMingLiU" w:cstheme="minorBidi"/>
                <w:b/>
                <w:bCs/>
                <w:vertAlign w:val="superscript"/>
                <w:lang w:eastAsia="zh-TW"/>
              </w:rPr>
              <w:t>†</w:t>
            </w:r>
          </w:p>
        </w:tc>
        <w:tc>
          <w:tcPr>
            <w:tcW w:w="1985" w:type="dxa"/>
          </w:tcPr>
          <w:p w14:paraId="2467DBB8" w14:textId="77777777" w:rsidR="00964DF0" w:rsidRPr="004C16E9" w:rsidRDefault="00964DF0" w:rsidP="00964DF0">
            <w:pPr>
              <w:keepNext/>
              <w:spacing w:line="276" w:lineRule="auto"/>
              <w:rPr>
                <w:rFonts w:eastAsia="PMingLiU" w:cstheme="minorBidi"/>
                <w:b/>
                <w:bCs/>
                <w:lang w:eastAsia="zh-TW"/>
              </w:rPr>
            </w:pPr>
            <w:r w:rsidRPr="004C16E9">
              <w:rPr>
                <w:rFonts w:eastAsia="PMingLiU" w:cstheme="minorBidi"/>
                <w:b/>
                <w:bCs/>
                <w:lang w:eastAsia="zh-TW"/>
              </w:rPr>
              <w:t>95% CI</w:t>
            </w:r>
          </w:p>
        </w:tc>
      </w:tr>
      <w:tr w:rsidR="00E01DE1" w:rsidRPr="004C16E9" w14:paraId="7CC19F52" w14:textId="77777777" w:rsidTr="00767792">
        <w:tc>
          <w:tcPr>
            <w:tcW w:w="4957" w:type="dxa"/>
          </w:tcPr>
          <w:p w14:paraId="1FFE5B6A" w14:textId="77777777" w:rsidR="00964DF0" w:rsidRPr="004C16E9" w:rsidRDefault="00964DF0" w:rsidP="00964DF0">
            <w:pPr>
              <w:keepNext/>
              <w:tabs>
                <w:tab w:val="left" w:pos="3985"/>
              </w:tabs>
              <w:spacing w:line="276" w:lineRule="auto"/>
              <w:rPr>
                <w:rFonts w:eastAsia="PMingLiU" w:cstheme="minorBidi"/>
                <w:lang w:eastAsia="zh-TW"/>
              </w:rPr>
            </w:pPr>
            <w:r w:rsidRPr="004C16E9">
              <w:rPr>
                <w:rFonts w:eastAsia="PMingLiU" w:cstheme="minorBidi"/>
                <w:lang w:eastAsia="zh-TW"/>
              </w:rPr>
              <w:t>Proportion of RN-HPPD deriving from ≥12-h shifts</w:t>
            </w:r>
          </w:p>
        </w:tc>
        <w:tc>
          <w:tcPr>
            <w:tcW w:w="1275" w:type="dxa"/>
          </w:tcPr>
          <w:p w14:paraId="7C05A342" w14:textId="77777777" w:rsidR="00964DF0" w:rsidRPr="004C16E9" w:rsidRDefault="00964DF0" w:rsidP="00964DF0">
            <w:pPr>
              <w:keepNext/>
              <w:spacing w:line="276" w:lineRule="auto"/>
              <w:rPr>
                <w:rFonts w:eastAsia="PMingLiU" w:cstheme="minorBidi"/>
                <w:lang w:eastAsia="zh-TW"/>
              </w:rPr>
            </w:pPr>
            <w:r w:rsidRPr="004C16E9">
              <w:rPr>
                <w:rFonts w:eastAsia="PMingLiU" w:cstheme="minorBidi"/>
                <w:lang w:eastAsia="zh-TW"/>
              </w:rPr>
              <w:t>0.96</w:t>
            </w:r>
          </w:p>
        </w:tc>
        <w:tc>
          <w:tcPr>
            <w:tcW w:w="1985" w:type="dxa"/>
          </w:tcPr>
          <w:p w14:paraId="7F550C31" w14:textId="77777777" w:rsidR="00964DF0" w:rsidRPr="004C16E9" w:rsidRDefault="00964DF0" w:rsidP="00964DF0">
            <w:pPr>
              <w:keepNext/>
              <w:spacing w:line="276" w:lineRule="auto"/>
              <w:rPr>
                <w:rFonts w:eastAsia="PMingLiU" w:cstheme="minorBidi"/>
                <w:lang w:eastAsia="zh-TW"/>
              </w:rPr>
            </w:pPr>
            <w:r w:rsidRPr="004C16E9">
              <w:rPr>
                <w:rFonts w:eastAsia="PMingLiU" w:cstheme="minorBidi"/>
                <w:lang w:eastAsia="zh-TW"/>
              </w:rPr>
              <w:t>0.91-1.01</w:t>
            </w:r>
          </w:p>
        </w:tc>
      </w:tr>
      <w:tr w:rsidR="00E01DE1" w:rsidRPr="004C16E9" w14:paraId="4EAF32C4" w14:textId="77777777" w:rsidTr="00767792">
        <w:tc>
          <w:tcPr>
            <w:tcW w:w="4957" w:type="dxa"/>
            <w:tcBorders>
              <w:bottom w:val="single" w:sz="4" w:space="0" w:color="auto"/>
            </w:tcBorders>
          </w:tcPr>
          <w:p w14:paraId="2B09FFCE" w14:textId="77777777" w:rsidR="00964DF0" w:rsidRPr="004C16E9" w:rsidRDefault="00964DF0" w:rsidP="00964DF0">
            <w:pPr>
              <w:keepNext/>
              <w:tabs>
                <w:tab w:val="left" w:pos="3985"/>
              </w:tabs>
              <w:spacing w:line="276" w:lineRule="auto"/>
              <w:rPr>
                <w:rFonts w:eastAsia="SimSun" w:cstheme="minorBidi"/>
                <w:lang w:eastAsia="zh-TW"/>
              </w:rPr>
            </w:pPr>
            <w:r w:rsidRPr="004C16E9">
              <w:rPr>
                <w:rFonts w:eastAsia="PMingLiU" w:cstheme="minorBidi"/>
                <w:lang w:eastAsia="zh-TW"/>
              </w:rPr>
              <w:t>Proportion of HCA-HPPD deriving from ≥12-h shifts</w:t>
            </w:r>
          </w:p>
        </w:tc>
        <w:tc>
          <w:tcPr>
            <w:tcW w:w="1275" w:type="dxa"/>
            <w:tcBorders>
              <w:bottom w:val="single" w:sz="4" w:space="0" w:color="auto"/>
            </w:tcBorders>
          </w:tcPr>
          <w:p w14:paraId="39A754C8" w14:textId="77777777" w:rsidR="00964DF0" w:rsidRPr="004C16E9" w:rsidRDefault="00964DF0" w:rsidP="00964DF0">
            <w:pPr>
              <w:keepNext/>
              <w:spacing w:line="276" w:lineRule="auto"/>
              <w:rPr>
                <w:rFonts w:eastAsia="SimSun" w:cstheme="minorBidi"/>
                <w:lang w:eastAsia="zh-TW"/>
              </w:rPr>
            </w:pPr>
            <w:r w:rsidRPr="004C16E9">
              <w:rPr>
                <w:rFonts w:eastAsia="PMingLiU" w:cstheme="minorBidi"/>
                <w:lang w:eastAsia="zh-TW"/>
              </w:rPr>
              <w:t>1.05*</w:t>
            </w:r>
          </w:p>
        </w:tc>
        <w:tc>
          <w:tcPr>
            <w:tcW w:w="1985" w:type="dxa"/>
            <w:tcBorders>
              <w:bottom w:val="single" w:sz="4" w:space="0" w:color="auto"/>
            </w:tcBorders>
          </w:tcPr>
          <w:p w14:paraId="636C596A" w14:textId="079D5593" w:rsidR="00964DF0" w:rsidRPr="006C3244" w:rsidRDefault="00964DF0" w:rsidP="00964DF0">
            <w:pPr>
              <w:keepNext/>
              <w:spacing w:line="276" w:lineRule="auto"/>
              <w:rPr>
                <w:rFonts w:eastAsia="SimSun" w:cstheme="minorBidi"/>
                <w:vertAlign w:val="superscript"/>
                <w:lang w:eastAsia="zh-TW"/>
              </w:rPr>
            </w:pPr>
            <w:r w:rsidRPr="004C16E9">
              <w:rPr>
                <w:rFonts w:eastAsia="PMingLiU" w:cstheme="minorBidi"/>
                <w:lang w:eastAsia="zh-TW"/>
              </w:rPr>
              <w:t>1.00-1.10</w:t>
            </w:r>
            <w:r w:rsidR="005D0C56">
              <w:rPr>
                <w:rFonts w:eastAsia="PMingLiU" w:cstheme="minorBidi"/>
                <w:vertAlign w:val="superscript"/>
                <w:lang w:eastAsia="zh-TW"/>
              </w:rPr>
              <w:t>±</w:t>
            </w:r>
          </w:p>
        </w:tc>
      </w:tr>
      <w:tr w:rsidR="00E01DE1" w:rsidRPr="004C16E9" w14:paraId="2A2B5BFD" w14:textId="77777777" w:rsidTr="00767792">
        <w:tc>
          <w:tcPr>
            <w:tcW w:w="8217" w:type="dxa"/>
            <w:gridSpan w:val="3"/>
            <w:tcBorders>
              <w:bottom w:val="single" w:sz="4" w:space="0" w:color="auto"/>
            </w:tcBorders>
          </w:tcPr>
          <w:p w14:paraId="323B5B53" w14:textId="77777777" w:rsidR="00964DF0" w:rsidRPr="004C16E9" w:rsidRDefault="00964DF0" w:rsidP="00964DF0">
            <w:pPr>
              <w:keepNext/>
              <w:spacing w:line="276" w:lineRule="auto"/>
              <w:rPr>
                <w:rFonts w:eastAsia="SimSun" w:cstheme="minorBidi"/>
                <w:b/>
                <w:bCs/>
                <w:lang w:eastAsia="zh-TW"/>
              </w:rPr>
            </w:pPr>
            <w:r w:rsidRPr="004C16E9">
              <w:rPr>
                <w:rFonts w:eastAsia="SimSun" w:cstheme="minorBidi"/>
                <w:b/>
                <w:bCs/>
                <w:lang w:eastAsia="zh-TW"/>
              </w:rPr>
              <w:t>Missed vital signs observations</w:t>
            </w:r>
          </w:p>
        </w:tc>
      </w:tr>
      <w:tr w:rsidR="00E01DE1" w:rsidRPr="004C16E9" w14:paraId="7667CED2" w14:textId="77777777" w:rsidTr="00767792">
        <w:tc>
          <w:tcPr>
            <w:tcW w:w="4957" w:type="dxa"/>
          </w:tcPr>
          <w:p w14:paraId="5C74D4C5" w14:textId="77777777" w:rsidR="00964DF0" w:rsidRPr="004C16E9" w:rsidRDefault="00964DF0" w:rsidP="00964DF0">
            <w:pPr>
              <w:spacing w:line="276" w:lineRule="auto"/>
              <w:rPr>
                <w:rFonts w:eastAsia="PMingLiU" w:cstheme="minorBidi"/>
                <w:b/>
                <w:bCs/>
                <w:lang w:eastAsia="zh-TW"/>
              </w:rPr>
            </w:pPr>
            <w:r w:rsidRPr="004C16E9">
              <w:rPr>
                <w:rFonts w:eastAsia="PMingLiU" w:cstheme="minorBidi"/>
                <w:b/>
                <w:bCs/>
                <w:lang w:eastAsia="zh-TW"/>
              </w:rPr>
              <w:t>Shift characteristics</w:t>
            </w:r>
          </w:p>
        </w:tc>
        <w:tc>
          <w:tcPr>
            <w:tcW w:w="1275" w:type="dxa"/>
          </w:tcPr>
          <w:p w14:paraId="09137DEF" w14:textId="430F4629" w:rsidR="00964DF0" w:rsidRPr="004C16E9" w:rsidRDefault="00BD25CD" w:rsidP="00964DF0">
            <w:pPr>
              <w:spacing w:line="276" w:lineRule="auto"/>
              <w:rPr>
                <w:rFonts w:eastAsia="PMingLiU" w:cstheme="minorBidi"/>
                <w:b/>
                <w:bCs/>
                <w:lang w:eastAsia="zh-TW"/>
              </w:rPr>
            </w:pPr>
            <w:r w:rsidRPr="004C16E9">
              <w:rPr>
                <w:rFonts w:eastAsia="PMingLiU" w:cstheme="minorBidi"/>
                <w:b/>
                <w:bCs/>
                <w:lang w:eastAsia="zh-TW"/>
              </w:rPr>
              <w:t>I</w:t>
            </w:r>
            <w:r w:rsidR="00964DF0" w:rsidRPr="004C16E9">
              <w:rPr>
                <w:rFonts w:eastAsia="PMingLiU" w:cstheme="minorBidi"/>
                <w:b/>
                <w:bCs/>
                <w:lang w:eastAsia="zh-TW"/>
              </w:rPr>
              <w:t>RR</w:t>
            </w:r>
          </w:p>
        </w:tc>
        <w:tc>
          <w:tcPr>
            <w:tcW w:w="1985" w:type="dxa"/>
          </w:tcPr>
          <w:p w14:paraId="4BD2F0AC" w14:textId="77777777" w:rsidR="00964DF0" w:rsidRPr="004C16E9" w:rsidRDefault="00964DF0" w:rsidP="00964DF0">
            <w:pPr>
              <w:spacing w:line="276" w:lineRule="auto"/>
              <w:rPr>
                <w:rFonts w:eastAsia="PMingLiU" w:cstheme="minorBidi"/>
                <w:b/>
                <w:bCs/>
                <w:lang w:eastAsia="zh-TW"/>
              </w:rPr>
            </w:pPr>
            <w:r w:rsidRPr="004C16E9">
              <w:rPr>
                <w:rFonts w:eastAsia="PMingLiU" w:cstheme="minorBidi"/>
                <w:b/>
                <w:bCs/>
                <w:lang w:eastAsia="zh-TW"/>
              </w:rPr>
              <w:t>95% CI</w:t>
            </w:r>
          </w:p>
        </w:tc>
      </w:tr>
      <w:tr w:rsidR="00E01DE1" w:rsidRPr="004C16E9" w14:paraId="63C2C7DC" w14:textId="77777777" w:rsidTr="00767792">
        <w:tc>
          <w:tcPr>
            <w:tcW w:w="4957" w:type="dxa"/>
          </w:tcPr>
          <w:p w14:paraId="0776546A" w14:textId="77777777" w:rsidR="00964DF0" w:rsidRPr="004C16E9" w:rsidRDefault="00964DF0" w:rsidP="00964DF0">
            <w:pPr>
              <w:spacing w:line="276" w:lineRule="auto"/>
              <w:rPr>
                <w:rFonts w:eastAsia="PMingLiU" w:cstheme="minorBidi"/>
                <w:lang w:eastAsia="zh-TW"/>
              </w:rPr>
            </w:pPr>
            <w:r w:rsidRPr="004C16E9">
              <w:rPr>
                <w:rFonts w:eastAsia="PMingLiU" w:cstheme="minorBidi"/>
                <w:lang w:eastAsia="zh-TW"/>
              </w:rPr>
              <w:t>Proportion of RN-HPPD deriving from ≥12-h shifts</w:t>
            </w:r>
          </w:p>
        </w:tc>
        <w:tc>
          <w:tcPr>
            <w:tcW w:w="1275" w:type="dxa"/>
          </w:tcPr>
          <w:p w14:paraId="61911F60" w14:textId="77777777" w:rsidR="00964DF0" w:rsidRPr="004C16E9" w:rsidRDefault="00964DF0" w:rsidP="00964DF0">
            <w:pPr>
              <w:spacing w:line="276" w:lineRule="auto"/>
              <w:rPr>
                <w:rFonts w:eastAsia="PMingLiU" w:cstheme="minorBidi"/>
                <w:lang w:eastAsia="zh-TW"/>
              </w:rPr>
            </w:pPr>
            <w:r w:rsidRPr="004C16E9">
              <w:rPr>
                <w:rFonts w:eastAsia="PMingLiU" w:cstheme="minorBidi"/>
                <w:lang w:eastAsia="zh-TW"/>
              </w:rPr>
              <w:t>0.96</w:t>
            </w:r>
          </w:p>
        </w:tc>
        <w:tc>
          <w:tcPr>
            <w:tcW w:w="1985" w:type="dxa"/>
          </w:tcPr>
          <w:p w14:paraId="176DA0E9" w14:textId="77777777" w:rsidR="00964DF0" w:rsidRPr="004C16E9" w:rsidRDefault="00964DF0" w:rsidP="00964DF0">
            <w:pPr>
              <w:spacing w:line="276" w:lineRule="auto"/>
              <w:rPr>
                <w:rFonts w:eastAsia="PMingLiU" w:cstheme="minorBidi"/>
                <w:lang w:eastAsia="zh-TW"/>
              </w:rPr>
            </w:pPr>
            <w:r w:rsidRPr="004C16E9">
              <w:rPr>
                <w:rFonts w:eastAsia="PMingLiU" w:cstheme="minorBidi"/>
                <w:lang w:eastAsia="zh-TW"/>
              </w:rPr>
              <w:t>0.91-1.01</w:t>
            </w:r>
          </w:p>
        </w:tc>
      </w:tr>
      <w:tr w:rsidR="00E01DE1" w:rsidRPr="004C16E9" w14:paraId="05DD5CFB" w14:textId="77777777" w:rsidTr="00767792">
        <w:tc>
          <w:tcPr>
            <w:tcW w:w="4957" w:type="dxa"/>
            <w:tcBorders>
              <w:bottom w:val="single" w:sz="4" w:space="0" w:color="auto"/>
            </w:tcBorders>
          </w:tcPr>
          <w:p w14:paraId="427A2C1F" w14:textId="77777777" w:rsidR="00964DF0" w:rsidRPr="004C16E9" w:rsidRDefault="00964DF0" w:rsidP="00964DF0">
            <w:pPr>
              <w:spacing w:line="276" w:lineRule="auto"/>
              <w:rPr>
                <w:rFonts w:eastAsia="SimSun" w:cstheme="minorBidi"/>
                <w:lang w:eastAsia="zh-TW"/>
              </w:rPr>
            </w:pPr>
            <w:r w:rsidRPr="004C16E9">
              <w:rPr>
                <w:rFonts w:eastAsia="PMingLiU" w:cstheme="minorBidi"/>
                <w:lang w:eastAsia="zh-TW"/>
              </w:rPr>
              <w:t>Proportion of HCA-HPPD deriving from ≥12-h shifts</w:t>
            </w:r>
          </w:p>
        </w:tc>
        <w:tc>
          <w:tcPr>
            <w:tcW w:w="1275" w:type="dxa"/>
            <w:tcBorders>
              <w:bottom w:val="single" w:sz="4" w:space="0" w:color="auto"/>
            </w:tcBorders>
          </w:tcPr>
          <w:p w14:paraId="63FB7BFF" w14:textId="77777777" w:rsidR="00964DF0" w:rsidRPr="004C16E9" w:rsidRDefault="00964DF0" w:rsidP="00964DF0">
            <w:pPr>
              <w:spacing w:line="276" w:lineRule="auto"/>
              <w:rPr>
                <w:rFonts w:eastAsia="SimSun" w:cstheme="minorBidi"/>
                <w:lang w:eastAsia="zh-TW"/>
              </w:rPr>
            </w:pPr>
            <w:r w:rsidRPr="004C16E9">
              <w:rPr>
                <w:rFonts w:eastAsia="PMingLiU" w:cstheme="minorBidi"/>
                <w:lang w:eastAsia="zh-TW"/>
              </w:rPr>
              <w:t>1.04</w:t>
            </w:r>
          </w:p>
        </w:tc>
        <w:tc>
          <w:tcPr>
            <w:tcW w:w="1985" w:type="dxa"/>
            <w:tcBorders>
              <w:bottom w:val="single" w:sz="4" w:space="0" w:color="auto"/>
            </w:tcBorders>
          </w:tcPr>
          <w:p w14:paraId="41D0E491" w14:textId="77777777" w:rsidR="00964DF0" w:rsidRPr="004C16E9" w:rsidRDefault="00964DF0" w:rsidP="00964DF0">
            <w:pPr>
              <w:spacing w:line="276" w:lineRule="auto"/>
              <w:rPr>
                <w:rFonts w:eastAsia="SimSun" w:cstheme="minorBidi"/>
                <w:lang w:eastAsia="zh-TW"/>
              </w:rPr>
            </w:pPr>
            <w:r w:rsidRPr="004C16E9">
              <w:rPr>
                <w:rFonts w:eastAsia="PMingLiU" w:cstheme="minorBidi"/>
                <w:lang w:eastAsia="zh-TW"/>
              </w:rPr>
              <w:t>0.99-1.09</w:t>
            </w:r>
          </w:p>
        </w:tc>
      </w:tr>
      <w:tr w:rsidR="00E01DE1" w:rsidRPr="004C16E9" w14:paraId="34E22FA4" w14:textId="77777777" w:rsidTr="00767792">
        <w:tc>
          <w:tcPr>
            <w:tcW w:w="8217" w:type="dxa"/>
            <w:gridSpan w:val="3"/>
            <w:tcBorders>
              <w:left w:val="nil"/>
              <w:bottom w:val="nil"/>
              <w:right w:val="nil"/>
            </w:tcBorders>
          </w:tcPr>
          <w:p w14:paraId="1844B58B" w14:textId="77777777" w:rsidR="00964DF0" w:rsidRPr="004C16E9" w:rsidRDefault="00964DF0" w:rsidP="00964DF0">
            <w:pPr>
              <w:spacing w:before="0" w:line="276" w:lineRule="auto"/>
              <w:rPr>
                <w:rFonts w:eastAsia="PMingLiU" w:cstheme="minorBidi"/>
                <w:sz w:val="19"/>
                <w:szCs w:val="19"/>
                <w:lang w:eastAsia="zh-TW"/>
              </w:rPr>
            </w:pPr>
            <w:r w:rsidRPr="004C16E9">
              <w:rPr>
                <w:rFonts w:eastAsia="PMingLiU" w:cstheme="minorBidi"/>
                <w:lang w:eastAsia="zh-TW"/>
              </w:rPr>
              <w:t xml:space="preserve">* </w:t>
            </w:r>
            <w:r w:rsidRPr="004C16E9">
              <w:rPr>
                <w:rFonts w:eastAsia="PMingLiU" w:cstheme="minorBidi"/>
                <w:sz w:val="19"/>
                <w:szCs w:val="19"/>
                <w:lang w:eastAsia="zh-TW"/>
              </w:rPr>
              <w:t>Statistically significant at p&lt; 0.05</w:t>
            </w:r>
          </w:p>
          <w:p w14:paraId="1EF55D5B" w14:textId="6C15C6F5" w:rsidR="008A68B9" w:rsidRPr="004C16E9" w:rsidRDefault="008A68B9" w:rsidP="00964DF0">
            <w:pPr>
              <w:spacing w:before="0" w:line="276" w:lineRule="auto"/>
              <w:rPr>
                <w:rFonts w:eastAsia="PMingLiU" w:cstheme="minorBidi"/>
                <w:sz w:val="19"/>
                <w:szCs w:val="19"/>
                <w:lang w:eastAsia="zh-TW"/>
              </w:rPr>
            </w:pPr>
            <w:r w:rsidRPr="004C16E9">
              <w:rPr>
                <w:rFonts w:eastAsia="PMingLiU" w:cstheme="minorBidi"/>
                <w:b/>
                <w:bCs/>
                <w:vertAlign w:val="superscript"/>
                <w:lang w:eastAsia="zh-TW"/>
              </w:rPr>
              <w:t>†</w:t>
            </w:r>
            <w:r w:rsidRPr="004C16E9">
              <w:rPr>
                <w:rFonts w:eastAsia="PMingLiU" w:cstheme="minorBidi"/>
                <w:sz w:val="18"/>
                <w:szCs w:val="18"/>
                <w:lang w:eastAsia="zh-TW"/>
              </w:rPr>
              <w:t xml:space="preserve"> </w:t>
            </w:r>
            <w:r w:rsidR="00BD25CD" w:rsidRPr="004C16E9">
              <w:rPr>
                <w:rFonts w:eastAsia="PMingLiU" w:cstheme="minorBidi"/>
                <w:sz w:val="18"/>
                <w:szCs w:val="18"/>
                <w:lang w:eastAsia="zh-TW"/>
              </w:rPr>
              <w:t>Incidence</w:t>
            </w:r>
            <w:r w:rsidR="00BD25CD" w:rsidRPr="004C16E9">
              <w:rPr>
                <w:rFonts w:eastAsia="PMingLiU" w:cstheme="minorBidi"/>
                <w:b/>
                <w:bCs/>
                <w:sz w:val="18"/>
                <w:szCs w:val="18"/>
                <w:vertAlign w:val="superscript"/>
                <w:lang w:eastAsia="zh-TW"/>
              </w:rPr>
              <w:t xml:space="preserve"> </w:t>
            </w:r>
            <w:r w:rsidRPr="004C16E9">
              <w:rPr>
                <w:rFonts w:eastAsia="PMingLiU" w:cstheme="minorBidi"/>
                <w:sz w:val="18"/>
                <w:szCs w:val="18"/>
                <w:lang w:eastAsia="zh-TW"/>
              </w:rPr>
              <w:t>Rate Ratio</w:t>
            </w:r>
            <w:r w:rsidR="0097227F" w:rsidRPr="004C16E9">
              <w:rPr>
                <w:rFonts w:eastAsia="PMingLiU" w:cstheme="minorBidi"/>
                <w:sz w:val="18"/>
                <w:szCs w:val="18"/>
                <w:lang w:eastAsia="zh-TW"/>
              </w:rPr>
              <w:t xml:space="preserve"> (all models in</w:t>
            </w:r>
            <w:r w:rsidR="00767792" w:rsidRPr="004C16E9">
              <w:rPr>
                <w:rFonts w:eastAsia="PMingLiU" w:cstheme="minorBidi"/>
                <w:sz w:val="18"/>
                <w:szCs w:val="18"/>
                <w:lang w:eastAsia="zh-TW"/>
              </w:rPr>
              <w:t>clude random effect for ward and RN / HCA HPPD</w:t>
            </w:r>
            <w:r w:rsidR="0097227F" w:rsidRPr="004C16E9">
              <w:rPr>
                <w:rFonts w:eastAsia="PMingLiU" w:cstheme="minorBidi"/>
                <w:sz w:val="18"/>
                <w:szCs w:val="18"/>
                <w:lang w:eastAsia="zh-TW"/>
              </w:rPr>
              <w:t>)</w:t>
            </w:r>
          </w:p>
          <w:p w14:paraId="2DEA6A92" w14:textId="77777777" w:rsidR="00964DF0" w:rsidRDefault="00964DF0" w:rsidP="00964DF0">
            <w:pPr>
              <w:spacing w:before="0" w:line="276" w:lineRule="auto"/>
              <w:rPr>
                <w:rFonts w:eastAsia="SimSun" w:cstheme="minorBidi"/>
                <w:sz w:val="18"/>
                <w:szCs w:val="18"/>
                <w:lang w:eastAsia="zh-TW"/>
              </w:rPr>
            </w:pPr>
            <w:r w:rsidRPr="004C16E9">
              <w:rPr>
                <w:rFonts w:eastAsia="SimSun" w:cstheme="minorBidi"/>
                <w:sz w:val="18"/>
                <w:szCs w:val="18"/>
                <w:lang w:eastAsia="zh-TW"/>
              </w:rPr>
              <w:t>Random effect: ward</w:t>
            </w:r>
          </w:p>
          <w:p w14:paraId="460B26F4" w14:textId="0A3FC3F3" w:rsidR="005D0C56" w:rsidRPr="005D0C56" w:rsidRDefault="005D0C56" w:rsidP="005D0C56">
            <w:pPr>
              <w:spacing w:before="0" w:line="276" w:lineRule="auto"/>
              <w:rPr>
                <w:rFonts w:eastAsia="PMingLiU" w:cstheme="minorBidi"/>
                <w:lang w:eastAsia="zh-TW"/>
              </w:rPr>
            </w:pPr>
            <w:r>
              <w:rPr>
                <w:rFonts w:eastAsia="PMingLiU" w:cstheme="minorBidi"/>
                <w:vertAlign w:val="superscript"/>
                <w:lang w:eastAsia="zh-TW"/>
              </w:rPr>
              <w:t>±</w:t>
            </w:r>
            <w:r>
              <w:rPr>
                <w:rFonts w:eastAsia="PMingLiU" w:cstheme="minorBidi"/>
                <w:lang w:eastAsia="zh-TW"/>
              </w:rPr>
              <w:t xml:space="preserve"> </w:t>
            </w:r>
            <w:r w:rsidRPr="006C3244">
              <w:rPr>
                <w:rFonts w:eastAsia="PMingLiU" w:cstheme="minorBidi"/>
                <w:sz w:val="20"/>
                <w:lang w:eastAsia="zh-TW"/>
              </w:rPr>
              <w:t>The lower bound 95% confidence interval for proportion of HCA-HPPD deriving from ≥12-h shifts is 1.0004, and it has been rounded to 1.00 for reporting purposes</w:t>
            </w:r>
          </w:p>
        </w:tc>
      </w:tr>
    </w:tbl>
    <w:p w14:paraId="410C2F39" w14:textId="77777777" w:rsidR="004C16E9" w:rsidRDefault="004C16E9" w:rsidP="00A55F55">
      <w:pPr>
        <w:rPr>
          <w:rFonts w:cstheme="minorBidi"/>
        </w:rPr>
      </w:pPr>
    </w:p>
    <w:p w14:paraId="644A679D" w14:textId="084A248C" w:rsidR="00964DF0" w:rsidRDefault="00FD7118" w:rsidP="00A55F55">
      <w:pPr>
        <w:rPr>
          <w:rFonts w:cstheme="minorBidi"/>
        </w:rPr>
      </w:pPr>
      <w:r w:rsidRPr="004C16E9">
        <w:rPr>
          <w:rFonts w:cstheme="minorBidi"/>
        </w:rPr>
        <w:t>In multivariate models</w:t>
      </w:r>
      <w:r w:rsidR="00AD07A4" w:rsidRPr="004C16E9">
        <w:rPr>
          <w:rFonts w:cstheme="minorBidi"/>
        </w:rPr>
        <w:t xml:space="preserve"> controlling for </w:t>
      </w:r>
      <w:r w:rsidR="00D578E5" w:rsidRPr="004C16E9">
        <w:rPr>
          <w:rFonts w:cstheme="minorBidi"/>
        </w:rPr>
        <w:t>staffing levels,</w:t>
      </w:r>
      <w:r w:rsidRPr="004C16E9">
        <w:rPr>
          <w:rFonts w:cstheme="minorBidi"/>
        </w:rPr>
        <w:t xml:space="preserve"> the </w:t>
      </w:r>
      <w:r w:rsidR="00635D73" w:rsidRPr="004C16E9">
        <w:rPr>
          <w:rFonts w:cstheme="minorBidi"/>
        </w:rPr>
        <w:t>p</w:t>
      </w:r>
      <w:r w:rsidR="00964DF0" w:rsidRPr="004C16E9">
        <w:rPr>
          <w:rFonts w:cstheme="minorBidi"/>
        </w:rPr>
        <w:t xml:space="preserve">roportion of HCA-HPPD </w:t>
      </w:r>
      <w:r w:rsidR="00D578E5" w:rsidRPr="004C16E9">
        <w:rPr>
          <w:rFonts w:cstheme="minorBidi"/>
        </w:rPr>
        <w:t xml:space="preserve">derived by </w:t>
      </w:r>
      <w:r w:rsidRPr="004C16E9">
        <w:rPr>
          <w:rFonts w:eastAsia="PMingLiU" w:cstheme="minorBidi"/>
          <w:lang w:eastAsia="zh-TW"/>
        </w:rPr>
        <w:t>≥</w:t>
      </w:r>
      <w:r w:rsidR="00D21762" w:rsidRPr="004C16E9">
        <w:rPr>
          <w:rFonts w:cstheme="minorBidi"/>
        </w:rPr>
        <w:t>12-hour</w:t>
      </w:r>
      <w:r w:rsidR="00964DF0" w:rsidRPr="004C16E9">
        <w:rPr>
          <w:rFonts w:cstheme="minorBidi"/>
        </w:rPr>
        <w:t xml:space="preserve"> shifts was significantly associated with </w:t>
      </w:r>
      <w:r w:rsidR="008F54C8" w:rsidRPr="004C16E9">
        <w:rPr>
          <w:rFonts w:cstheme="minorBidi"/>
        </w:rPr>
        <w:t xml:space="preserve">rate </w:t>
      </w:r>
      <w:r w:rsidR="00964DF0" w:rsidRPr="004C16E9">
        <w:rPr>
          <w:rFonts w:cstheme="minorBidi"/>
        </w:rPr>
        <w:t xml:space="preserve">of delayed vital signs observations. </w:t>
      </w:r>
      <w:r w:rsidR="008F54C8" w:rsidRPr="004C16E9">
        <w:rPr>
          <w:rFonts w:cstheme="minorBidi"/>
        </w:rPr>
        <w:t xml:space="preserve">An additional 1% of HCA-HPPD derived </w:t>
      </w:r>
      <w:r w:rsidR="00F500AD" w:rsidRPr="004C16E9">
        <w:rPr>
          <w:rFonts w:cstheme="minorBidi"/>
        </w:rPr>
        <w:t>from</w:t>
      </w:r>
      <w:r w:rsidR="008F54C8" w:rsidRPr="004C16E9">
        <w:rPr>
          <w:rFonts w:cstheme="minorBidi"/>
        </w:rPr>
        <w:t xml:space="preserve"> long shifts was associated with</w:t>
      </w:r>
      <w:r w:rsidR="00DD2730" w:rsidRPr="004C16E9">
        <w:rPr>
          <w:rFonts w:cstheme="minorBidi"/>
        </w:rPr>
        <w:t xml:space="preserve"> a </w:t>
      </w:r>
      <w:r w:rsidR="00A55F55" w:rsidRPr="004C16E9">
        <w:rPr>
          <w:rFonts w:cstheme="minorBidi"/>
        </w:rPr>
        <w:t>5%</w:t>
      </w:r>
      <w:r w:rsidR="00DD2730" w:rsidRPr="004C16E9">
        <w:rPr>
          <w:rFonts w:cstheme="minorBidi"/>
        </w:rPr>
        <w:t xml:space="preserve"> increase in the rate of delayed observations compared to days where no </w:t>
      </w:r>
      <w:r w:rsidR="008F54C8" w:rsidRPr="004C16E9">
        <w:rPr>
          <w:rFonts w:eastAsia="PMingLiU" w:cstheme="minorBidi"/>
          <w:lang w:eastAsia="zh-TW"/>
        </w:rPr>
        <w:t>long</w:t>
      </w:r>
      <w:r w:rsidR="00DD2730" w:rsidRPr="004C16E9">
        <w:rPr>
          <w:rFonts w:cstheme="minorBidi"/>
        </w:rPr>
        <w:t xml:space="preserve"> shifts were worked</w:t>
      </w:r>
      <w:r w:rsidR="008F54C8" w:rsidRPr="004C16E9">
        <w:rPr>
          <w:rFonts w:cstheme="minorBidi"/>
        </w:rPr>
        <w:t xml:space="preserve"> by HCAs</w:t>
      </w:r>
      <w:r w:rsidR="00DD2730" w:rsidRPr="004C16E9">
        <w:rPr>
          <w:rFonts w:cstheme="minorBidi"/>
        </w:rPr>
        <w:t xml:space="preserve"> </w:t>
      </w:r>
      <w:r w:rsidR="00964DF0" w:rsidRPr="004C16E9">
        <w:rPr>
          <w:rFonts w:cstheme="minorBidi"/>
        </w:rPr>
        <w:t>(</w:t>
      </w:r>
      <w:r w:rsidR="00BD25CD" w:rsidRPr="004C16E9">
        <w:rPr>
          <w:rFonts w:cstheme="minorBidi"/>
        </w:rPr>
        <w:t>I</w:t>
      </w:r>
      <w:r w:rsidR="00964DF0" w:rsidRPr="004C16E9">
        <w:rPr>
          <w:rFonts w:cstheme="minorBidi"/>
        </w:rPr>
        <w:t>RR = 1.05; 95% CI: 1.00-1.10).</w:t>
      </w:r>
      <w:r w:rsidR="00A950F1" w:rsidRPr="004C16E9">
        <w:rPr>
          <w:rFonts w:cstheme="minorBidi"/>
        </w:rPr>
        <w:t xml:space="preserve"> </w:t>
      </w:r>
      <w:r w:rsidR="00767792" w:rsidRPr="004C16E9">
        <w:rPr>
          <w:rFonts w:cstheme="minorBidi"/>
        </w:rPr>
        <w:t xml:space="preserve">Results for missed observations were similar but not statistically significant. </w:t>
      </w:r>
      <w:r w:rsidR="008F54C8" w:rsidRPr="004C16E9">
        <w:rPr>
          <w:rFonts w:cstheme="minorBidi"/>
        </w:rPr>
        <w:t>W</w:t>
      </w:r>
      <w:r w:rsidR="00AD07A4" w:rsidRPr="004C16E9">
        <w:rPr>
          <w:rFonts w:cstheme="minorBidi"/>
        </w:rPr>
        <w:t xml:space="preserve">hen </w:t>
      </w:r>
      <w:r w:rsidR="008F54C8" w:rsidRPr="004C16E9">
        <w:rPr>
          <w:rFonts w:cstheme="minorBidi"/>
        </w:rPr>
        <w:t>looking at registered nurses</w:t>
      </w:r>
      <w:r w:rsidR="00AD07A4" w:rsidRPr="004C16E9">
        <w:rPr>
          <w:rFonts w:cstheme="minorBidi"/>
        </w:rPr>
        <w:t xml:space="preserve">, the proportion of hours worked through long shifts </w:t>
      </w:r>
      <w:r w:rsidR="00DD2730" w:rsidRPr="004C16E9">
        <w:rPr>
          <w:rFonts w:cstheme="minorBidi"/>
        </w:rPr>
        <w:t xml:space="preserve">by RNs </w:t>
      </w:r>
      <w:r w:rsidR="008F54C8" w:rsidRPr="004C16E9">
        <w:rPr>
          <w:rFonts w:cstheme="minorBidi"/>
        </w:rPr>
        <w:t xml:space="preserve">was </w:t>
      </w:r>
      <w:r w:rsidR="00964DF0" w:rsidRPr="004C16E9">
        <w:rPr>
          <w:rFonts w:cstheme="minorBidi"/>
        </w:rPr>
        <w:t xml:space="preserve">not </w:t>
      </w:r>
      <w:r w:rsidR="005D2F8B" w:rsidRPr="004C16E9">
        <w:rPr>
          <w:rFonts w:cstheme="minorBidi"/>
        </w:rPr>
        <w:t xml:space="preserve">significantly </w:t>
      </w:r>
      <w:r w:rsidR="00964DF0" w:rsidRPr="004C16E9">
        <w:rPr>
          <w:rFonts w:cstheme="minorBidi"/>
        </w:rPr>
        <w:t xml:space="preserve">associated with </w:t>
      </w:r>
      <w:r w:rsidR="008F54C8" w:rsidRPr="004C16E9">
        <w:rPr>
          <w:rFonts w:cstheme="minorBidi"/>
        </w:rPr>
        <w:t xml:space="preserve">neither delayed nor </w:t>
      </w:r>
      <w:r w:rsidR="00964DF0" w:rsidRPr="004C16E9">
        <w:rPr>
          <w:rFonts w:cstheme="minorBidi"/>
        </w:rPr>
        <w:t>missed vital signs observations.</w:t>
      </w:r>
    </w:p>
    <w:p w14:paraId="1F68BC58" w14:textId="734203AB" w:rsidR="000114CE" w:rsidRPr="004C16E9" w:rsidRDefault="000114CE" w:rsidP="00A55F55">
      <w:pPr>
        <w:rPr>
          <w:rFonts w:cstheme="minorBidi"/>
        </w:rPr>
      </w:pPr>
      <w:r w:rsidRPr="000114CE">
        <w:rPr>
          <w:rFonts w:cstheme="minorBidi"/>
        </w:rPr>
        <w:t xml:space="preserve">To exclude the possibility that the </w:t>
      </w:r>
      <w:r>
        <w:rPr>
          <w:rFonts w:cstheme="minorBidi"/>
        </w:rPr>
        <w:t xml:space="preserve">use </w:t>
      </w:r>
      <w:r w:rsidR="00871B58">
        <w:rPr>
          <w:rFonts w:cstheme="minorBidi"/>
        </w:rPr>
        <w:t>of</w:t>
      </w:r>
      <w:r>
        <w:rPr>
          <w:rFonts w:cstheme="minorBidi"/>
        </w:rPr>
        <w:t xml:space="preserve"> ≥12-</w:t>
      </w:r>
      <w:r w:rsidRPr="000114CE">
        <w:rPr>
          <w:rFonts w:cstheme="minorBidi"/>
        </w:rPr>
        <w:t>h</w:t>
      </w:r>
      <w:r>
        <w:rPr>
          <w:rFonts w:cstheme="minorBidi"/>
        </w:rPr>
        <w:t xml:space="preserve">our </w:t>
      </w:r>
      <w:r w:rsidRPr="000114CE">
        <w:rPr>
          <w:rFonts w:cstheme="minorBidi"/>
        </w:rPr>
        <w:t>s</w:t>
      </w:r>
      <w:r>
        <w:rPr>
          <w:rFonts w:cstheme="minorBidi"/>
        </w:rPr>
        <w:t>hifts</w:t>
      </w:r>
      <w:r w:rsidRPr="000114CE">
        <w:rPr>
          <w:rFonts w:cstheme="minorBidi"/>
        </w:rPr>
        <w:t xml:space="preserve"> was associated with increased workload </w:t>
      </w:r>
      <w:r>
        <w:rPr>
          <w:rFonts w:cstheme="minorBidi"/>
        </w:rPr>
        <w:t>of</w:t>
      </w:r>
      <w:r w:rsidRPr="000114CE">
        <w:rPr>
          <w:rFonts w:cstheme="minorBidi"/>
        </w:rPr>
        <w:t xml:space="preserve"> more acute patients</w:t>
      </w:r>
      <w:r>
        <w:rPr>
          <w:rFonts w:cstheme="minorBidi"/>
        </w:rPr>
        <w:t>,</w:t>
      </w:r>
      <w:r w:rsidRPr="000114CE">
        <w:rPr>
          <w:rFonts w:cstheme="minorBidi"/>
        </w:rPr>
        <w:t xml:space="preserve"> we</w:t>
      </w:r>
      <w:r>
        <w:rPr>
          <w:rFonts w:cstheme="minorBidi"/>
        </w:rPr>
        <w:t xml:space="preserve"> ran a linear mixed model to establish how proportions of acutely ill patients (NEWS ≥6) on a ward-day were associated with proportions of RN-HPPD and HCA-HPPD deriving from 12-hour shifts, and we found no association (results available from authors). </w:t>
      </w:r>
    </w:p>
    <w:p w14:paraId="1575E55A" w14:textId="77777777" w:rsidR="00791901" w:rsidRPr="004C16E9" w:rsidRDefault="00791901" w:rsidP="00791901">
      <w:pPr>
        <w:pStyle w:val="Heading1"/>
        <w:rPr>
          <w:rFonts w:asciiTheme="minorBidi" w:hAnsiTheme="minorBidi" w:cstheme="minorBidi"/>
          <w:b/>
          <w:bCs/>
          <w:color w:val="auto"/>
        </w:rPr>
      </w:pPr>
      <w:r w:rsidRPr="004C16E9">
        <w:rPr>
          <w:rFonts w:asciiTheme="minorBidi" w:hAnsiTheme="minorBidi" w:cstheme="minorBidi"/>
          <w:b/>
          <w:bCs/>
          <w:color w:val="auto"/>
        </w:rPr>
        <w:lastRenderedPageBreak/>
        <w:t>DISCUSSION</w:t>
      </w:r>
    </w:p>
    <w:p w14:paraId="66EC7613" w14:textId="69E4DBEC" w:rsidR="003A0493" w:rsidRPr="004C16E9" w:rsidRDefault="00A950F1" w:rsidP="005A3EF0">
      <w:pPr>
        <w:rPr>
          <w:rFonts w:cstheme="minorBidi"/>
        </w:rPr>
      </w:pPr>
      <w:r w:rsidRPr="004C16E9">
        <w:rPr>
          <w:rFonts w:cstheme="minorBidi"/>
        </w:rPr>
        <w:t>Th</w:t>
      </w:r>
      <w:r w:rsidR="00AD07A4" w:rsidRPr="004C16E9">
        <w:rPr>
          <w:rFonts w:cstheme="minorBidi"/>
        </w:rPr>
        <w:t>is</w:t>
      </w:r>
      <w:r w:rsidRPr="004C16E9">
        <w:rPr>
          <w:rFonts w:cstheme="minorBidi"/>
        </w:rPr>
        <w:t xml:space="preserve"> is the first </w:t>
      </w:r>
      <w:r w:rsidR="00AD07A4" w:rsidRPr="004C16E9">
        <w:rPr>
          <w:rFonts w:cstheme="minorBidi"/>
        </w:rPr>
        <w:t>study</w:t>
      </w:r>
      <w:r w:rsidRPr="004C16E9">
        <w:rPr>
          <w:rFonts w:cstheme="minorBidi"/>
        </w:rPr>
        <w:t xml:space="preserve"> to explore the relationship between </w:t>
      </w:r>
      <w:r w:rsidR="00767792" w:rsidRPr="004C16E9">
        <w:rPr>
          <w:rFonts w:cstheme="minorBidi"/>
        </w:rPr>
        <w:t>long</w:t>
      </w:r>
      <w:r w:rsidR="00770375" w:rsidRPr="004C16E9">
        <w:rPr>
          <w:rFonts w:cstheme="minorBidi"/>
        </w:rPr>
        <w:t xml:space="preserve"> </w:t>
      </w:r>
      <w:r w:rsidR="00767792" w:rsidRPr="004C16E9">
        <w:rPr>
          <w:rFonts w:cstheme="minorBidi"/>
        </w:rPr>
        <w:t>nursing shift</w:t>
      </w:r>
      <w:r w:rsidR="00B77D03" w:rsidRPr="004C16E9">
        <w:rPr>
          <w:rFonts w:cstheme="minorBidi"/>
        </w:rPr>
        <w:t>s</w:t>
      </w:r>
      <w:r w:rsidRPr="004C16E9">
        <w:rPr>
          <w:rFonts w:cstheme="minorBidi"/>
        </w:rPr>
        <w:t xml:space="preserve"> and an objective measure of missed care in terms of missed/delayed vital signs observations. </w:t>
      </w:r>
      <w:r w:rsidR="00DC69D5" w:rsidRPr="004C16E9">
        <w:rPr>
          <w:rFonts w:cstheme="minorBidi"/>
        </w:rPr>
        <w:t xml:space="preserve">We found that delays in </w:t>
      </w:r>
      <w:r w:rsidR="00D35B9A" w:rsidRPr="004C16E9">
        <w:rPr>
          <w:rFonts w:cstheme="minorBidi"/>
        </w:rPr>
        <w:t xml:space="preserve">obtaining </w:t>
      </w:r>
      <w:r w:rsidR="00DC69D5" w:rsidRPr="004C16E9">
        <w:rPr>
          <w:rFonts w:cstheme="minorBidi"/>
        </w:rPr>
        <w:t xml:space="preserve">vital signs </w:t>
      </w:r>
      <w:r w:rsidR="00D35B9A" w:rsidRPr="004C16E9">
        <w:rPr>
          <w:rFonts w:cstheme="minorBidi"/>
        </w:rPr>
        <w:t xml:space="preserve">observations were </w:t>
      </w:r>
      <w:r w:rsidR="00F500AD" w:rsidRPr="004C16E9">
        <w:rPr>
          <w:rFonts w:cstheme="minorBidi"/>
        </w:rPr>
        <w:t xml:space="preserve">relatively </w:t>
      </w:r>
      <w:r w:rsidR="00D35B9A" w:rsidRPr="004C16E9">
        <w:rPr>
          <w:rFonts w:cstheme="minorBidi"/>
        </w:rPr>
        <w:t>common</w:t>
      </w:r>
      <w:r w:rsidR="00D35B9A" w:rsidRPr="004C16E9" w:rsidDel="00D35B9A">
        <w:rPr>
          <w:rFonts w:cstheme="minorBidi"/>
        </w:rPr>
        <w:t xml:space="preserve"> </w:t>
      </w:r>
      <w:r w:rsidR="00D35B9A" w:rsidRPr="004C16E9">
        <w:rPr>
          <w:rFonts w:cstheme="minorBidi"/>
        </w:rPr>
        <w:t xml:space="preserve">for </w:t>
      </w:r>
      <w:r w:rsidR="00DC69D5" w:rsidRPr="004C16E9">
        <w:rPr>
          <w:rFonts w:cstheme="minorBidi"/>
        </w:rPr>
        <w:t xml:space="preserve">patients </w:t>
      </w:r>
      <w:r w:rsidR="00315A53" w:rsidRPr="004C16E9">
        <w:rPr>
          <w:rFonts w:cstheme="minorBidi"/>
        </w:rPr>
        <w:t xml:space="preserve">assessed as requiring frequent observation. </w:t>
      </w:r>
      <w:r w:rsidR="00AD07A4" w:rsidRPr="004C16E9">
        <w:rPr>
          <w:rFonts w:cstheme="minorBidi"/>
        </w:rPr>
        <w:t>For HCAs, where more of their hours</w:t>
      </w:r>
      <w:r w:rsidR="00315A53" w:rsidRPr="004C16E9">
        <w:rPr>
          <w:rFonts w:cstheme="minorBidi"/>
        </w:rPr>
        <w:t xml:space="preserve"> </w:t>
      </w:r>
      <w:r w:rsidR="00DC69D5" w:rsidRPr="004C16E9">
        <w:rPr>
          <w:rFonts w:cstheme="minorBidi"/>
        </w:rPr>
        <w:t xml:space="preserve">were </w:t>
      </w:r>
      <w:r w:rsidR="00AD07A4" w:rsidRPr="004C16E9">
        <w:rPr>
          <w:rFonts w:cstheme="minorBidi"/>
        </w:rPr>
        <w:t xml:space="preserve">worked </w:t>
      </w:r>
      <w:r w:rsidR="008F54C8" w:rsidRPr="004C16E9">
        <w:rPr>
          <w:rFonts w:cstheme="minorBidi"/>
        </w:rPr>
        <w:t>as</w:t>
      </w:r>
      <w:r w:rsidR="00AD07A4" w:rsidRPr="004C16E9">
        <w:rPr>
          <w:rFonts w:cstheme="minorBidi"/>
        </w:rPr>
        <w:t xml:space="preserve"> long shifts, </w:t>
      </w:r>
      <w:r w:rsidR="00F500AD" w:rsidRPr="004C16E9">
        <w:rPr>
          <w:rFonts w:cstheme="minorBidi"/>
        </w:rPr>
        <w:t xml:space="preserve">there was a significant increase in </w:t>
      </w:r>
      <w:r w:rsidR="00AD07A4" w:rsidRPr="004C16E9">
        <w:rPr>
          <w:rFonts w:cstheme="minorBidi"/>
        </w:rPr>
        <w:t>delay</w:t>
      </w:r>
      <w:r w:rsidR="00F500AD" w:rsidRPr="004C16E9">
        <w:rPr>
          <w:rFonts w:cstheme="minorBidi"/>
        </w:rPr>
        <w:t>ed</w:t>
      </w:r>
      <w:r w:rsidR="00AD07A4" w:rsidRPr="004C16E9">
        <w:rPr>
          <w:rFonts w:cstheme="minorBidi"/>
        </w:rPr>
        <w:t xml:space="preserve"> vital signs</w:t>
      </w:r>
      <w:r w:rsidR="008F54C8" w:rsidRPr="004C16E9">
        <w:rPr>
          <w:rFonts w:cstheme="minorBidi"/>
        </w:rPr>
        <w:t xml:space="preserve"> observations</w:t>
      </w:r>
      <w:r w:rsidR="00D56554" w:rsidRPr="004C16E9">
        <w:rPr>
          <w:rFonts w:cstheme="minorBidi"/>
        </w:rPr>
        <w:t>.</w:t>
      </w:r>
      <w:r w:rsidR="00DC69D5" w:rsidRPr="004C16E9">
        <w:rPr>
          <w:rFonts w:cstheme="minorBidi"/>
        </w:rPr>
        <w:t xml:space="preserve"> </w:t>
      </w:r>
      <w:r w:rsidR="008F54C8" w:rsidRPr="004C16E9">
        <w:rPr>
          <w:rFonts w:cstheme="minorBidi"/>
        </w:rPr>
        <w:t xml:space="preserve">We </w:t>
      </w:r>
      <w:r w:rsidR="00DC69D5" w:rsidRPr="004C16E9">
        <w:rPr>
          <w:rFonts w:cstheme="minorBidi"/>
        </w:rPr>
        <w:t xml:space="preserve">did not find a </w:t>
      </w:r>
      <w:r w:rsidR="0000222F" w:rsidRPr="004C16E9">
        <w:rPr>
          <w:rFonts w:cstheme="minorBidi"/>
        </w:rPr>
        <w:t xml:space="preserve">significant </w:t>
      </w:r>
      <w:r w:rsidR="00DC69D5" w:rsidRPr="004C16E9">
        <w:rPr>
          <w:rFonts w:cstheme="minorBidi"/>
        </w:rPr>
        <w:t>relationship between dela</w:t>
      </w:r>
      <w:r w:rsidR="00F500AD" w:rsidRPr="004C16E9">
        <w:rPr>
          <w:rFonts w:cstheme="minorBidi"/>
        </w:rPr>
        <w:t>yed/missed</w:t>
      </w:r>
      <w:r w:rsidR="00DC69D5" w:rsidRPr="004C16E9">
        <w:rPr>
          <w:rFonts w:cstheme="minorBidi"/>
        </w:rPr>
        <w:t xml:space="preserve"> vital signs observations and </w:t>
      </w:r>
      <w:r w:rsidR="008F54C8" w:rsidRPr="004C16E9">
        <w:rPr>
          <w:rFonts w:cstheme="minorBidi"/>
        </w:rPr>
        <w:t>t</w:t>
      </w:r>
      <w:r w:rsidR="00DC69D5" w:rsidRPr="004C16E9">
        <w:rPr>
          <w:rFonts w:cstheme="minorBidi"/>
        </w:rPr>
        <w:t xml:space="preserve">he </w:t>
      </w:r>
      <w:r w:rsidR="00F500AD" w:rsidRPr="004C16E9">
        <w:rPr>
          <w:rFonts w:cstheme="minorBidi"/>
        </w:rPr>
        <w:t xml:space="preserve">proportion of </w:t>
      </w:r>
      <w:r w:rsidR="00DE1864" w:rsidRPr="004C16E9">
        <w:rPr>
          <w:rFonts w:cstheme="minorBidi"/>
        </w:rPr>
        <w:t>RN</w:t>
      </w:r>
      <w:r w:rsidR="001E2707" w:rsidRPr="004C16E9">
        <w:rPr>
          <w:rFonts w:cstheme="minorBidi"/>
        </w:rPr>
        <w:t xml:space="preserve"> HPPD</w:t>
      </w:r>
      <w:r w:rsidR="00DE1864" w:rsidRPr="004C16E9">
        <w:rPr>
          <w:rFonts w:cstheme="minorBidi"/>
        </w:rPr>
        <w:t xml:space="preserve"> </w:t>
      </w:r>
      <w:r w:rsidR="00F500AD" w:rsidRPr="004C16E9">
        <w:rPr>
          <w:rFonts w:cstheme="minorBidi"/>
        </w:rPr>
        <w:t>work</w:t>
      </w:r>
      <w:r w:rsidR="001E2707" w:rsidRPr="004C16E9">
        <w:rPr>
          <w:rFonts w:cstheme="minorBidi"/>
        </w:rPr>
        <w:t>ed as part of</w:t>
      </w:r>
      <w:r w:rsidR="008F54C8" w:rsidRPr="004C16E9">
        <w:rPr>
          <w:rFonts w:cstheme="minorBidi"/>
        </w:rPr>
        <w:t xml:space="preserve"> </w:t>
      </w:r>
      <w:r w:rsidR="00DE1864" w:rsidRPr="004C16E9">
        <w:rPr>
          <w:rFonts w:cstheme="minorBidi"/>
        </w:rPr>
        <w:t xml:space="preserve">long </w:t>
      </w:r>
      <w:r w:rsidR="00DC69D5" w:rsidRPr="004C16E9">
        <w:rPr>
          <w:rFonts w:cstheme="minorBidi"/>
        </w:rPr>
        <w:t>shifts.</w:t>
      </w:r>
    </w:p>
    <w:p w14:paraId="64902EC0" w14:textId="51F69DC1" w:rsidR="0032710C" w:rsidRPr="004C16E9" w:rsidRDefault="0032710C" w:rsidP="0032710C">
      <w:pPr>
        <w:rPr>
          <w:rFonts w:cstheme="minorBidi"/>
        </w:rPr>
      </w:pPr>
      <w:r w:rsidRPr="004C16E9">
        <w:rPr>
          <w:rFonts w:cstheme="minorBidi"/>
        </w:rPr>
        <w:t xml:space="preserve">In the context of a growing body of research suggesting that long nursing shifts on hospital wards are associated with lower quality of care and worse patient outcomes, this finding points to </w:t>
      </w:r>
      <w:r w:rsidR="00F500AD" w:rsidRPr="004C16E9">
        <w:rPr>
          <w:rFonts w:cstheme="minorBidi"/>
        </w:rPr>
        <w:t>one</w:t>
      </w:r>
      <w:r w:rsidRPr="004C16E9">
        <w:rPr>
          <w:rFonts w:cstheme="minorBidi"/>
        </w:rPr>
        <w:t xml:space="preserve"> possible mechanism</w:t>
      </w:r>
      <w:r w:rsidR="00DE1864" w:rsidRPr="004C16E9">
        <w:rPr>
          <w:rFonts w:cstheme="minorBidi"/>
        </w:rPr>
        <w:t>,</w:t>
      </w:r>
      <w:r w:rsidRPr="004C16E9">
        <w:rPr>
          <w:rFonts w:cstheme="minorBidi"/>
        </w:rPr>
        <w:t xml:space="preserve"> as </w:t>
      </w:r>
      <w:r w:rsidR="00DE1864" w:rsidRPr="004C16E9">
        <w:rPr>
          <w:rFonts w:cstheme="minorBidi"/>
        </w:rPr>
        <w:t xml:space="preserve">using vital signs observations as an indicator, </w:t>
      </w:r>
      <w:r w:rsidR="008F54C8" w:rsidRPr="004C16E9">
        <w:rPr>
          <w:rFonts w:cstheme="minorBidi"/>
        </w:rPr>
        <w:t xml:space="preserve">job performance </w:t>
      </w:r>
      <w:r w:rsidR="00DE1864" w:rsidRPr="004C16E9">
        <w:rPr>
          <w:rFonts w:cstheme="minorBidi"/>
        </w:rPr>
        <w:t xml:space="preserve">would appear to be </w:t>
      </w:r>
      <w:r w:rsidRPr="004C16E9">
        <w:rPr>
          <w:rFonts w:cstheme="minorBidi"/>
        </w:rPr>
        <w:t xml:space="preserve">lower for </w:t>
      </w:r>
      <w:r w:rsidR="00F500AD" w:rsidRPr="004C16E9">
        <w:rPr>
          <w:rFonts w:cstheme="minorBidi"/>
        </w:rPr>
        <w:t xml:space="preserve">HCAs </w:t>
      </w:r>
      <w:r w:rsidRPr="004C16E9">
        <w:rPr>
          <w:rFonts w:cstheme="minorBidi"/>
        </w:rPr>
        <w:t>working longer shifts. This in turn is likely to be a product of the increased fatigue that is frequently reported by those working long shifts</w:t>
      </w:r>
      <w:r w:rsidR="00C8262A" w:rsidRPr="004C16E9">
        <w:rPr>
          <w:rFonts w:cstheme="minorBidi"/>
        </w:rPr>
        <w:t>.</w:t>
      </w:r>
      <w:r w:rsidR="00D21762" w:rsidRPr="004C16E9">
        <w:rPr>
          <w:rFonts w:cstheme="minorBidi"/>
        </w:rPr>
        <w:fldChar w:fldCharType="begin">
          <w:fldData xml:space="preserve">PEVuZE5vdGU+PENpdGU+PEF1dGhvcj5CYXJrZXI8L0F1dGhvcj48WWVhcj4yMDExPC9ZZWFyPjxS
ZWNOdW0+NDIxPC9SZWNOdW0+PERpc3BsYXlUZXh0PjxzdHlsZSBmYWNlPSJzdXBlcnNjcmlwdCI+
MjAgMjE8L3N0eWxlPjwvRGlzcGxheVRleHQ+PHJlY29yZD48cmVjLW51bWJlcj40MjE8L3JlYy1u
dW1iZXI+PGZvcmVpZ24ta2V5cz48a2V5IGFwcD0iRU4iIGRiLWlkPSI5ejI1c2FyYXh6cmV4amV2
c3c4eDlwdG8yMng5YXp6ZnZydHQiIHRpbWVzdGFtcD0iMTUxMzYxMzMxMyI+NDIxPC9rZXk+PC9m
b3JlaWduLWtleXM+PHJlZi10eXBlIG5hbWU9IkpvdXJuYWwgQXJ0aWNsZSI+MTc8L3JlZi10eXBl
Pjxjb250cmlidXRvcnM+PGF1dGhvcnM+PGF1dGhvcj5CYXJrZXIsIEwuIE0uPC9hdXRob3I+PGF1
dGhvcj5OdXNzYmF1bSwgTS4gQS48L2F1dGhvcj48L2F1dGhvcnM+PC9jb250cmlidXRvcnM+PGF1
dGgtYWRkcmVzcz5EZXBhcnRtZW50IG9mIEluZHVzdHJpYWwgYW5kIE1hbnVmYWN0dXJpbmcgU3lz
dGVtcyBFbmdpbmVlcmluZywgVW5pdmVyc2l0eSBvZiBNaXNzb3VyaSBJbmZvcm1hdGljcyBJbnN0
aXR1dGUsIFVuaXZlcnNpdHkgb2YgTWlzc291cmksIENvbHVtYmlhLCBNaXNzb3VyaSwgVVNBLiBi
YXJrZXJsQG1pc3NvdXJpLmVkdTwvYXV0aC1hZGRyZXNzPjx0aXRsZXM+PHRpdGxlPkZhdGlndWUs
IHBlcmZvcm1hbmNlIGFuZCB0aGUgd29yayBlbnZpcm9ubWVudDogYSBzdXJ2ZXkgb2YgcmVnaXN0
ZXJlZCBudXJzZXM8L3RpdGxlPjxzZWNvbmRhcnktdGl0bGU+SiBBZHYgTnVyczwvc2Vjb25kYXJ5
LXRpdGxlPjwvdGl0bGVzPjxwZXJpb2RpY2FsPjxmdWxsLXRpdGxlPkpvdXJuYWwgb2YgQWR2YW5j
ZWQgTnVyc2luZzwvZnVsbC10aXRsZT48YWJici0xPkouIEFkdi4gTnVycy48L2FiYnItMT48YWJi
ci0yPkogQWR2IE51cnM8L2FiYnItMj48L3BlcmlvZGljYWw+PHBhZ2VzPjEzNzAtODI8L3BhZ2Vz
Pjx2b2x1bWU+Njc8L3ZvbHVtZT48bnVtYmVyPjY8L251bWJlcj48a2V5d29yZHM+PGtleXdvcmQ+
QWN1dGUgRGlzZWFzZTwva2V5d29yZD48a2V5d29yZD5BZHVsdDwva2V5d29yZD48a2V5d29yZD5D
aHJvbmljIERpc2Vhc2U8L2tleXdvcmQ+PGtleXdvcmQ+RXBpZGVtaW9sb2dpYyBNZXRob2RzPC9r
ZXl3b3JkPjxrZXl3b3JkPkZhdGlndWUvKmVwaWRlbWlvbG9neS9wc3ljaG9sb2d5PC9rZXl3b3Jk
PjxrZXl3b3JkPkZlbWFsZTwva2V5d29yZD48a2V5d29yZD5IdW1hbnM8L2tleXdvcmQ+PGtleXdv
cmQ+TWVkaWNhbCBFcnJvcnMvbnVyc2luZy9zdGF0aXN0aWNzICZhbXA7IG51bWVyaWNhbCBkYXRh
PC9rZXl3b3JkPjxrZXl3b3JkPk1pZGRsZSBBZ2VkPC9rZXl3b3JkPjxrZXl3b3JkPk51cnNpbmcg
U3RhZmYvb3JnYW5pemF0aW9uICZhbXA7IGFkbWluaXN0cmF0aW9uL3N0YW5kYXJkcy8qc3RhdGlz
dGljcyAmYW1wOyBudW1lcmljYWw8L2tleXdvcmQ+PGtleXdvcmQ+ZGF0YTwva2V5d29yZD48a2V5
d29yZD5PY2N1cGF0aW9uYWwgRGlzZWFzZXMvKmVwaWRlbWlvbG9neS9wc3ljaG9sb2d5PC9rZXl3
b3JkPjxrZXl3b3JkPlBlcnNvbm5lbCBTdGFmZmluZyBhbmQgU2NoZWR1bGluZy9vcmdhbml6YXRp
b24gJmFtcDsgYWRtaW5pc3RyYXRpb24vc3RhdGlzdGljcyAmYW1wOzwva2V5d29yZD48a2V5d29y
ZD5udW1lcmljYWwgZGF0YTwva2V5d29yZD48a2V5d29yZD5TYWZldHkvc3RhbmRhcmRzPC9rZXl3
b3JkPjxrZXl3b3JkPlNsZWVwL3BoeXNpb2xvZ3k8L2tleXdvcmQ+PGtleXdvcmQ+V29yayBTY2hl
ZHVsZSBUb2xlcmFuY2UvKnBoeXNpb2xvZ3kvcHN5Y2hvbG9neTwva2V5d29yZD48a2V5d29yZD5X
b3JrbG9hZDwva2V5d29yZD48a2V5d29yZD5Xb3JrcGxhY2UvKm9yZ2FuaXphdGlvbiAmYW1wOyBh
ZG1pbmlzdHJhdGlvbi9zdGF0aXN0aWNzICZhbXA7IG51bWVyaWNhbCBkYXRhPC9rZXl3b3JkPjxr
ZXl3b3JkPllvdW5nIEFkdWx0PC9rZXl3b3JkPjwva2V5d29yZHM+PGRhdGVzPjx5ZWFyPjIwMTE8
L3llYXI+PHB1Yi1kYXRlcz48ZGF0ZT5KdW48L2RhdGU+PC9wdWItZGF0ZXM+PC9kYXRlcz48aXNi
bj4xMzY1LTI2NDggKEVsZWN0cm9uaWMpJiN4RDswMzA5LTI0MDIgKExpbmtpbmcpPC9pc2JuPjxh
Y2Nlc3Npb24tbnVtPjIxMzUyMjcxPC9hY2Nlc3Npb24tbnVtPjx1cmxzPjxyZWxhdGVkLXVybHM+
PHVybD5odHRwczovL3d3dy5uY2JpLm5sbS5uaWguZ292L3B1Ym1lZC8yMTM1MjI3MTwvdXJsPjwv
cmVsYXRlZC11cmxzPjwvdXJscz48ZWxlY3Ryb25pYy1yZXNvdXJjZS1udW0+MTAuMTExMS9qLjEz
NjUtMjY0OC4yMDEwLjA1NTk3Lng8L2VsZWN0cm9uaWMtcmVzb3VyY2UtbnVtPjxyZW1vdGUtZGF0
YWJhc2UtbmFtZT5yemg8L3JlbW90ZS1kYXRhYmFzZS1uYW1lPjxyZW1vdGUtZGF0YWJhc2UtcHJv
dmlkZXI+RUJTQ09ob3N0PC9yZW1vdGUtZGF0YWJhc2UtcHJvdmlkZXI+PC9yZWNvcmQ+PC9DaXRl
PjxDaXRlPjxBdXRob3I+Q2hlbjwvQXV0aG9yPjxZZWFyPjIwMTQ8L1llYXI+PFJlY051bT40MzA8
L1JlY051bT48cmVjb3JkPjxyZWMtbnVtYmVyPjQzMDwvcmVjLW51bWJlcj48Zm9yZWlnbi1rZXlz
PjxrZXkgYXBwPSJFTiIgZGItaWQ9Ijl6MjVzYXJheHpyZXhqZXZzdzh4OXB0bzIyeDlhenpmdnJ0
dCIgdGltZXN0YW1wPSIxNTEzNjEzMzE0Ij40MzA8L2tleT48L2ZvcmVpZ24ta2V5cz48cmVmLXR5
cGUgbmFtZT0iSm91cm5hbCBBcnRpY2xlIj4xNzwvcmVmLXR5cGU+PGNvbnRyaWJ1dG9ycz48YXV0
aG9ycz48YXV0aG9yPkNoZW4sIEouPC9hdXRob3I+PGF1dGhvcj5EYXZpcywgSy4gRy48L2F1dGhv
cj48YXV0aG9yPkRhcmFpc2VoLCBOLiBNLjwvYXV0aG9yPjxhdXRob3I+UGFuLCBXLjwvYXV0aG9y
PjxhdXRob3I+RGF2aXMsIEwuIFMuPC9hdXRob3I+PC9hdXRob3JzPjwvY29udHJpYnV0b3JzPjxh
dXRoLWFkZHJlc3M+U2Nob29sIG9mIE51cnNpbmcgYW5kIEhlYWx0aCBTdHVkaWVzLCBOb3J0aGVy
biBJbGxpbm9pcyBVbml2ZXJzaXR5LCBEZUthbGIsIElMLCBVU0EuPC9hdXRoLWFkZHJlc3M+PHRp
dGxlcz48dGl0bGU+RmF0aWd1ZSBhbmQgcmVjb3ZlcnkgaW4gMTItaG91ciBkYXlzaGlmdCBob3Nw
aXRhbCBudXJzZXM8L3RpdGxlPjxzZWNvbmRhcnktdGl0bGU+SiBOdXJzIE1hbmFnPC9zZWNvbmRh
cnktdGl0bGU+PC90aXRsZXM+PHBlcmlvZGljYWw+PGZ1bGwtdGl0bGU+Sm91cm5hbCBvZiBOdXJz
aW5nIE1hbmFnZW1lbnQ8L2Z1bGwtdGl0bGU+PGFiYnItMT5KLiBOdXJzLiBNYW5hZy48L2FiYnIt
MT48YWJici0yPkogTnVycyBNYW5hZzwvYWJici0yPjwvcGVyaW9kaWNhbD48cGFnZXM+NTkzLTYw
MzwvcGFnZXM+PHZvbHVtZT4yMjwvdm9sdW1lPjxudW1iZXI+NTwvbnVtYmVyPjxrZXl3b3Jkcz48
a2V5d29yZD5BZHVsdDwva2V5d29yZD48a2V5d29yZD5Dcm9zcy1TZWN0aW9uYWwgU3R1ZGllczwv
a2V5d29yZD48a2V5d29yZD5GYXRpZ3VlL2V0aW9sb2d5Lyp0aGVyYXB5PC9rZXl3b3JkPjxrZXl3
b3JkPkZlbWFsZTwva2V5d29yZD48a2V5d29yZD5IdW1hbnM8L2tleXdvcmQ+PGtleXdvcmQ+TWFs
ZTwva2V5d29yZD48a2V5d29yZD5NaWRkbGUgQWdlZDwva2V5d29yZD48a2V5d29yZD4qTnVyc2Vz
PC9rZXl3b3JkPjxrZXl3b3JkPipOdXJzaW5nIFN0YWZmLCBIb3NwaXRhbDwva2V5d29yZD48a2V5
d29yZD5TbGVlcCBEaXNvcmRlcnMsIENpcmNhZGlhbiBSaHl0aG0vZXRpb2xvZ3kvKnRoZXJhcHk8
L2tleXdvcmQ+PGtleXdvcmQ+U3VydmV5cyBhbmQgUXVlc3Rpb25uYWlyZXM8L2tleXdvcmQ+PGtl
eXdvcmQ+KldvcmsgU2NoZWR1bGUgVG9sZXJhbmNlPC9rZXl3b3JkPjxrZXl3b3JkPk1hZ25ldCBo
b3NwaXRhbDwva2V5d29yZD48a2V5d29yZD5hZ2luZzwva2V5d29yZD48a2V5d29yZD5leGVyY2lz
ZTwva2V5d29yZD48a2V5d29yZD5udXJzaW5nIHdvcmsgZW52aXJvbm1lbnQ8L2tleXdvcmQ+PGtl
eXdvcmQ+c2hpZnQgbGVuZ3RoPC9rZXl3b3JkPjwva2V5d29yZHM+PGRhdGVzPjx5ZWFyPjIwMTQ8
L3llYXI+PHB1Yi1kYXRlcz48ZGF0ZT5KdWw8L2RhdGU+PC9wdWItZGF0ZXM+PC9kYXRlcz48aXNi
bj4xMzY1LTI4MzQgKEVsZWN0cm9uaWMpJiN4RDswOTY2LTA0MjkgKExpbmtpbmcpPC9pc2JuPjxh
Y2Nlc3Npb24tbnVtPjIzNjA3NTQwPC9hY2Nlc3Npb24tbnVtPjx3b3JrLXR5cGU+UmVzZWFyY2gg
U3VwcG9ydCwgVS5TLiBHb3YmYXBvczt0LCBQLkguUy48L3dvcmstdHlwZT48dXJscz48cmVsYXRl
ZC11cmxzPjx1cmw+aHR0cHM6Ly93d3cubmNiaS5ubG0ubmloLmdvdi9wdWJtZWQvMjM2MDc1NDA8
L3VybD48L3JlbGF0ZWQtdXJscz48L3VybHM+PGVsZWN0cm9uaWMtcmVzb3VyY2UtbnVtPjEwLjEx
MTEvam9ubS4xMjA2MjwvZWxlY3Ryb25pYy1yZXNvdXJjZS1udW0+PHJlbW90ZS1kYXRhYmFzZS1u
YW1lPk1FRExJTkU8L3JlbW90ZS1kYXRhYmFzZS1uYW1lPjxyZW1vdGUtZGF0YWJhc2UtcHJvdmlk
ZXI+T3ZpZCBUZWNobm9sb2dpZXM8L3JlbW90ZS1kYXRhYmFzZS1wcm92aWRlcj48L3JlY29yZD48
L0NpdGU+PC9FbmROb3RlPgB=
</w:fldData>
        </w:fldChar>
      </w:r>
      <w:r w:rsidR="00AC10FE">
        <w:rPr>
          <w:rFonts w:cstheme="minorBidi"/>
        </w:rPr>
        <w:instrText xml:space="preserve"> ADDIN EN.CITE </w:instrText>
      </w:r>
      <w:r w:rsidR="00AC10FE">
        <w:rPr>
          <w:rFonts w:cstheme="minorBidi"/>
        </w:rPr>
        <w:fldChar w:fldCharType="begin">
          <w:fldData xml:space="preserve">PEVuZE5vdGU+PENpdGU+PEF1dGhvcj5CYXJrZXI8L0F1dGhvcj48WWVhcj4yMDExPC9ZZWFyPjxS
ZWNOdW0+NDIxPC9SZWNOdW0+PERpc3BsYXlUZXh0PjxzdHlsZSBmYWNlPSJzdXBlcnNjcmlwdCI+
MjAgMjE8L3N0eWxlPjwvRGlzcGxheVRleHQ+PHJlY29yZD48cmVjLW51bWJlcj40MjE8L3JlYy1u
dW1iZXI+PGZvcmVpZ24ta2V5cz48a2V5IGFwcD0iRU4iIGRiLWlkPSI5ejI1c2FyYXh6cmV4amV2
c3c4eDlwdG8yMng5YXp6ZnZydHQiIHRpbWVzdGFtcD0iMTUxMzYxMzMxMyI+NDIxPC9rZXk+PC9m
b3JlaWduLWtleXM+PHJlZi10eXBlIG5hbWU9IkpvdXJuYWwgQXJ0aWNsZSI+MTc8L3JlZi10eXBl
Pjxjb250cmlidXRvcnM+PGF1dGhvcnM+PGF1dGhvcj5CYXJrZXIsIEwuIE0uPC9hdXRob3I+PGF1
dGhvcj5OdXNzYmF1bSwgTS4gQS48L2F1dGhvcj48L2F1dGhvcnM+PC9jb250cmlidXRvcnM+PGF1
dGgtYWRkcmVzcz5EZXBhcnRtZW50IG9mIEluZHVzdHJpYWwgYW5kIE1hbnVmYWN0dXJpbmcgU3lz
dGVtcyBFbmdpbmVlcmluZywgVW5pdmVyc2l0eSBvZiBNaXNzb3VyaSBJbmZvcm1hdGljcyBJbnN0
aXR1dGUsIFVuaXZlcnNpdHkgb2YgTWlzc291cmksIENvbHVtYmlhLCBNaXNzb3VyaSwgVVNBLiBi
YXJrZXJsQG1pc3NvdXJpLmVkdTwvYXV0aC1hZGRyZXNzPjx0aXRsZXM+PHRpdGxlPkZhdGlndWUs
IHBlcmZvcm1hbmNlIGFuZCB0aGUgd29yayBlbnZpcm9ubWVudDogYSBzdXJ2ZXkgb2YgcmVnaXN0
ZXJlZCBudXJzZXM8L3RpdGxlPjxzZWNvbmRhcnktdGl0bGU+SiBBZHYgTnVyczwvc2Vjb25kYXJ5
LXRpdGxlPjwvdGl0bGVzPjxwZXJpb2RpY2FsPjxmdWxsLXRpdGxlPkpvdXJuYWwgb2YgQWR2YW5j
ZWQgTnVyc2luZzwvZnVsbC10aXRsZT48YWJici0xPkouIEFkdi4gTnVycy48L2FiYnItMT48YWJi
ci0yPkogQWR2IE51cnM8L2FiYnItMj48L3BlcmlvZGljYWw+PHBhZ2VzPjEzNzAtODI8L3BhZ2Vz
Pjx2b2x1bWU+Njc8L3ZvbHVtZT48bnVtYmVyPjY8L251bWJlcj48a2V5d29yZHM+PGtleXdvcmQ+
QWN1dGUgRGlzZWFzZTwva2V5d29yZD48a2V5d29yZD5BZHVsdDwva2V5d29yZD48a2V5d29yZD5D
aHJvbmljIERpc2Vhc2U8L2tleXdvcmQ+PGtleXdvcmQ+RXBpZGVtaW9sb2dpYyBNZXRob2RzPC9r
ZXl3b3JkPjxrZXl3b3JkPkZhdGlndWUvKmVwaWRlbWlvbG9neS9wc3ljaG9sb2d5PC9rZXl3b3Jk
PjxrZXl3b3JkPkZlbWFsZTwva2V5d29yZD48a2V5d29yZD5IdW1hbnM8L2tleXdvcmQ+PGtleXdv
cmQ+TWVkaWNhbCBFcnJvcnMvbnVyc2luZy9zdGF0aXN0aWNzICZhbXA7IG51bWVyaWNhbCBkYXRh
PC9rZXl3b3JkPjxrZXl3b3JkPk1pZGRsZSBBZ2VkPC9rZXl3b3JkPjxrZXl3b3JkPk51cnNpbmcg
U3RhZmYvb3JnYW5pemF0aW9uICZhbXA7IGFkbWluaXN0cmF0aW9uL3N0YW5kYXJkcy8qc3RhdGlz
dGljcyAmYW1wOyBudW1lcmljYWw8L2tleXdvcmQ+PGtleXdvcmQ+ZGF0YTwva2V5d29yZD48a2V5
d29yZD5PY2N1cGF0aW9uYWwgRGlzZWFzZXMvKmVwaWRlbWlvbG9neS9wc3ljaG9sb2d5PC9rZXl3
b3JkPjxrZXl3b3JkPlBlcnNvbm5lbCBTdGFmZmluZyBhbmQgU2NoZWR1bGluZy9vcmdhbml6YXRp
b24gJmFtcDsgYWRtaW5pc3RyYXRpb24vc3RhdGlzdGljcyAmYW1wOzwva2V5d29yZD48a2V5d29y
ZD5udW1lcmljYWwgZGF0YTwva2V5d29yZD48a2V5d29yZD5TYWZldHkvc3RhbmRhcmRzPC9rZXl3
b3JkPjxrZXl3b3JkPlNsZWVwL3BoeXNpb2xvZ3k8L2tleXdvcmQ+PGtleXdvcmQ+V29yayBTY2hl
ZHVsZSBUb2xlcmFuY2UvKnBoeXNpb2xvZ3kvcHN5Y2hvbG9neTwva2V5d29yZD48a2V5d29yZD5X
b3JrbG9hZDwva2V5d29yZD48a2V5d29yZD5Xb3JrcGxhY2UvKm9yZ2FuaXphdGlvbiAmYW1wOyBh
ZG1pbmlzdHJhdGlvbi9zdGF0aXN0aWNzICZhbXA7IG51bWVyaWNhbCBkYXRhPC9rZXl3b3JkPjxr
ZXl3b3JkPllvdW5nIEFkdWx0PC9rZXl3b3JkPjwva2V5d29yZHM+PGRhdGVzPjx5ZWFyPjIwMTE8
L3llYXI+PHB1Yi1kYXRlcz48ZGF0ZT5KdW48L2RhdGU+PC9wdWItZGF0ZXM+PC9kYXRlcz48aXNi
bj4xMzY1LTI2NDggKEVsZWN0cm9uaWMpJiN4RDswMzA5LTI0MDIgKExpbmtpbmcpPC9pc2JuPjxh
Y2Nlc3Npb24tbnVtPjIxMzUyMjcxPC9hY2Nlc3Npb24tbnVtPjx1cmxzPjxyZWxhdGVkLXVybHM+
PHVybD5odHRwczovL3d3dy5uY2JpLm5sbS5uaWguZ292L3B1Ym1lZC8yMTM1MjI3MTwvdXJsPjwv
cmVsYXRlZC11cmxzPjwvdXJscz48ZWxlY3Ryb25pYy1yZXNvdXJjZS1udW0+MTAuMTExMS9qLjEz
NjUtMjY0OC4yMDEwLjA1NTk3Lng8L2VsZWN0cm9uaWMtcmVzb3VyY2UtbnVtPjxyZW1vdGUtZGF0
YWJhc2UtbmFtZT5yemg8L3JlbW90ZS1kYXRhYmFzZS1uYW1lPjxyZW1vdGUtZGF0YWJhc2UtcHJv
dmlkZXI+RUJTQ09ob3N0PC9yZW1vdGUtZGF0YWJhc2UtcHJvdmlkZXI+PC9yZWNvcmQ+PC9DaXRl
PjxDaXRlPjxBdXRob3I+Q2hlbjwvQXV0aG9yPjxZZWFyPjIwMTQ8L1llYXI+PFJlY051bT40MzA8
L1JlY051bT48cmVjb3JkPjxyZWMtbnVtYmVyPjQzMDwvcmVjLW51bWJlcj48Zm9yZWlnbi1rZXlz
PjxrZXkgYXBwPSJFTiIgZGItaWQ9Ijl6MjVzYXJheHpyZXhqZXZzdzh4OXB0bzIyeDlhenpmdnJ0
dCIgdGltZXN0YW1wPSIxNTEzNjEzMzE0Ij40MzA8L2tleT48L2ZvcmVpZ24ta2V5cz48cmVmLXR5
cGUgbmFtZT0iSm91cm5hbCBBcnRpY2xlIj4xNzwvcmVmLXR5cGU+PGNvbnRyaWJ1dG9ycz48YXV0
aG9ycz48YXV0aG9yPkNoZW4sIEouPC9hdXRob3I+PGF1dGhvcj5EYXZpcywgSy4gRy48L2F1dGhv
cj48YXV0aG9yPkRhcmFpc2VoLCBOLiBNLjwvYXV0aG9yPjxhdXRob3I+UGFuLCBXLjwvYXV0aG9y
PjxhdXRob3I+RGF2aXMsIEwuIFMuPC9hdXRob3I+PC9hdXRob3JzPjwvY29udHJpYnV0b3JzPjxh
dXRoLWFkZHJlc3M+U2Nob29sIG9mIE51cnNpbmcgYW5kIEhlYWx0aCBTdHVkaWVzLCBOb3J0aGVy
biBJbGxpbm9pcyBVbml2ZXJzaXR5LCBEZUthbGIsIElMLCBVU0EuPC9hdXRoLWFkZHJlc3M+PHRp
dGxlcz48dGl0bGU+RmF0aWd1ZSBhbmQgcmVjb3ZlcnkgaW4gMTItaG91ciBkYXlzaGlmdCBob3Nw
aXRhbCBudXJzZXM8L3RpdGxlPjxzZWNvbmRhcnktdGl0bGU+SiBOdXJzIE1hbmFnPC9zZWNvbmRh
cnktdGl0bGU+PC90aXRsZXM+PHBlcmlvZGljYWw+PGZ1bGwtdGl0bGU+Sm91cm5hbCBvZiBOdXJz
aW5nIE1hbmFnZW1lbnQ8L2Z1bGwtdGl0bGU+PGFiYnItMT5KLiBOdXJzLiBNYW5hZy48L2FiYnIt
MT48YWJici0yPkogTnVycyBNYW5hZzwvYWJici0yPjwvcGVyaW9kaWNhbD48cGFnZXM+NTkzLTYw
MzwvcGFnZXM+PHZvbHVtZT4yMjwvdm9sdW1lPjxudW1iZXI+NTwvbnVtYmVyPjxrZXl3b3Jkcz48
a2V5d29yZD5BZHVsdDwva2V5d29yZD48a2V5d29yZD5Dcm9zcy1TZWN0aW9uYWwgU3R1ZGllczwv
a2V5d29yZD48a2V5d29yZD5GYXRpZ3VlL2V0aW9sb2d5Lyp0aGVyYXB5PC9rZXl3b3JkPjxrZXl3
b3JkPkZlbWFsZTwva2V5d29yZD48a2V5d29yZD5IdW1hbnM8L2tleXdvcmQ+PGtleXdvcmQ+TWFs
ZTwva2V5d29yZD48a2V5d29yZD5NaWRkbGUgQWdlZDwva2V5d29yZD48a2V5d29yZD4qTnVyc2Vz
PC9rZXl3b3JkPjxrZXl3b3JkPipOdXJzaW5nIFN0YWZmLCBIb3NwaXRhbDwva2V5d29yZD48a2V5
d29yZD5TbGVlcCBEaXNvcmRlcnMsIENpcmNhZGlhbiBSaHl0aG0vZXRpb2xvZ3kvKnRoZXJhcHk8
L2tleXdvcmQ+PGtleXdvcmQ+U3VydmV5cyBhbmQgUXVlc3Rpb25uYWlyZXM8L2tleXdvcmQ+PGtl
eXdvcmQ+KldvcmsgU2NoZWR1bGUgVG9sZXJhbmNlPC9rZXl3b3JkPjxrZXl3b3JkPk1hZ25ldCBo
b3NwaXRhbDwva2V5d29yZD48a2V5d29yZD5hZ2luZzwva2V5d29yZD48a2V5d29yZD5leGVyY2lz
ZTwva2V5d29yZD48a2V5d29yZD5udXJzaW5nIHdvcmsgZW52aXJvbm1lbnQ8L2tleXdvcmQ+PGtl
eXdvcmQ+c2hpZnQgbGVuZ3RoPC9rZXl3b3JkPjwva2V5d29yZHM+PGRhdGVzPjx5ZWFyPjIwMTQ8
L3llYXI+PHB1Yi1kYXRlcz48ZGF0ZT5KdWw8L2RhdGU+PC9wdWItZGF0ZXM+PC9kYXRlcz48aXNi
bj4xMzY1LTI4MzQgKEVsZWN0cm9uaWMpJiN4RDswOTY2LTA0MjkgKExpbmtpbmcpPC9pc2JuPjxh
Y2Nlc3Npb24tbnVtPjIzNjA3NTQwPC9hY2Nlc3Npb24tbnVtPjx3b3JrLXR5cGU+UmVzZWFyY2gg
U3VwcG9ydCwgVS5TLiBHb3YmYXBvczt0LCBQLkguUy48L3dvcmstdHlwZT48dXJscz48cmVsYXRl
ZC11cmxzPjx1cmw+aHR0cHM6Ly93d3cubmNiaS5ubG0ubmloLmdvdi9wdWJtZWQvMjM2MDc1NDA8
L3VybD48L3JlbGF0ZWQtdXJscz48L3VybHM+PGVsZWN0cm9uaWMtcmVzb3VyY2UtbnVtPjEwLjEx
MTEvam9ubS4xMjA2MjwvZWxlY3Ryb25pYy1yZXNvdXJjZS1udW0+PHJlbW90ZS1kYXRhYmFzZS1u
YW1lPk1FRExJTkU8L3JlbW90ZS1kYXRhYmFzZS1uYW1lPjxyZW1vdGUtZGF0YWJhc2UtcHJvdmlk
ZXI+T3ZpZCBUZWNobm9sb2dpZXM8L3JlbW90ZS1kYXRhYmFzZS1wcm92aWRlcj48L3JlY29yZD48
L0NpdGU+PC9FbmROb3RlPgB=
</w:fldData>
        </w:fldChar>
      </w:r>
      <w:r w:rsidR="00AC10FE">
        <w:rPr>
          <w:rFonts w:cstheme="minorBidi"/>
        </w:rPr>
        <w:instrText xml:space="preserve"> ADDIN EN.CITE.DATA </w:instrText>
      </w:r>
      <w:r w:rsidR="00AC10FE">
        <w:rPr>
          <w:rFonts w:cstheme="minorBidi"/>
        </w:rPr>
      </w:r>
      <w:r w:rsidR="00AC10FE">
        <w:rPr>
          <w:rFonts w:cstheme="minorBidi"/>
        </w:rPr>
        <w:fldChar w:fldCharType="end"/>
      </w:r>
      <w:r w:rsidR="00D21762" w:rsidRPr="004C16E9">
        <w:rPr>
          <w:rFonts w:cstheme="minorBidi"/>
        </w:rPr>
      </w:r>
      <w:r w:rsidR="00D21762" w:rsidRPr="004C16E9">
        <w:rPr>
          <w:rFonts w:cstheme="minorBidi"/>
        </w:rPr>
        <w:fldChar w:fldCharType="separate"/>
      </w:r>
      <w:r w:rsidR="00AC10FE" w:rsidRPr="00AC10FE">
        <w:rPr>
          <w:rFonts w:cstheme="minorBidi"/>
          <w:noProof/>
          <w:vertAlign w:val="superscript"/>
        </w:rPr>
        <w:t>20 21</w:t>
      </w:r>
      <w:r w:rsidR="00D21762" w:rsidRPr="004C16E9">
        <w:rPr>
          <w:rFonts w:cstheme="minorBidi"/>
        </w:rPr>
        <w:fldChar w:fldCharType="end"/>
      </w:r>
      <w:r w:rsidRPr="004C16E9">
        <w:rPr>
          <w:rFonts w:cstheme="minorBidi"/>
        </w:rPr>
        <w:t xml:space="preserve"> </w:t>
      </w:r>
    </w:p>
    <w:p w14:paraId="4867187A" w14:textId="52ADFFDE" w:rsidR="0032710C" w:rsidRPr="004C16E9" w:rsidRDefault="00DC69D5" w:rsidP="005A3EF0">
      <w:pPr>
        <w:rPr>
          <w:rFonts w:cstheme="minorBidi"/>
        </w:rPr>
      </w:pPr>
      <w:r w:rsidRPr="004C16E9">
        <w:rPr>
          <w:rFonts w:cstheme="minorBidi"/>
        </w:rPr>
        <w:t xml:space="preserve">Previous research </w:t>
      </w:r>
      <w:r w:rsidR="00315A53" w:rsidRPr="004C16E9">
        <w:rPr>
          <w:rFonts w:cstheme="minorBidi"/>
        </w:rPr>
        <w:t>suggesting</w:t>
      </w:r>
      <w:r w:rsidRPr="004C16E9">
        <w:rPr>
          <w:rFonts w:cstheme="minorBidi"/>
        </w:rPr>
        <w:t xml:space="preserve"> that the </w:t>
      </w:r>
      <w:r w:rsidR="00641FDA" w:rsidRPr="004C16E9">
        <w:rPr>
          <w:rFonts w:cstheme="minorBidi"/>
        </w:rPr>
        <w:t xml:space="preserve">job performance </w:t>
      </w:r>
      <w:r w:rsidRPr="004C16E9">
        <w:rPr>
          <w:rFonts w:cstheme="minorBidi"/>
        </w:rPr>
        <w:t xml:space="preserve">of nursing staff may reduce when working 12-hour shifts has focussed </w:t>
      </w:r>
      <w:r w:rsidR="00DE1864" w:rsidRPr="004C16E9">
        <w:rPr>
          <w:rFonts w:cstheme="minorBidi"/>
        </w:rPr>
        <w:t xml:space="preserve">specifically </w:t>
      </w:r>
      <w:r w:rsidRPr="004C16E9">
        <w:rPr>
          <w:rFonts w:cstheme="minorBidi"/>
        </w:rPr>
        <w:t>on RNs</w:t>
      </w:r>
      <w:r w:rsidR="00C8262A" w:rsidRPr="004C16E9">
        <w:rPr>
          <w:rFonts w:cstheme="minorBidi"/>
        </w:rPr>
        <w:t>,</w:t>
      </w:r>
      <w:r w:rsidRPr="004C16E9">
        <w:rPr>
          <w:rFonts w:cstheme="minorBidi"/>
        </w:rPr>
        <w:fldChar w:fldCharType="begin">
          <w:fldData xml:space="preserve">PEVuZE5vdGU+PENpdGU+PEF1dGhvcj5SZWlkPC9BdXRob3I+PFllYXI+MTk5MzwvWWVhcj48UmVj
TnVtPjU2MDwvUmVjTnVtPjxEaXNwbGF5VGV4dD48c3R5bGUgZmFjZT0ic3VwZXJzY3JpcHQiPjQg
OSAyMDwvc3R5bGU+PC9EaXNwbGF5VGV4dD48cmVjb3JkPjxyZWMtbnVtYmVyPjU2MDwvcmVjLW51
bWJlcj48Zm9yZWlnbi1rZXlzPjxrZXkgYXBwPSJFTiIgZGItaWQ9Ijl6MjVzYXJheHpyZXhqZXZz
dzh4OXB0bzIyeDlhenpmdnJ0dCIgdGltZXN0YW1wPSIxNTE1Nzc4NDY3Ij41NjA8L2tleT48L2Zv
cmVpZ24ta2V5cz48cmVmLXR5cGUgbmFtZT0iSm91cm5hbCBBcnRpY2xlIj4xNzwvcmVmLXR5cGU+
PGNvbnRyaWJ1dG9ycz48YXV0aG9ycz48YXV0aG9yPlJlaWQsIE4uPC9hdXRob3I+PGF1dGhvcj5S
b2JpbnNvbiwgRy48L2F1dGhvcj48YXV0aG9yPlRvZGQsIEMuPC9hdXRob3I+PC9hdXRob3JzPjwv
Y29udHJpYnV0b3JzPjxhdXRoLWFkZHJlc3M+U2Nob29sIG9mIEhlYWx0aCBhbmQgU29jaWFsIFNj
aWVuY2VzLCBDb3ZlbnRyeSBVbml2ZXJzaXR5LCBVLksuPC9hdXRoLWFkZHJlc3M+PHRpdGxlcz48
dGl0bGU+VGhlIHF1YW50aXR5IG9mIG51cnNpbmcgY2FyZSBvbiB3YXJkcyB3b3JraW5nIDgtIGFu
ZCAxMi1ob3VyIHNoaWZ0czwvdGl0bGU+PHNlY29uZGFyeS10aXRsZT5JbnQgSiBOdXJzIFN0dWQ8
L3NlY29uZGFyeS10aXRsZT48L3RpdGxlcz48cGVyaW9kaWNhbD48ZnVsbC10aXRsZT5JbnRlcm5h
dGlvbmFsIEpvdXJuYWwgb2YgTnVyc2luZyBTdHVkaWVzPC9mdWxsLXRpdGxlPjxhYmJyLTE+SW50
LiBKLiBOdXJzLiBTdHVkLjwvYWJici0xPjxhYmJyLTI+SW50IEogTnVycyBTdHVkPC9hYmJyLTI+
PC9wZXJpb2RpY2FsPjxwYWdlcz40MDMtMTM8L3BhZ2VzPjx2b2x1bWU+MzA8L3ZvbHVtZT48bnVt
YmVyPjU8L251bWJlcj48a2V5d29yZHM+PGtleXdvcmQ+SG9zcGl0YWwgVW5pdHMvKm1hbnBvd2Vy
L29yZ2FuaXphdGlvbiAmYW1wOyBhZG1pbmlzdHJhdGlvbi9zdGF0aXN0aWNzICZhbXA7IG51bWVy
aWNhbDwva2V5d29yZD48a2V5d29yZD5kYXRhPC9rZXl3b3JkPjxrZXl3b3JkPkh1bWFuczwva2V5
d29yZD48a2V5d29yZD5OdXJzaW5nIFNlcnZpY2UsIEhvc3BpdGFsLyptYW5wb3dlci9vcmdhbml6
YXRpb24gJmFtcDsgYWRtaW5pc3RyYXRpb24vc3RhdGlzdGljcyAmYW1wOzwva2V5d29yZD48a2V5
d29yZD5udW1lcmljYWwgZGF0YTwva2V5d29yZD48a2V5d29yZD4qUGVyc29ubmVsIFN0YWZmaW5n
IGFuZCBTY2hlZHVsaW5nL29yZ2FuaXphdGlvbiAmYW1wOyBhZG1pbmlzdHJhdGlvbi9zdGF0aXN0
aWNzICZhbXA7PC9rZXl3b3JkPjxrZXl3b3JkPm51bWVyaWNhbCBkYXRhPC9rZXl3b3JkPjxrZXl3
b3JkPlF1YWxpdHkgb2YgSGVhbHRoIENhcmUvb3JnYW5pemF0aW9uICZhbXA7IGFkbWluaXN0cmF0
aW9uL3N0YXRpc3RpY3MgJmFtcDsgbnVtZXJpY2FsIGRhdGE8L2tleXdvcmQ+PGtleXdvcmQ+VGFz
ayBQZXJmb3JtYW5jZSBhbmQgQW5hbHlzaXM8L2tleXdvcmQ+PGtleXdvcmQ+VGltZSBGYWN0b3Jz
PC9rZXl3b3JkPjxrZXl3b3JkPlVuaXRlZCBLaW5nZG9tPC9rZXl3b3JkPjxrZXl3b3JkPldvcmsg
U2NoZWR1bGUgVG9sZXJhbmNlPC9rZXl3b3JkPjwva2V5d29yZHM+PGRhdGVzPjx5ZWFyPjE5OTM8
L3llYXI+PHB1Yi1kYXRlcz48ZGF0ZT5PY3Q8L2RhdGU+PC9wdWItZGF0ZXM+PC9kYXRlcz48aXNi
bj4wMDIwLTc0ODkgKFByaW50KSYjeEQ7MDAyMC03NDg5IChMaW5raW5nKTwvaXNibj48YWNjZXNz
aW9uLW51bT44MjI1ODA2PC9hY2Nlc3Npb24tbnVtPjx1cmxzPjxyZWxhdGVkLXVybHM+PHVybD5o
dHRwczovL3d3dy5uY2JpLm5sbS5uaWguZ292L3B1Ym1lZC84MjI1ODA2PC91cmw+PC9yZWxhdGVk
LXVybHM+PC91cmxzPjxlbGVjdHJvbmljLXJlc291cmNlLW51bT5odHRwczovL2RvaS5vcmcvMTAu
MTAxNi8wMDIwLTc0ODkoOTMpOTAwNTAtNTwvZWxlY3Ryb25pYy1yZXNvdXJjZS1udW0+PC9yZWNv
cmQ+PC9DaXRlPjxDaXRlPjxBdXRob3I+QmFya2VyPC9BdXRob3I+PFllYXI+MjAxMTwvWWVhcj48
UmVjTnVtPjQyMTwvUmVjTnVtPjxyZWNvcmQ+PHJlYy1udW1iZXI+NDIxPC9yZWMtbnVtYmVyPjxm
b3JlaWduLWtleXM+PGtleSBhcHA9IkVOIiBkYi1pZD0iOXoyNXNhcmF4enJleGpldnN3OHg5cHRv
MjJ4OWF6emZ2cnR0IiB0aW1lc3RhbXA9IjE1MTM2MTMzMTMiPjQyMTwva2V5PjwvZm9yZWlnbi1r
ZXlzPjxyZWYtdHlwZSBuYW1lPSJKb3VybmFsIEFydGljbGUiPjE3PC9yZWYtdHlwZT48Y29udHJp
YnV0b3JzPjxhdXRob3JzPjxhdXRob3I+QmFya2VyLCBMLiBNLjwvYXV0aG9yPjxhdXRob3I+TnVz
c2JhdW0sIE0uIEEuPC9hdXRob3I+PC9hdXRob3JzPjwvY29udHJpYnV0b3JzPjxhdXRoLWFkZHJl
c3M+RGVwYXJ0bWVudCBvZiBJbmR1c3RyaWFsIGFuZCBNYW51ZmFjdHVyaW5nIFN5c3RlbXMgRW5n
aW5lZXJpbmcsIFVuaXZlcnNpdHkgb2YgTWlzc291cmkgSW5mb3JtYXRpY3MgSW5zdGl0dXRlLCBV
bml2ZXJzaXR5IG9mIE1pc3NvdXJpLCBDb2x1bWJpYSwgTWlzc291cmksIFVTQS4gYmFya2VybEBt
aXNzb3VyaS5lZHU8L2F1dGgtYWRkcmVzcz48dGl0bGVzPjx0aXRsZT5GYXRpZ3VlLCBwZXJmb3Jt
YW5jZSBhbmQgdGhlIHdvcmsgZW52aXJvbm1lbnQ6IGEgc3VydmV5IG9mIHJlZ2lzdGVyZWQgbnVy
c2VzPC90aXRsZT48c2Vjb25kYXJ5LXRpdGxlPkogQWR2IE51cnM8L3NlY29uZGFyeS10aXRsZT48
L3RpdGxlcz48cGVyaW9kaWNhbD48ZnVsbC10aXRsZT5Kb3VybmFsIG9mIEFkdmFuY2VkIE51cnNp
bmc8L2Z1bGwtdGl0bGU+PGFiYnItMT5KLiBBZHYuIE51cnMuPC9hYmJyLTE+PGFiYnItMj5KIEFk
diBOdXJzPC9hYmJyLTI+PC9wZXJpb2RpY2FsPjxwYWdlcz4xMzcwLTgyPC9wYWdlcz48dm9sdW1l
PjY3PC92b2x1bWU+PG51bWJlcj42PC9udW1iZXI+PGtleXdvcmRzPjxrZXl3b3JkPkFjdXRlIERp
c2Vhc2U8L2tleXdvcmQ+PGtleXdvcmQ+QWR1bHQ8L2tleXdvcmQ+PGtleXdvcmQ+Q2hyb25pYyBE
aXNlYXNlPC9rZXl3b3JkPjxrZXl3b3JkPkVwaWRlbWlvbG9naWMgTWV0aG9kczwva2V5d29yZD48
a2V5d29yZD5GYXRpZ3VlLyplcGlkZW1pb2xvZ3kvcHN5Y2hvbG9neTwva2V5d29yZD48a2V5d29y
ZD5GZW1hbGU8L2tleXdvcmQ+PGtleXdvcmQ+SHVtYW5zPC9rZXl3b3JkPjxrZXl3b3JkPk1lZGlj
YWwgRXJyb3JzL251cnNpbmcvc3RhdGlzdGljcyAmYW1wOyBudW1lcmljYWwgZGF0YTwva2V5d29y
ZD48a2V5d29yZD5NaWRkbGUgQWdlZDwva2V5d29yZD48a2V5d29yZD5OdXJzaW5nIFN0YWZmL29y
Z2FuaXphdGlvbiAmYW1wOyBhZG1pbmlzdHJhdGlvbi9zdGFuZGFyZHMvKnN0YXRpc3RpY3MgJmFt
cDsgbnVtZXJpY2FsPC9rZXl3b3JkPjxrZXl3b3JkPmRhdGE8L2tleXdvcmQ+PGtleXdvcmQ+T2Nj
dXBhdGlvbmFsIERpc2Vhc2VzLyplcGlkZW1pb2xvZ3kvcHN5Y2hvbG9neTwva2V5d29yZD48a2V5
d29yZD5QZXJzb25uZWwgU3RhZmZpbmcgYW5kIFNjaGVkdWxpbmcvb3JnYW5pemF0aW9uICZhbXA7
IGFkbWluaXN0cmF0aW9uL3N0YXRpc3RpY3MgJmFtcDs8L2tleXdvcmQ+PGtleXdvcmQ+bnVtZXJp
Y2FsIGRhdGE8L2tleXdvcmQ+PGtleXdvcmQ+U2FmZXR5L3N0YW5kYXJkczwva2V5d29yZD48a2V5
d29yZD5TbGVlcC9waHlzaW9sb2d5PC9rZXl3b3JkPjxrZXl3b3JkPldvcmsgU2NoZWR1bGUgVG9s
ZXJhbmNlLypwaHlzaW9sb2d5L3BzeWNob2xvZ3k8L2tleXdvcmQ+PGtleXdvcmQ+V29ya2xvYWQ8
L2tleXdvcmQ+PGtleXdvcmQ+V29ya3BsYWNlLypvcmdhbml6YXRpb24gJmFtcDsgYWRtaW5pc3Ry
YXRpb24vc3RhdGlzdGljcyAmYW1wOyBudW1lcmljYWwgZGF0YTwva2V5d29yZD48a2V5d29yZD5Z
b3VuZyBBZHVsdDwva2V5d29yZD48L2tleXdvcmRzPjxkYXRlcz48eWVhcj4yMDExPC95ZWFyPjxw
dWItZGF0ZXM+PGRhdGU+SnVuPC9kYXRlPjwvcHViLWRhdGVzPjwvZGF0ZXM+PGlzYm4+MTM2NS0y
NjQ4IChFbGVjdHJvbmljKSYjeEQ7MDMwOS0yNDAyIChMaW5raW5nKTwvaXNibj48YWNjZXNzaW9u
LW51bT4yMTM1MjI3MTwvYWNjZXNzaW9uLW51bT48dXJscz48cmVsYXRlZC11cmxzPjx1cmw+aHR0
cHM6Ly93d3cubmNiaS5ubG0ubmloLmdvdi9wdWJtZWQvMjEzNTIyNzE8L3VybD48L3JlbGF0ZWQt
dXJscz48L3VybHM+PGVsZWN0cm9uaWMtcmVzb3VyY2UtbnVtPjEwLjExMTEvai4xMzY1LTI2NDgu
MjAxMC4wNTU5Ny54PC9lbGVjdHJvbmljLXJlc291cmNlLW51bT48cmVtb3RlLWRhdGFiYXNlLW5h
bWU+cnpoPC9yZW1vdGUtZGF0YWJhc2UtbmFtZT48cmVtb3RlLWRhdGFiYXNlLXByb3ZpZGVyPkVC
U0NPaG9zdDwvcmVtb3RlLWRhdGFiYXNlLXByb3ZpZGVyPjwvcmVjb3JkPjwvQ2l0ZT48Q2l0ZT48
QXV0aG9yPkdyaWZmaXRoczwvQXV0aG9yPjxZZWFyPjIwMTQ8L1llYXI+PFJlY051bT42ODU8L1Jl
Y051bT48cmVjb3JkPjxyZWMtbnVtYmVyPjY4NTwvcmVjLW51bWJlcj48Zm9yZWlnbi1rZXlzPjxr
ZXkgYXBwPSJFTiIgZGItaWQ9Ijl6MjVzYXJheHpyZXhqZXZzdzh4OXB0bzIyeDlhenpmdnJ0dCIg
dGltZXN0YW1wPSIxNTMxNzQxMzA0Ij42ODU8L2tleT48L2ZvcmVpZ24ta2V5cz48cmVmLXR5cGUg
bmFtZT0iSm91cm5hbCBBcnRpY2xlIj4xNzwvcmVmLXR5cGU+PGNvbnRyaWJ1dG9ycz48YXV0aG9y
cz48YXV0aG9yPkdyaWZmaXRocywgUC48L2F1dGhvcj48YXV0aG9yPkRhbGwmYXBvcztPcmEsIEMu
PC9hdXRob3I+PGF1dGhvcj5TaW1vbiwgTS48L2F1dGhvcj48YXV0aG9yPkJhbGwsIEouPC9hdXRo
b3I+PGF1dGhvcj5MaW5kcXZpc3QsIFIuPC9hdXRob3I+PGF1dGhvcj5SYWZmZXJ0eSwgQS4gTS48
L2F1dGhvcj48YXV0aG9yPlNjaG9vbmhvdmVuLCBMLjwvYXV0aG9yPjxhdXRob3I+VGlzaGVsbWFu
LCBDLjwvYXV0aG9yPjxhdXRob3I+QWlrZW4sIEwuIEguPC9hdXRob3I+PGF1dGhvcj5TZXJtZXVz
LCBXLjwvYXV0aG9yPjxhdXRob3I+VmFuIERlbiBIZWVkZSwgSy48L2F1dGhvcj48YXV0aG9yPkJy
dXluZWVsLCBMLjwvYXV0aG9yPjxhdXRob3I+TGVzYWZmcmUsIEUuPC9hdXRob3I+PGF1dGhvcj5E
aXlhLCBMLjwvYXV0aG9yPjxhdXRob3I+U21pdGgsIEguPC9hdXRob3I+PGF1dGhvcj5TbG9hbmUs
IEQuPC9hdXRob3I+PGF1dGhvcj5Kb25lcywgUy48L2F1dGhvcj48YXV0aG9yPktpbm51bmVuLCBK
LjwvYXV0aG9yPjxhdXRob3I+RW5zaW8sIEEuPC9hdXRob3I+PGF1dGhvcj5KeWxow6QsIFYuPC9h
dXRob3I+PGF1dGhvcj5CdXNzZSwgUi48L2F1dGhvcj48YXV0aG9yPlphbmRlciwgQi48L2F1dGhv
cj48YXV0aG9yPkJsw7xtZWwsIE0uPC9hdXRob3I+PGF1dGhvcj5NYW50YXMsIEouPC9hdXRob3I+
PGF1dGhvcj5aaWtvcywgRC48L2F1dGhvcj48YXV0aG9yPkRpb21pZG91cywgTS48L2F1dGhvcj48
YXV0aG9yPlNjb3R0LCBBLjwvYXV0aG9yPjxhdXRob3I+TWF0dGhld3MsIEEuPC9hdXRob3I+PGF1
dGhvcj5TdGFpbmVzLCBBLjwvYXV0aG9yPjxhdXRob3I+SG9sdGVyLCBJLiBNLjwvYXV0aG9yPjxh
dXRob3I+U2pldG5lLCBJLiBTLjwvYXV0aG9yPjxhdXRob3I+QnJ6b3N0ZWssIFQuPC9hdXRob3I+
PGF1dGhvcj5Lw7N6a2EsIE0uPC9hdXRob3I+PGF1dGhvcj5Ccnp5c2tpLCBQLjwvYXV0aG9yPjxh
dXRob3I+TW9yZW5vLUNhc2JhcywgVC48L2F1dGhvcj48YXV0aG9yPkZ1ZW50ZWxzYXotR2FsbGVn
bywgQy48L2F1dGhvcj48YXV0aG9yPkdvbnphbGV6LU1hcsOtYSwgRS48L2F1dGhvcj48YXV0aG9y
PkdvbWV6LUdhcmNpYSwgVC48L2F1dGhvcj48YXV0aG9yPkFsZW5pdXMsIEwuIFMuPC9hdXRob3I+
PGF1dGhvcj5EZSBHZWVzdCwgUy48L2F1dGhvcj48YXV0aG9yPlNjaHViZXJ0LCBNLjwvYXV0aG9y
PjxhdXRob3I+U2Nod2VuZGltYW5uLCBSLjwvYXV0aG9yPjxhdXRob3I+SGVpbmVuLCBNLjwvYXV0
aG9yPjxhdXRob3I+VmFuIEFjaHRlcmJlcmcsIFQuPC9hdXRob3I+PC9hdXRob3JzPjwvY29udHJp
YnV0b3JzPjxhdXRoLWFkZHJlc3M+Q2VudHJlIGZvciBJbm5vdmF0aW9uIGFuZCBMZWFkZXJzaGlw
IGluIEhlYWx0aCBTY2llbmNlcywgVW5pdmVyc2l0eSBvZiBTb3V0aGFtcHRvbiwgQnVpbGRpbmcg
NjcgSGlnaGZpZWxkIENhbXB1cywgU291dGhhbXB0b24sIFVuaXRlZCBLaW5nZG9tJiN4RDtVbml2
ZXJzaXTDoCBkZWdsaSBTdHVkaSBkaSBNaWxhbm8gQmljb2NjYSwgTWlsYW4sIEl0YWx5JiN4RDtJ
bnNlbHNwaXRhbCBCZXJuZSBVbml2ZXJzaXR5IEhvc3BpdGFsLCBJbnN0aXR1dGUgb2YgTnVyc2lu
ZyBTY2llbmNlLCBVbml2ZXJzaXR5IG9mIEJhc2VsLCBCZXJub3VsbGlzdHJhc3NlLCBCYXNlbCwg
U3dpdHplcmxhbmQmI3hEO0tpbmcmYXBvcztzIENvbGxlZ2UgTG9uZG9uLCBOYXRpb25hbCBOdXJz
aW5nIFJlc2VhcmNoIFVuaXQsIExvbmRvbiwgVW5pdGVkIEtpbmdkb20mI3hEO0thcm9saW5za2Eg
SW5zdGl0dXRldCwgTWVkaWNhbCBNYW5hZ2VtZW50IENlbnRyZSwgVG9tdGVib2RhdsOkZ2VuLCBT
dG9ja2hvbG0sIFN3ZWRlbiYjeEQ7UmFkYm91ZCBVbml2ZXJzaXR5IE1lZGljYWwgQ2VudHJlLCBO
ZXRoZXJsYW5kcyYjeEQ7Q2VudGVyIGZvciBIZWFsdGggT3V0Y29tZXMgYW5kIFBvbGljeSBSZXNl
YXJjaCwgVW5pdmVyc2l0eSBvZiBQZW5uc3lsdmFuaWEsIFNjaG9vbCBvZiBOdXJzaW5nLCBQaGls
YWRlbHBoaWEsIFBBLCBVbml0ZWQgU3RhdGVzJiN4RDtDYXRob2xpYyBVbml2ZXJzaXR5IExldXZl
biwgQmVsZ2l1bSYjeEQ7VW5pdmVyc2l0eSBvZiBQZW5uc3lsdmFuaWEsIFVuaXRlZCBTdGF0ZXMm
I3hEO0tpbmcmYXBvcztzIENvbGxlZ2UgTG9uZG9uLCBVbml0ZWQgS2luZ2RvbSYjeEQ7VW5pdmVy
c2l0eSBvZiBTb3V0aGFtcHRvbiwgVW5pdGVkIEtpbmdkb20mI3hEO1VuaXZlcnNpdHkgb2YgRWFz
dGVybiBGaW5sYW5kLCBGaW5sYW5kJiN4RDtCZXJsaW4gVW5pdmVyc2l0eSBvZiBUZWNobm9sb2d5
LCBHZXJtYW55JiN4RDtVbml2ZXJzaXR5IG9mIEF0aGVucywgR3JlZWNlJiN4RDtEdWJsaW4gQ2l0
eSBVbml2ZXJzaXR5LCBJcmVsYW5kJiN4RDtOb3J3ZWdpYW4gS25vd2xlZGdlIENlbnRyZSBmb3Ig
dGhlIEhlYWx0aCBTZXJ2aWNlcywgTm9yd2F5JiN4RDtKYWdpZWxsb25pYW4gVW5pdmVyc2l0eSBD
b2xsZWdpdW0gTWVkaWN1bSwgUG9sYW5kJiN4RDtJbnN0aXR1dGUgb2YgSGVhbHRoIENhcmxvcyBJ
SUksIFNwYWluJiN4RDtLYXJvbGluc2thIEluc3RpdHV0ZXQsIFN3ZWRlbiYjeEQ7QmFzZWwgVW5p
dmVyc2l0eSwgU3dpdHplcmxhbmQ8L2F1dGgtYWRkcmVzcz48dGl0bGVzPjx0aXRsZT5OdXJzZXMm
YXBvczsgc2hpZnQgbGVuZ3RoIGFuZCBvdmVydGltZSB3b3JraW5nIGluIDEyIEV1cm9wZWFuIGNv
dW50cmllczogVGhlIGFzc29jaWF0aW9uIHdpdGggcGVyY2VpdmVkIHF1YWxpdHkgb2YgY2FyZSBh
bmQgcGF0aWVudCBzYWZldHk8L3RpdGxlPjxzZWNvbmRhcnktdGl0bGU+TWVkaWNhbCBDYXJlPC9z
ZWNvbmRhcnktdGl0bGU+PGFsdC10aXRsZT5NZWQuIENhcmU8L2FsdC10aXRsZT48L3RpdGxlcz48
cGVyaW9kaWNhbD48ZnVsbC10aXRsZT5NZWRpY2FsIENhcmU8L2Z1bGwtdGl0bGU+PGFiYnItMT5N
ZWQuIENhcmU8L2FiYnItMT48YWJici0yPk1lZCBDYXJlPC9hYmJyLTI+PC9wZXJpb2RpY2FsPjxh
bHQtcGVyaW9kaWNhbD48ZnVsbC10aXRsZT5NZWRpY2FsIENhcmU8L2Z1bGwtdGl0bGU+PGFiYnIt
MT5NZWQuIENhcmU8L2FiYnItMT48YWJici0yPk1lZCBDYXJlPC9hYmJyLTI+PC9hbHQtcGVyaW9k
aWNhbD48cGFnZXM+OTc1LTk4MTwvcGFnZXM+PHZvbHVtZT41Mjwvdm9sdW1lPjxudW1iZXI+MTE8
L251bWJlcj48a2V5d29yZHM+PGtleXdvcmQ+RWZmaWNpZW5jeTwva2V5d29yZD48a2V5d29yZD5F
dXJvcGU8L2tleXdvcmQ+PGtleXdvcmQ+TnVyc2VzPC9rZXl3b3JkPjxrZXl3b3JkPlF1YWxpdHk8
L2tleXdvcmQ+PGtleXdvcmQ+U2FmZXR5PC9rZXl3b3JkPjxrZXl3b3JkPlNoaWZ0IHdvcms8L2tl
eXdvcmQ+PGtleXdvcmQ+V29ya2ZvcmNlPC9rZXl3b3JkPjxrZXl3b3JkPmFkdWx0PC9rZXl3b3Jk
PjxrZXl3b3JkPkFydGljbGU8L2tleXdvcmQ+PGtleXdvcmQ+Y2xpbmljYWwgaGFuZG92ZXI8L2tl
eXdvcmQ+PGtleXdvcmQ+Y3Jvc3Mtc2VjdGlvbmFsIHN0dWR5PC9rZXl3b3JkPjxrZXl3b3JkPmZl
bWFsZTwva2V5d29yZD48a2V5d29yZD5oZWFsdGggY2FyZSBxdWFsaXR5PC9rZXl3b3JkPjxrZXl3
b3JkPmhlYWx0aCBjYXJlIHN1cnZleTwva2V5d29yZD48a2V5d29yZD5odW1hbjwva2V5d29yZD48
a2V5d29yZD5tYWpvciBjbGluaWNhbCBzdHVkeTwva2V5d29yZD48a2V5d29yZD5tYWxlPC9rZXl3
b3JkPjxrZXl3b3JkPm1pZGRsZSBhZ2VkPC9rZXl3b3JkPjxrZXl3b3JkPm5pZ2h0IHdvcms8L2tl
eXdvcmQ+PGtleXdvcmQ+bnVyc2luZyBzaG9ydGFnZTwva2V5d29yZD48a2V5d29yZD5udXJzaW5n
IHN0YWZmPC9rZXl3b3JkPjxrZXl3b3JkPnBhdGllbnQgY2FyZTwva2V5d29yZD48a2V5d29yZD5w
YXRpZW50IHNhZmV0eTwva2V5d29yZD48a2V5d29yZD5yZWdpc3RlcmVkIG51cnNlPC9rZXl3b3Jk
PjxrZXl3b3JkPnNoaWZ0IHdvcmtlcjwva2V5d29yZD48a2V5d29yZD5zdXJnaWNhbCB3YXJkPC9r
ZXl3b3JkPjxrZXl3b3JkPndhcmQ8L2tleXdvcmQ+PGtleXdvcmQ+d29ya2luZyB0aW1lPC9rZXl3
b3JkPjxrZXl3b3JkPmVwaWRlbWlvbG9neTwva2V5d29yZD48a2V5d29yZD5vcmdhbml6YXRpb24g
YW5kIG1hbmFnZW1lbnQ8L2tleXdvcmQ+PGtleXdvcmQ+cGVyc29ubmVsIG1hbmFnZW1lbnQ8L2tl
eXdvcmQ+PGtleXdvcmQ+c3RhbmRhcmRzPC9rZXl3b3JkPjxrZXl3b3JkPnN0YXRpc3RpY3MgYW5k
IG51bWVyaWNhbCBkYXRhPC9rZXl3b3JkPjxrZXl3b3JkPndvcmsgc2NoZWR1bGU8L2tleXdvcmQ+
PGtleXdvcmQ+Q3Jvc3MtU2VjdGlvbmFsIFN0dWRpZXM8L2tleXdvcmQ+PGtleXdvcmQ+SHVtYW5z
PC9rZXl3b3JkPjxrZXl3b3JkPk51cnNpbmcgU3RhZmYsIEhvc3BpdGFsPC9rZXl3b3JkPjxrZXl3
b3JkPlBlcnNvbm5lbCBTdGFmZmluZyBhbmQgU2NoZWR1bGluZzwva2V5d29yZD48a2V5d29yZD5R
dWFsaXR5IG9mIEhlYWx0aCBDYXJlPC9rZXl3b3JkPjxrZXl3b3JkPldvcmsgU2NoZWR1bGUgVG9s
ZXJhbmNlPC9rZXl3b3JkPjwva2V5d29yZHM+PGRhdGVzPjx5ZWFyPjIwMTQ8L3llYXI+PC9kYXRl
cz48cHVibGlzaGVyPkxpcHBpbmNvdHQgV2lsbGlhbXMgYW5kIFdpbGtpbnM8L3B1Ymxpc2hlcj48
aXNibj4wMDI1NzA3OSAoSVNTTik8L2lzYm4+PHdvcmstdHlwZT5BcnRpY2xlPC93b3JrLXR5cGU+
PHVybHM+PHJlbGF0ZWQtdXJscz48dXJsPmh0dHBzOi8vd3d3LnNjb3B1cy5jb20vaW53YXJkL3Jl
Y29yZC51cmk/ZWlkPTItczIuMC04NDkxNjU5NTY1OCZhbXA7ZG9pPTEwLjEwOTclMmZNTFIuMDAw
MDAwMDAwMDAwMDIzMyZhbXA7cGFydG5lcklEPTQwJmFtcDttZDU9MTRhOTUxN2NmNWIwNDAxZDQy
ZDlkNWFhNzA0NjQyZDk8L3VybD48dXJsPmh0dHBzOi8vd3d3Lm5jYmkubmxtLm5paC5nb3YvcG1j
L2FydGljbGVzL1BNQzQxOTY3OTgvcGRmL21sci01Mi05NzUucGRmPC91cmw+PC9yZWxhdGVkLXVy
bHM+PC91cmxzPjxlbGVjdHJvbmljLXJlc291cmNlLW51bT4xMC4xMDk3L01MUi4wMDAwMDAwMDAw
MDAwMjMzPC9lbGVjdHJvbmljLXJlc291cmNlLW51bT48cmVtb3RlLWRhdGFiYXNlLW5hbWU+U2Nv
cHVzPC9yZW1vdGUtZGF0YWJhc2UtbmFtZT48bGFuZ3VhZ2U+RW5nbGlzaDwvbGFuZ3VhZ2U+PC9y
ZWNvcmQ+PC9DaXRlPjwvRW5kTm90ZT5=
</w:fldData>
        </w:fldChar>
      </w:r>
      <w:r w:rsidR="00AC10FE">
        <w:rPr>
          <w:rFonts w:cstheme="minorBidi"/>
        </w:rPr>
        <w:instrText xml:space="preserve"> ADDIN EN.CITE </w:instrText>
      </w:r>
      <w:r w:rsidR="00AC10FE">
        <w:rPr>
          <w:rFonts w:cstheme="minorBidi"/>
        </w:rPr>
        <w:fldChar w:fldCharType="begin">
          <w:fldData xml:space="preserve">PEVuZE5vdGU+PENpdGU+PEF1dGhvcj5SZWlkPC9BdXRob3I+PFllYXI+MTk5MzwvWWVhcj48UmVj
TnVtPjU2MDwvUmVjTnVtPjxEaXNwbGF5VGV4dD48c3R5bGUgZmFjZT0ic3VwZXJzY3JpcHQiPjQg
OSAyMDwvc3R5bGU+PC9EaXNwbGF5VGV4dD48cmVjb3JkPjxyZWMtbnVtYmVyPjU2MDwvcmVjLW51
bWJlcj48Zm9yZWlnbi1rZXlzPjxrZXkgYXBwPSJFTiIgZGItaWQ9Ijl6MjVzYXJheHpyZXhqZXZz
dzh4OXB0bzIyeDlhenpmdnJ0dCIgdGltZXN0YW1wPSIxNTE1Nzc4NDY3Ij41NjA8L2tleT48L2Zv
cmVpZ24ta2V5cz48cmVmLXR5cGUgbmFtZT0iSm91cm5hbCBBcnRpY2xlIj4xNzwvcmVmLXR5cGU+
PGNvbnRyaWJ1dG9ycz48YXV0aG9ycz48YXV0aG9yPlJlaWQsIE4uPC9hdXRob3I+PGF1dGhvcj5S
b2JpbnNvbiwgRy48L2F1dGhvcj48YXV0aG9yPlRvZGQsIEMuPC9hdXRob3I+PC9hdXRob3JzPjwv
Y29udHJpYnV0b3JzPjxhdXRoLWFkZHJlc3M+U2Nob29sIG9mIEhlYWx0aCBhbmQgU29jaWFsIFNj
aWVuY2VzLCBDb3ZlbnRyeSBVbml2ZXJzaXR5LCBVLksuPC9hdXRoLWFkZHJlc3M+PHRpdGxlcz48
dGl0bGU+VGhlIHF1YW50aXR5IG9mIG51cnNpbmcgY2FyZSBvbiB3YXJkcyB3b3JraW5nIDgtIGFu
ZCAxMi1ob3VyIHNoaWZ0czwvdGl0bGU+PHNlY29uZGFyeS10aXRsZT5JbnQgSiBOdXJzIFN0dWQ8
L3NlY29uZGFyeS10aXRsZT48L3RpdGxlcz48cGVyaW9kaWNhbD48ZnVsbC10aXRsZT5JbnRlcm5h
dGlvbmFsIEpvdXJuYWwgb2YgTnVyc2luZyBTdHVkaWVzPC9mdWxsLXRpdGxlPjxhYmJyLTE+SW50
LiBKLiBOdXJzLiBTdHVkLjwvYWJici0xPjxhYmJyLTI+SW50IEogTnVycyBTdHVkPC9hYmJyLTI+
PC9wZXJpb2RpY2FsPjxwYWdlcz40MDMtMTM8L3BhZ2VzPjx2b2x1bWU+MzA8L3ZvbHVtZT48bnVt
YmVyPjU8L251bWJlcj48a2V5d29yZHM+PGtleXdvcmQ+SG9zcGl0YWwgVW5pdHMvKm1hbnBvd2Vy
L29yZ2FuaXphdGlvbiAmYW1wOyBhZG1pbmlzdHJhdGlvbi9zdGF0aXN0aWNzICZhbXA7IG51bWVy
aWNhbDwva2V5d29yZD48a2V5d29yZD5kYXRhPC9rZXl3b3JkPjxrZXl3b3JkPkh1bWFuczwva2V5
d29yZD48a2V5d29yZD5OdXJzaW5nIFNlcnZpY2UsIEhvc3BpdGFsLyptYW5wb3dlci9vcmdhbml6
YXRpb24gJmFtcDsgYWRtaW5pc3RyYXRpb24vc3RhdGlzdGljcyAmYW1wOzwva2V5d29yZD48a2V5
d29yZD5udW1lcmljYWwgZGF0YTwva2V5d29yZD48a2V5d29yZD4qUGVyc29ubmVsIFN0YWZmaW5n
IGFuZCBTY2hlZHVsaW5nL29yZ2FuaXphdGlvbiAmYW1wOyBhZG1pbmlzdHJhdGlvbi9zdGF0aXN0
aWNzICZhbXA7PC9rZXl3b3JkPjxrZXl3b3JkPm51bWVyaWNhbCBkYXRhPC9rZXl3b3JkPjxrZXl3
b3JkPlF1YWxpdHkgb2YgSGVhbHRoIENhcmUvb3JnYW5pemF0aW9uICZhbXA7IGFkbWluaXN0cmF0
aW9uL3N0YXRpc3RpY3MgJmFtcDsgbnVtZXJpY2FsIGRhdGE8L2tleXdvcmQ+PGtleXdvcmQ+VGFz
ayBQZXJmb3JtYW5jZSBhbmQgQW5hbHlzaXM8L2tleXdvcmQ+PGtleXdvcmQ+VGltZSBGYWN0b3Jz
PC9rZXl3b3JkPjxrZXl3b3JkPlVuaXRlZCBLaW5nZG9tPC9rZXl3b3JkPjxrZXl3b3JkPldvcmsg
U2NoZWR1bGUgVG9sZXJhbmNlPC9rZXl3b3JkPjwva2V5d29yZHM+PGRhdGVzPjx5ZWFyPjE5OTM8
L3llYXI+PHB1Yi1kYXRlcz48ZGF0ZT5PY3Q8L2RhdGU+PC9wdWItZGF0ZXM+PC9kYXRlcz48aXNi
bj4wMDIwLTc0ODkgKFByaW50KSYjeEQ7MDAyMC03NDg5IChMaW5raW5nKTwvaXNibj48YWNjZXNz
aW9uLW51bT44MjI1ODA2PC9hY2Nlc3Npb24tbnVtPjx1cmxzPjxyZWxhdGVkLXVybHM+PHVybD5o
dHRwczovL3d3dy5uY2JpLm5sbS5uaWguZ292L3B1Ym1lZC84MjI1ODA2PC91cmw+PC9yZWxhdGVk
LXVybHM+PC91cmxzPjxlbGVjdHJvbmljLXJlc291cmNlLW51bT5odHRwczovL2RvaS5vcmcvMTAu
MTAxNi8wMDIwLTc0ODkoOTMpOTAwNTAtNTwvZWxlY3Ryb25pYy1yZXNvdXJjZS1udW0+PC9yZWNv
cmQ+PC9DaXRlPjxDaXRlPjxBdXRob3I+QmFya2VyPC9BdXRob3I+PFllYXI+MjAxMTwvWWVhcj48
UmVjTnVtPjQyMTwvUmVjTnVtPjxyZWNvcmQ+PHJlYy1udW1iZXI+NDIxPC9yZWMtbnVtYmVyPjxm
b3JlaWduLWtleXM+PGtleSBhcHA9IkVOIiBkYi1pZD0iOXoyNXNhcmF4enJleGpldnN3OHg5cHRv
MjJ4OWF6emZ2cnR0IiB0aW1lc3RhbXA9IjE1MTM2MTMzMTMiPjQyMTwva2V5PjwvZm9yZWlnbi1r
ZXlzPjxyZWYtdHlwZSBuYW1lPSJKb3VybmFsIEFydGljbGUiPjE3PC9yZWYtdHlwZT48Y29udHJp
YnV0b3JzPjxhdXRob3JzPjxhdXRob3I+QmFya2VyLCBMLiBNLjwvYXV0aG9yPjxhdXRob3I+TnVz
c2JhdW0sIE0uIEEuPC9hdXRob3I+PC9hdXRob3JzPjwvY29udHJpYnV0b3JzPjxhdXRoLWFkZHJl
c3M+RGVwYXJ0bWVudCBvZiBJbmR1c3RyaWFsIGFuZCBNYW51ZmFjdHVyaW5nIFN5c3RlbXMgRW5n
aW5lZXJpbmcsIFVuaXZlcnNpdHkgb2YgTWlzc291cmkgSW5mb3JtYXRpY3MgSW5zdGl0dXRlLCBV
bml2ZXJzaXR5IG9mIE1pc3NvdXJpLCBDb2x1bWJpYSwgTWlzc291cmksIFVTQS4gYmFya2VybEBt
aXNzb3VyaS5lZHU8L2F1dGgtYWRkcmVzcz48dGl0bGVzPjx0aXRsZT5GYXRpZ3VlLCBwZXJmb3Jt
YW5jZSBhbmQgdGhlIHdvcmsgZW52aXJvbm1lbnQ6IGEgc3VydmV5IG9mIHJlZ2lzdGVyZWQgbnVy
c2VzPC90aXRsZT48c2Vjb25kYXJ5LXRpdGxlPkogQWR2IE51cnM8L3NlY29uZGFyeS10aXRsZT48
L3RpdGxlcz48cGVyaW9kaWNhbD48ZnVsbC10aXRsZT5Kb3VybmFsIG9mIEFkdmFuY2VkIE51cnNp
bmc8L2Z1bGwtdGl0bGU+PGFiYnItMT5KLiBBZHYuIE51cnMuPC9hYmJyLTE+PGFiYnItMj5KIEFk
diBOdXJzPC9hYmJyLTI+PC9wZXJpb2RpY2FsPjxwYWdlcz4xMzcwLTgyPC9wYWdlcz48dm9sdW1l
PjY3PC92b2x1bWU+PG51bWJlcj42PC9udW1iZXI+PGtleXdvcmRzPjxrZXl3b3JkPkFjdXRlIERp
c2Vhc2U8L2tleXdvcmQ+PGtleXdvcmQ+QWR1bHQ8L2tleXdvcmQ+PGtleXdvcmQ+Q2hyb25pYyBE
aXNlYXNlPC9rZXl3b3JkPjxrZXl3b3JkPkVwaWRlbWlvbG9naWMgTWV0aG9kczwva2V5d29yZD48
a2V5d29yZD5GYXRpZ3VlLyplcGlkZW1pb2xvZ3kvcHN5Y2hvbG9neTwva2V5d29yZD48a2V5d29y
ZD5GZW1hbGU8L2tleXdvcmQ+PGtleXdvcmQ+SHVtYW5zPC9rZXl3b3JkPjxrZXl3b3JkPk1lZGlj
YWwgRXJyb3JzL251cnNpbmcvc3RhdGlzdGljcyAmYW1wOyBudW1lcmljYWwgZGF0YTwva2V5d29y
ZD48a2V5d29yZD5NaWRkbGUgQWdlZDwva2V5d29yZD48a2V5d29yZD5OdXJzaW5nIFN0YWZmL29y
Z2FuaXphdGlvbiAmYW1wOyBhZG1pbmlzdHJhdGlvbi9zdGFuZGFyZHMvKnN0YXRpc3RpY3MgJmFt
cDsgbnVtZXJpY2FsPC9rZXl3b3JkPjxrZXl3b3JkPmRhdGE8L2tleXdvcmQ+PGtleXdvcmQ+T2Nj
dXBhdGlvbmFsIERpc2Vhc2VzLyplcGlkZW1pb2xvZ3kvcHN5Y2hvbG9neTwva2V5d29yZD48a2V5
d29yZD5QZXJzb25uZWwgU3RhZmZpbmcgYW5kIFNjaGVkdWxpbmcvb3JnYW5pemF0aW9uICZhbXA7
IGFkbWluaXN0cmF0aW9uL3N0YXRpc3RpY3MgJmFtcDs8L2tleXdvcmQ+PGtleXdvcmQ+bnVtZXJp
Y2FsIGRhdGE8L2tleXdvcmQ+PGtleXdvcmQ+U2FmZXR5L3N0YW5kYXJkczwva2V5d29yZD48a2V5
d29yZD5TbGVlcC9waHlzaW9sb2d5PC9rZXl3b3JkPjxrZXl3b3JkPldvcmsgU2NoZWR1bGUgVG9s
ZXJhbmNlLypwaHlzaW9sb2d5L3BzeWNob2xvZ3k8L2tleXdvcmQ+PGtleXdvcmQ+V29ya2xvYWQ8
L2tleXdvcmQ+PGtleXdvcmQ+V29ya3BsYWNlLypvcmdhbml6YXRpb24gJmFtcDsgYWRtaW5pc3Ry
YXRpb24vc3RhdGlzdGljcyAmYW1wOyBudW1lcmljYWwgZGF0YTwva2V5d29yZD48a2V5d29yZD5Z
b3VuZyBBZHVsdDwva2V5d29yZD48L2tleXdvcmRzPjxkYXRlcz48eWVhcj4yMDExPC95ZWFyPjxw
dWItZGF0ZXM+PGRhdGU+SnVuPC9kYXRlPjwvcHViLWRhdGVzPjwvZGF0ZXM+PGlzYm4+MTM2NS0y
NjQ4IChFbGVjdHJvbmljKSYjeEQ7MDMwOS0yNDAyIChMaW5raW5nKTwvaXNibj48YWNjZXNzaW9u
LW51bT4yMTM1MjI3MTwvYWNjZXNzaW9uLW51bT48dXJscz48cmVsYXRlZC11cmxzPjx1cmw+aHR0
cHM6Ly93d3cubmNiaS5ubG0ubmloLmdvdi9wdWJtZWQvMjEzNTIyNzE8L3VybD48L3JlbGF0ZWQt
dXJscz48L3VybHM+PGVsZWN0cm9uaWMtcmVzb3VyY2UtbnVtPjEwLjExMTEvai4xMzY1LTI2NDgu
MjAxMC4wNTU5Ny54PC9lbGVjdHJvbmljLXJlc291cmNlLW51bT48cmVtb3RlLWRhdGFiYXNlLW5h
bWU+cnpoPC9yZW1vdGUtZGF0YWJhc2UtbmFtZT48cmVtb3RlLWRhdGFiYXNlLXByb3ZpZGVyPkVC
U0NPaG9zdDwvcmVtb3RlLWRhdGFiYXNlLXByb3ZpZGVyPjwvcmVjb3JkPjwvQ2l0ZT48Q2l0ZT48
QXV0aG9yPkdyaWZmaXRoczwvQXV0aG9yPjxZZWFyPjIwMTQ8L1llYXI+PFJlY051bT42ODU8L1Jl
Y051bT48cmVjb3JkPjxyZWMtbnVtYmVyPjY4NTwvcmVjLW51bWJlcj48Zm9yZWlnbi1rZXlzPjxr
ZXkgYXBwPSJFTiIgZGItaWQ9Ijl6MjVzYXJheHpyZXhqZXZzdzh4OXB0bzIyeDlhenpmdnJ0dCIg
dGltZXN0YW1wPSIxNTMxNzQxMzA0Ij42ODU8L2tleT48L2ZvcmVpZ24ta2V5cz48cmVmLXR5cGUg
bmFtZT0iSm91cm5hbCBBcnRpY2xlIj4xNzwvcmVmLXR5cGU+PGNvbnRyaWJ1dG9ycz48YXV0aG9y
cz48YXV0aG9yPkdyaWZmaXRocywgUC48L2F1dGhvcj48YXV0aG9yPkRhbGwmYXBvcztPcmEsIEMu
PC9hdXRob3I+PGF1dGhvcj5TaW1vbiwgTS48L2F1dGhvcj48YXV0aG9yPkJhbGwsIEouPC9hdXRo
b3I+PGF1dGhvcj5MaW5kcXZpc3QsIFIuPC9hdXRob3I+PGF1dGhvcj5SYWZmZXJ0eSwgQS4gTS48
L2F1dGhvcj48YXV0aG9yPlNjaG9vbmhvdmVuLCBMLjwvYXV0aG9yPjxhdXRob3I+VGlzaGVsbWFu
LCBDLjwvYXV0aG9yPjxhdXRob3I+QWlrZW4sIEwuIEguPC9hdXRob3I+PGF1dGhvcj5TZXJtZXVz
LCBXLjwvYXV0aG9yPjxhdXRob3I+VmFuIERlbiBIZWVkZSwgSy48L2F1dGhvcj48YXV0aG9yPkJy
dXluZWVsLCBMLjwvYXV0aG9yPjxhdXRob3I+TGVzYWZmcmUsIEUuPC9hdXRob3I+PGF1dGhvcj5E
aXlhLCBMLjwvYXV0aG9yPjxhdXRob3I+U21pdGgsIEguPC9hdXRob3I+PGF1dGhvcj5TbG9hbmUs
IEQuPC9hdXRob3I+PGF1dGhvcj5Kb25lcywgUy48L2F1dGhvcj48YXV0aG9yPktpbm51bmVuLCBK
LjwvYXV0aG9yPjxhdXRob3I+RW5zaW8sIEEuPC9hdXRob3I+PGF1dGhvcj5KeWxow6QsIFYuPC9h
dXRob3I+PGF1dGhvcj5CdXNzZSwgUi48L2F1dGhvcj48YXV0aG9yPlphbmRlciwgQi48L2F1dGhv
cj48YXV0aG9yPkJsw7xtZWwsIE0uPC9hdXRob3I+PGF1dGhvcj5NYW50YXMsIEouPC9hdXRob3I+
PGF1dGhvcj5aaWtvcywgRC48L2F1dGhvcj48YXV0aG9yPkRpb21pZG91cywgTS48L2F1dGhvcj48
YXV0aG9yPlNjb3R0LCBBLjwvYXV0aG9yPjxhdXRob3I+TWF0dGhld3MsIEEuPC9hdXRob3I+PGF1
dGhvcj5TdGFpbmVzLCBBLjwvYXV0aG9yPjxhdXRob3I+SG9sdGVyLCBJLiBNLjwvYXV0aG9yPjxh
dXRob3I+U2pldG5lLCBJLiBTLjwvYXV0aG9yPjxhdXRob3I+QnJ6b3N0ZWssIFQuPC9hdXRob3I+
PGF1dGhvcj5Lw7N6a2EsIE0uPC9hdXRob3I+PGF1dGhvcj5Ccnp5c2tpLCBQLjwvYXV0aG9yPjxh
dXRob3I+TW9yZW5vLUNhc2JhcywgVC48L2F1dGhvcj48YXV0aG9yPkZ1ZW50ZWxzYXotR2FsbGVn
bywgQy48L2F1dGhvcj48YXV0aG9yPkdvbnphbGV6LU1hcsOtYSwgRS48L2F1dGhvcj48YXV0aG9y
PkdvbWV6LUdhcmNpYSwgVC48L2F1dGhvcj48YXV0aG9yPkFsZW5pdXMsIEwuIFMuPC9hdXRob3I+
PGF1dGhvcj5EZSBHZWVzdCwgUy48L2F1dGhvcj48YXV0aG9yPlNjaHViZXJ0LCBNLjwvYXV0aG9y
PjxhdXRob3I+U2Nod2VuZGltYW5uLCBSLjwvYXV0aG9yPjxhdXRob3I+SGVpbmVuLCBNLjwvYXV0
aG9yPjxhdXRob3I+VmFuIEFjaHRlcmJlcmcsIFQuPC9hdXRob3I+PC9hdXRob3JzPjwvY29udHJp
YnV0b3JzPjxhdXRoLWFkZHJlc3M+Q2VudHJlIGZvciBJbm5vdmF0aW9uIGFuZCBMZWFkZXJzaGlw
IGluIEhlYWx0aCBTY2llbmNlcywgVW5pdmVyc2l0eSBvZiBTb3V0aGFtcHRvbiwgQnVpbGRpbmcg
NjcgSGlnaGZpZWxkIENhbXB1cywgU291dGhhbXB0b24sIFVuaXRlZCBLaW5nZG9tJiN4RDtVbml2
ZXJzaXTDoCBkZWdsaSBTdHVkaSBkaSBNaWxhbm8gQmljb2NjYSwgTWlsYW4sIEl0YWx5JiN4RDtJ
bnNlbHNwaXRhbCBCZXJuZSBVbml2ZXJzaXR5IEhvc3BpdGFsLCBJbnN0aXR1dGUgb2YgTnVyc2lu
ZyBTY2llbmNlLCBVbml2ZXJzaXR5IG9mIEJhc2VsLCBCZXJub3VsbGlzdHJhc3NlLCBCYXNlbCwg
U3dpdHplcmxhbmQmI3hEO0tpbmcmYXBvcztzIENvbGxlZ2UgTG9uZG9uLCBOYXRpb25hbCBOdXJz
aW5nIFJlc2VhcmNoIFVuaXQsIExvbmRvbiwgVW5pdGVkIEtpbmdkb20mI3hEO0thcm9saW5za2Eg
SW5zdGl0dXRldCwgTWVkaWNhbCBNYW5hZ2VtZW50IENlbnRyZSwgVG9tdGVib2RhdsOkZ2VuLCBT
dG9ja2hvbG0sIFN3ZWRlbiYjeEQ7UmFkYm91ZCBVbml2ZXJzaXR5IE1lZGljYWwgQ2VudHJlLCBO
ZXRoZXJsYW5kcyYjeEQ7Q2VudGVyIGZvciBIZWFsdGggT3V0Y29tZXMgYW5kIFBvbGljeSBSZXNl
YXJjaCwgVW5pdmVyc2l0eSBvZiBQZW5uc3lsdmFuaWEsIFNjaG9vbCBvZiBOdXJzaW5nLCBQaGls
YWRlbHBoaWEsIFBBLCBVbml0ZWQgU3RhdGVzJiN4RDtDYXRob2xpYyBVbml2ZXJzaXR5IExldXZl
biwgQmVsZ2l1bSYjeEQ7VW5pdmVyc2l0eSBvZiBQZW5uc3lsdmFuaWEsIFVuaXRlZCBTdGF0ZXMm
I3hEO0tpbmcmYXBvcztzIENvbGxlZ2UgTG9uZG9uLCBVbml0ZWQgS2luZ2RvbSYjeEQ7VW5pdmVy
c2l0eSBvZiBTb3V0aGFtcHRvbiwgVW5pdGVkIEtpbmdkb20mI3hEO1VuaXZlcnNpdHkgb2YgRWFz
dGVybiBGaW5sYW5kLCBGaW5sYW5kJiN4RDtCZXJsaW4gVW5pdmVyc2l0eSBvZiBUZWNobm9sb2d5
LCBHZXJtYW55JiN4RDtVbml2ZXJzaXR5IG9mIEF0aGVucywgR3JlZWNlJiN4RDtEdWJsaW4gQ2l0
eSBVbml2ZXJzaXR5LCBJcmVsYW5kJiN4RDtOb3J3ZWdpYW4gS25vd2xlZGdlIENlbnRyZSBmb3Ig
dGhlIEhlYWx0aCBTZXJ2aWNlcywgTm9yd2F5JiN4RDtKYWdpZWxsb25pYW4gVW5pdmVyc2l0eSBD
b2xsZWdpdW0gTWVkaWN1bSwgUG9sYW5kJiN4RDtJbnN0aXR1dGUgb2YgSGVhbHRoIENhcmxvcyBJ
SUksIFNwYWluJiN4RDtLYXJvbGluc2thIEluc3RpdHV0ZXQsIFN3ZWRlbiYjeEQ7QmFzZWwgVW5p
dmVyc2l0eSwgU3dpdHplcmxhbmQ8L2F1dGgtYWRkcmVzcz48dGl0bGVzPjx0aXRsZT5OdXJzZXMm
YXBvczsgc2hpZnQgbGVuZ3RoIGFuZCBvdmVydGltZSB3b3JraW5nIGluIDEyIEV1cm9wZWFuIGNv
dW50cmllczogVGhlIGFzc29jaWF0aW9uIHdpdGggcGVyY2VpdmVkIHF1YWxpdHkgb2YgY2FyZSBh
bmQgcGF0aWVudCBzYWZldHk8L3RpdGxlPjxzZWNvbmRhcnktdGl0bGU+TWVkaWNhbCBDYXJlPC9z
ZWNvbmRhcnktdGl0bGU+PGFsdC10aXRsZT5NZWQuIENhcmU8L2FsdC10aXRsZT48L3RpdGxlcz48
cGVyaW9kaWNhbD48ZnVsbC10aXRsZT5NZWRpY2FsIENhcmU8L2Z1bGwtdGl0bGU+PGFiYnItMT5N
ZWQuIENhcmU8L2FiYnItMT48YWJici0yPk1lZCBDYXJlPC9hYmJyLTI+PC9wZXJpb2RpY2FsPjxh
bHQtcGVyaW9kaWNhbD48ZnVsbC10aXRsZT5NZWRpY2FsIENhcmU8L2Z1bGwtdGl0bGU+PGFiYnIt
MT5NZWQuIENhcmU8L2FiYnItMT48YWJici0yPk1lZCBDYXJlPC9hYmJyLTI+PC9hbHQtcGVyaW9k
aWNhbD48cGFnZXM+OTc1LTk4MTwvcGFnZXM+PHZvbHVtZT41Mjwvdm9sdW1lPjxudW1iZXI+MTE8
L251bWJlcj48a2V5d29yZHM+PGtleXdvcmQ+RWZmaWNpZW5jeTwva2V5d29yZD48a2V5d29yZD5F
dXJvcGU8L2tleXdvcmQ+PGtleXdvcmQ+TnVyc2VzPC9rZXl3b3JkPjxrZXl3b3JkPlF1YWxpdHk8
L2tleXdvcmQ+PGtleXdvcmQ+U2FmZXR5PC9rZXl3b3JkPjxrZXl3b3JkPlNoaWZ0IHdvcms8L2tl
eXdvcmQ+PGtleXdvcmQ+V29ya2ZvcmNlPC9rZXl3b3JkPjxrZXl3b3JkPmFkdWx0PC9rZXl3b3Jk
PjxrZXl3b3JkPkFydGljbGU8L2tleXdvcmQ+PGtleXdvcmQ+Y2xpbmljYWwgaGFuZG92ZXI8L2tl
eXdvcmQ+PGtleXdvcmQ+Y3Jvc3Mtc2VjdGlvbmFsIHN0dWR5PC9rZXl3b3JkPjxrZXl3b3JkPmZl
bWFsZTwva2V5d29yZD48a2V5d29yZD5oZWFsdGggY2FyZSBxdWFsaXR5PC9rZXl3b3JkPjxrZXl3
b3JkPmhlYWx0aCBjYXJlIHN1cnZleTwva2V5d29yZD48a2V5d29yZD5odW1hbjwva2V5d29yZD48
a2V5d29yZD5tYWpvciBjbGluaWNhbCBzdHVkeTwva2V5d29yZD48a2V5d29yZD5tYWxlPC9rZXl3
b3JkPjxrZXl3b3JkPm1pZGRsZSBhZ2VkPC9rZXl3b3JkPjxrZXl3b3JkPm5pZ2h0IHdvcms8L2tl
eXdvcmQ+PGtleXdvcmQ+bnVyc2luZyBzaG9ydGFnZTwva2V5d29yZD48a2V5d29yZD5udXJzaW5n
IHN0YWZmPC9rZXl3b3JkPjxrZXl3b3JkPnBhdGllbnQgY2FyZTwva2V5d29yZD48a2V5d29yZD5w
YXRpZW50IHNhZmV0eTwva2V5d29yZD48a2V5d29yZD5yZWdpc3RlcmVkIG51cnNlPC9rZXl3b3Jk
PjxrZXl3b3JkPnNoaWZ0IHdvcmtlcjwva2V5d29yZD48a2V5d29yZD5zdXJnaWNhbCB3YXJkPC9r
ZXl3b3JkPjxrZXl3b3JkPndhcmQ8L2tleXdvcmQ+PGtleXdvcmQ+d29ya2luZyB0aW1lPC9rZXl3
b3JkPjxrZXl3b3JkPmVwaWRlbWlvbG9neTwva2V5d29yZD48a2V5d29yZD5vcmdhbml6YXRpb24g
YW5kIG1hbmFnZW1lbnQ8L2tleXdvcmQ+PGtleXdvcmQ+cGVyc29ubmVsIG1hbmFnZW1lbnQ8L2tl
eXdvcmQ+PGtleXdvcmQ+c3RhbmRhcmRzPC9rZXl3b3JkPjxrZXl3b3JkPnN0YXRpc3RpY3MgYW5k
IG51bWVyaWNhbCBkYXRhPC9rZXl3b3JkPjxrZXl3b3JkPndvcmsgc2NoZWR1bGU8L2tleXdvcmQ+
PGtleXdvcmQ+Q3Jvc3MtU2VjdGlvbmFsIFN0dWRpZXM8L2tleXdvcmQ+PGtleXdvcmQ+SHVtYW5z
PC9rZXl3b3JkPjxrZXl3b3JkPk51cnNpbmcgU3RhZmYsIEhvc3BpdGFsPC9rZXl3b3JkPjxrZXl3
b3JkPlBlcnNvbm5lbCBTdGFmZmluZyBhbmQgU2NoZWR1bGluZzwva2V5d29yZD48a2V5d29yZD5R
dWFsaXR5IG9mIEhlYWx0aCBDYXJlPC9rZXl3b3JkPjxrZXl3b3JkPldvcmsgU2NoZWR1bGUgVG9s
ZXJhbmNlPC9rZXl3b3JkPjwva2V5d29yZHM+PGRhdGVzPjx5ZWFyPjIwMTQ8L3llYXI+PC9kYXRl
cz48cHVibGlzaGVyPkxpcHBpbmNvdHQgV2lsbGlhbXMgYW5kIFdpbGtpbnM8L3B1Ymxpc2hlcj48
aXNibj4wMDI1NzA3OSAoSVNTTik8L2lzYm4+PHdvcmstdHlwZT5BcnRpY2xlPC93b3JrLXR5cGU+
PHVybHM+PHJlbGF0ZWQtdXJscz48dXJsPmh0dHBzOi8vd3d3LnNjb3B1cy5jb20vaW53YXJkL3Jl
Y29yZC51cmk/ZWlkPTItczIuMC04NDkxNjU5NTY1OCZhbXA7ZG9pPTEwLjEwOTclMmZNTFIuMDAw
MDAwMDAwMDAwMDIzMyZhbXA7cGFydG5lcklEPTQwJmFtcDttZDU9MTRhOTUxN2NmNWIwNDAxZDQy
ZDlkNWFhNzA0NjQyZDk8L3VybD48dXJsPmh0dHBzOi8vd3d3Lm5jYmkubmxtLm5paC5nb3YvcG1j
L2FydGljbGVzL1BNQzQxOTY3OTgvcGRmL21sci01Mi05NzUucGRmPC91cmw+PC9yZWxhdGVkLXVy
bHM+PC91cmxzPjxlbGVjdHJvbmljLXJlc291cmNlLW51bT4xMC4xMDk3L01MUi4wMDAwMDAwMDAw
MDAwMjMzPC9lbGVjdHJvbmljLXJlc291cmNlLW51bT48cmVtb3RlLWRhdGFiYXNlLW5hbWU+U2Nv
cHVzPC9yZW1vdGUtZGF0YWJhc2UtbmFtZT48bGFuZ3VhZ2U+RW5nbGlzaDwvbGFuZ3VhZ2U+PC9y
ZWNvcmQ+PC9DaXRlPjwvRW5kTm90ZT5=
</w:fldData>
        </w:fldChar>
      </w:r>
      <w:r w:rsidR="00AC10FE">
        <w:rPr>
          <w:rFonts w:cstheme="minorBidi"/>
        </w:rPr>
        <w:instrText xml:space="preserve"> ADDIN EN.CITE.DATA </w:instrText>
      </w:r>
      <w:r w:rsidR="00AC10FE">
        <w:rPr>
          <w:rFonts w:cstheme="minorBidi"/>
        </w:rPr>
      </w:r>
      <w:r w:rsidR="00AC10FE">
        <w:rPr>
          <w:rFonts w:cstheme="minorBidi"/>
        </w:rPr>
        <w:fldChar w:fldCharType="end"/>
      </w:r>
      <w:r w:rsidRPr="004C16E9">
        <w:rPr>
          <w:rFonts w:cstheme="minorBidi"/>
        </w:rPr>
      </w:r>
      <w:r w:rsidRPr="004C16E9">
        <w:rPr>
          <w:rFonts w:cstheme="minorBidi"/>
        </w:rPr>
        <w:fldChar w:fldCharType="separate"/>
      </w:r>
      <w:r w:rsidR="00AC10FE" w:rsidRPr="00AC10FE">
        <w:rPr>
          <w:rFonts w:cstheme="minorBidi"/>
          <w:noProof/>
          <w:vertAlign w:val="superscript"/>
        </w:rPr>
        <w:t>4 9 20</w:t>
      </w:r>
      <w:r w:rsidRPr="004C16E9">
        <w:rPr>
          <w:rFonts w:cstheme="minorBidi"/>
        </w:rPr>
        <w:fldChar w:fldCharType="end"/>
      </w:r>
      <w:r w:rsidR="00F1692E" w:rsidRPr="004C16E9">
        <w:rPr>
          <w:rFonts w:cstheme="minorBidi"/>
        </w:rPr>
        <w:t xml:space="preserve"> </w:t>
      </w:r>
      <w:r w:rsidRPr="004C16E9">
        <w:rPr>
          <w:rFonts w:cstheme="minorBidi"/>
        </w:rPr>
        <w:t xml:space="preserve">but we found no significant association for this staff group. </w:t>
      </w:r>
      <w:r w:rsidR="00315A53" w:rsidRPr="004C16E9">
        <w:rPr>
          <w:rFonts w:cstheme="minorBidi"/>
        </w:rPr>
        <w:t xml:space="preserve">These studies have relied on general reports of </w:t>
      </w:r>
      <w:r w:rsidR="00387D7B" w:rsidRPr="004C16E9">
        <w:rPr>
          <w:rFonts w:cstheme="minorBidi"/>
        </w:rPr>
        <w:t xml:space="preserve">missed care </w:t>
      </w:r>
      <w:r w:rsidR="00571595" w:rsidRPr="004C16E9">
        <w:rPr>
          <w:rFonts w:cstheme="minorBidi"/>
        </w:rPr>
        <w:t>whereas</w:t>
      </w:r>
      <w:r w:rsidR="00315A53" w:rsidRPr="004C16E9">
        <w:rPr>
          <w:rFonts w:cstheme="minorBidi"/>
        </w:rPr>
        <w:t xml:space="preserve"> we focussed specifically on vital signs </w:t>
      </w:r>
      <w:r w:rsidR="00571595" w:rsidRPr="004C16E9">
        <w:rPr>
          <w:rFonts w:cstheme="minorBidi"/>
        </w:rPr>
        <w:t>observations.</w:t>
      </w:r>
      <w:r w:rsidR="0032710C" w:rsidRPr="004C16E9">
        <w:rPr>
          <w:rFonts w:cstheme="minorBidi"/>
        </w:rPr>
        <w:t xml:space="preserve"> Evidence </w:t>
      </w:r>
      <w:r w:rsidR="00F500AD" w:rsidRPr="004C16E9">
        <w:rPr>
          <w:rFonts w:cstheme="minorBidi"/>
        </w:rPr>
        <w:t xml:space="preserve">of </w:t>
      </w:r>
      <w:r w:rsidR="0032710C" w:rsidRPr="004C16E9">
        <w:rPr>
          <w:rFonts w:cstheme="minorBidi"/>
        </w:rPr>
        <w:t>the association between staffing levels and missed care shows that, in general, RNs are more likely to report that lack of time causes them to miss interpersonal care</w:t>
      </w:r>
      <w:r w:rsidR="00387D7B" w:rsidRPr="004C16E9">
        <w:rPr>
          <w:rFonts w:cstheme="minorBidi"/>
        </w:rPr>
        <w:t xml:space="preserve"> (e.g. talking and comforting patients and planning patient care)</w:t>
      </w:r>
      <w:r w:rsidR="0032710C" w:rsidRPr="004C16E9">
        <w:rPr>
          <w:rFonts w:cstheme="minorBidi"/>
        </w:rPr>
        <w:t xml:space="preserve"> than </w:t>
      </w:r>
      <w:r w:rsidR="00387D7B" w:rsidRPr="004C16E9">
        <w:rPr>
          <w:rFonts w:cstheme="minorBidi"/>
        </w:rPr>
        <w:t xml:space="preserve">“clinical” </w:t>
      </w:r>
      <w:r w:rsidR="0032710C" w:rsidRPr="004C16E9">
        <w:rPr>
          <w:rFonts w:cstheme="minorBidi"/>
        </w:rPr>
        <w:t>care</w:t>
      </w:r>
      <w:r w:rsidR="00C8262A" w:rsidRPr="004C16E9">
        <w:rPr>
          <w:rFonts w:cstheme="minorBidi"/>
        </w:rPr>
        <w:t>.</w:t>
      </w:r>
      <w:r w:rsidR="00D21762" w:rsidRPr="004C16E9">
        <w:rPr>
          <w:rFonts w:cstheme="minorBidi"/>
        </w:rPr>
        <w:fldChar w:fldCharType="begin"/>
      </w:r>
      <w:r w:rsidR="00AC10FE">
        <w:rPr>
          <w:rFonts w:cstheme="minorBidi"/>
        </w:rPr>
        <w:instrText xml:space="preserve"> ADDIN EN.CITE &lt;EndNote&gt;&lt;Cite&gt;&lt;Author&gt;Griffiths&lt;/Author&gt;&lt;Year&gt;2018&lt;/Year&gt;&lt;RecNum&gt;654&lt;/RecNum&gt;&lt;DisplayText&gt;&lt;style face="superscript"&gt;17&lt;/style&gt;&lt;/DisplayText&gt;&lt;record&gt;&lt;rec-number&gt;654&lt;/rec-number&gt;&lt;foreign-keys&gt;&lt;key app="EN" db-id="9z25saraxzrexjevsw8x9pto22x9azzfvrtt" timestamp="1527163681"&gt;654&lt;/key&gt;&lt;/foreign-keys&gt;&lt;ref-type name="Journal Article"&gt;17&lt;/ref-type&gt;&lt;contributors&gt;&lt;authors&gt;&lt;author&gt;Griffiths, Peter&lt;/author&gt;&lt;author&gt;Recio</w:instrText>
      </w:r>
      <w:r w:rsidR="00AC10FE">
        <w:rPr>
          <w:rFonts w:ascii="Cambria Math" w:hAnsi="Cambria Math" w:cs="Cambria Math"/>
        </w:rPr>
        <w:instrText>‐</w:instrText>
      </w:r>
      <w:r w:rsidR="00AC10FE">
        <w:rPr>
          <w:rFonts w:cstheme="minorBidi"/>
        </w:rPr>
        <w:instrText>Saucedo, Alejandra&lt;/author&gt;&lt;author&gt;Dall&amp;apos;Ora, Chiara&lt;/author&gt;&lt;author&gt;Briggs, Jim&lt;/author&gt;&lt;author&gt;Maruotti, Antonello&lt;/author&gt;&lt;author&gt;Meredith, Paul&lt;/author&gt;&lt;author&gt;Smith, Gary B&lt;/author&gt;&lt;author&gt;Ball, Jane&lt;/author&gt;&lt;/authors&gt;&lt;/contributors&gt;&lt;titles&gt;&lt;title&gt;The association between nurse staffing and omissions in nursing care: A systematic review&lt;/title&gt;&lt;secondary-title&gt;Journal of Advanced Nursing&lt;/secondary-title&gt;&lt;/titles&gt;&lt;periodical&gt;&lt;full-title&gt;Journal of Advanced Nursing&lt;/full-title&gt;&lt;abbr-1&gt;J. Adv. Nurs.&lt;/abbr-1&gt;&lt;abbr-2&gt;J Adv Nurs&lt;/abbr-2&gt;&lt;/periodical&gt;&lt;volume&gt;0&lt;/volume&gt;&lt;number&gt;0&lt;/number&gt;&lt;dates&gt;&lt;year&gt;2018&lt;/year&gt;&lt;/dates&gt;&lt;urls&gt;&lt;related-urls&gt;&lt;url&gt;https://onlinelibrary.wiley.com/doi/abs/10.1111/jan.13564&lt;/url&gt;&lt;url&gt;https://onlinelibrary.wiley.com/doi/pdf/10.1111/jan.13564&lt;/url&gt;&lt;/related-urls&gt;&lt;/urls&gt;&lt;electronic-resource-num&gt;doi:10.1111/jan.13564&lt;/electronic-resource-num&gt;&lt;/record&gt;&lt;/Cite&gt;&lt;/EndNote&gt;</w:instrText>
      </w:r>
      <w:r w:rsidR="00D21762" w:rsidRPr="004C16E9">
        <w:rPr>
          <w:rFonts w:cstheme="minorBidi"/>
        </w:rPr>
        <w:fldChar w:fldCharType="separate"/>
      </w:r>
      <w:r w:rsidR="00AC10FE" w:rsidRPr="00AC10FE">
        <w:rPr>
          <w:rFonts w:cstheme="minorBidi"/>
          <w:noProof/>
          <w:vertAlign w:val="superscript"/>
        </w:rPr>
        <w:t>17</w:t>
      </w:r>
      <w:r w:rsidR="00D21762" w:rsidRPr="004C16E9">
        <w:rPr>
          <w:rFonts w:cstheme="minorBidi"/>
        </w:rPr>
        <w:fldChar w:fldCharType="end"/>
      </w:r>
      <w:r w:rsidR="0032710C" w:rsidRPr="004C16E9">
        <w:rPr>
          <w:rFonts w:cstheme="minorBidi"/>
        </w:rPr>
        <w:t xml:space="preserve"> This may reflect a prioritisation of some aspects of care by RNs in the face of limited capacity. It might be that other aspects of RN work are adversely affected by </w:t>
      </w:r>
      <w:r w:rsidR="00641FDA" w:rsidRPr="004C16E9">
        <w:rPr>
          <w:rFonts w:cstheme="minorBidi"/>
        </w:rPr>
        <w:t>12-hour</w:t>
      </w:r>
      <w:r w:rsidR="0032710C" w:rsidRPr="004C16E9">
        <w:rPr>
          <w:rFonts w:cstheme="minorBidi"/>
        </w:rPr>
        <w:t xml:space="preserve"> </w:t>
      </w:r>
      <w:r w:rsidR="00387D7B" w:rsidRPr="004C16E9">
        <w:rPr>
          <w:rFonts w:cstheme="minorBidi"/>
        </w:rPr>
        <w:t>shifts,</w:t>
      </w:r>
      <w:r w:rsidR="0032710C" w:rsidRPr="004C16E9">
        <w:rPr>
          <w:rFonts w:cstheme="minorBidi"/>
        </w:rPr>
        <w:t xml:space="preserve"> but observation of patient group</w:t>
      </w:r>
      <w:r w:rsidR="005A3EF0" w:rsidRPr="004C16E9">
        <w:rPr>
          <w:rFonts w:cstheme="minorBidi"/>
        </w:rPr>
        <w:t>s</w:t>
      </w:r>
      <w:r w:rsidR="0032710C" w:rsidRPr="004C16E9">
        <w:rPr>
          <w:rFonts w:cstheme="minorBidi"/>
        </w:rPr>
        <w:t xml:space="preserve"> identified as at risk of deterioration remains a priority.</w:t>
      </w:r>
    </w:p>
    <w:p w14:paraId="4424EA08" w14:textId="4819DD34" w:rsidR="00A950F1" w:rsidRPr="004C16E9" w:rsidRDefault="00571595" w:rsidP="004A3992">
      <w:pPr>
        <w:rPr>
          <w:rFonts w:cstheme="minorBidi"/>
        </w:rPr>
      </w:pPr>
      <w:r w:rsidRPr="004C16E9">
        <w:rPr>
          <w:rFonts w:cstheme="minorBidi"/>
        </w:rPr>
        <w:t>The</w:t>
      </w:r>
      <w:r w:rsidR="00A950F1" w:rsidRPr="004C16E9">
        <w:rPr>
          <w:rFonts w:cstheme="minorBidi"/>
        </w:rPr>
        <w:t xml:space="preserve"> monitoring of vital signs is increasingly being delegated to HCAs. Research undertaken </w:t>
      </w:r>
      <w:r w:rsidR="00635D73" w:rsidRPr="004C16E9">
        <w:rPr>
          <w:rFonts w:cstheme="minorBidi"/>
        </w:rPr>
        <w:t xml:space="preserve">with registered nurses and healthcare assistants </w:t>
      </w:r>
      <w:r w:rsidR="00B77D03" w:rsidRPr="004C16E9">
        <w:rPr>
          <w:rFonts w:cstheme="minorBidi"/>
        </w:rPr>
        <w:t>in the UK</w:t>
      </w:r>
      <w:r w:rsidR="00A950F1" w:rsidRPr="004C16E9">
        <w:rPr>
          <w:rFonts w:cstheme="minorBidi"/>
        </w:rPr>
        <w:t xml:space="preserve"> found that vital signs observations were a central feature </w:t>
      </w:r>
      <w:r w:rsidR="005C7417" w:rsidRPr="004C16E9">
        <w:rPr>
          <w:rFonts w:cstheme="minorBidi"/>
        </w:rPr>
        <w:t>of healthcare assistants’ roles</w:t>
      </w:r>
      <w:r w:rsidR="00C8262A" w:rsidRPr="004C16E9">
        <w:rPr>
          <w:rFonts w:cstheme="minorBidi"/>
        </w:rPr>
        <w:t>.</w:t>
      </w:r>
      <w:r w:rsidR="005A3480" w:rsidRPr="004C16E9">
        <w:rPr>
          <w:rFonts w:cstheme="minorBidi"/>
        </w:rPr>
        <w:fldChar w:fldCharType="begin"/>
      </w:r>
      <w:r w:rsidR="00AC10FE">
        <w:rPr>
          <w:rFonts w:cstheme="minorBidi"/>
        </w:rPr>
        <w:instrText xml:space="preserve"> ADDIN EN.CITE &lt;EndNote&gt;&lt;Cite&gt;&lt;Author&gt;Bach&lt;/Author&gt;&lt;Year&gt;2012&lt;/Year&gt;&lt;RecNum&gt;27&lt;/RecNum&gt;&lt;DisplayText&gt;&lt;style face="superscript"&gt;22&lt;/style&gt;&lt;/DisplayText&gt;&lt;record&gt;&lt;rec-number&gt;27&lt;/rec-number&gt;&lt;foreign-keys&gt;&lt;key app="EN" db-id="9z25saraxzrexjevsw8x9pto22x9azzfvrtt" timestamp="1513613208"&gt;27&lt;/key&gt;&lt;/foreign-keys&gt;&lt;ref-type name="Journal Article"&gt;17&lt;/ref-type&gt;&lt;contributors&gt;&lt;authors&gt;&lt;author&gt;Bach, Stephen&lt;/author&gt;&lt;author&gt;Kessler, Ian&lt;/author&gt;&lt;author&gt;Heron, Paul&lt;/author&gt;&lt;/authors&gt;&lt;/contributors&gt;&lt;titles&gt;&lt;title&gt;Nursing a Grievance? The Role of Healthcare Assistants in a Modernized National Health Service&lt;/title&gt;&lt;secondary-title&gt;Gender, Work &amp;amp; Organization&lt;/secondary-title&gt;&lt;/titles&gt;&lt;periodical&gt;&lt;full-title&gt;Gender, Work &amp;amp; Organization&lt;/full-title&gt;&lt;/periodical&gt;&lt;pages&gt;205-224&lt;/pages&gt;&lt;volume&gt;19&lt;/volume&gt;&lt;number&gt;2&lt;/number&gt;&lt;keywords&gt;&lt;keyword&gt;boundary work&lt;/keyword&gt;&lt;keyword&gt;nurses&lt;/keyword&gt;&lt;keyword&gt;healthcare assistants&lt;/keyword&gt;&lt;keyword&gt;modernization&lt;/keyword&gt;&lt;keyword&gt;professions&lt;/keyword&gt;&lt;/keywords&gt;&lt;dates&gt;&lt;year&gt;2012&lt;/year&gt;&lt;/dates&gt;&lt;publisher&gt;Blackwell Publishing Ltd&lt;/publisher&gt;&lt;isbn&gt;09686673&lt;/isbn&gt;&lt;urls&gt;&lt;related-urls&gt;&lt;url&gt;http://dx.doi.org/10.1111/j.1468-0432.2009.00502.x&lt;/url&gt;&lt;url&gt;http://onlinelibrary.wiley.com/store/10.1111/j.1468-0432.2009.00502.x/asset/j.1468-0432.2009.00502.x.pdf?v=1&amp;amp;t=j3ub5u9m&amp;amp;s=678f8205a02722ac98cbcddd19a2444bcbc3f1c8&lt;/url&gt;&lt;/related-urls&gt;&lt;/urls&gt;&lt;electronic-resource-num&gt;10.1111/j.1468-0432.2009.00502.x&lt;/electronic-resource-num&gt;&lt;/record&gt;&lt;/Cite&gt;&lt;/EndNote&gt;</w:instrText>
      </w:r>
      <w:r w:rsidR="005A3480" w:rsidRPr="004C16E9">
        <w:rPr>
          <w:rFonts w:cstheme="minorBidi"/>
        </w:rPr>
        <w:fldChar w:fldCharType="separate"/>
      </w:r>
      <w:r w:rsidR="00AC10FE" w:rsidRPr="00AC10FE">
        <w:rPr>
          <w:rFonts w:cstheme="minorBidi"/>
          <w:noProof/>
          <w:vertAlign w:val="superscript"/>
        </w:rPr>
        <w:t>22</w:t>
      </w:r>
      <w:r w:rsidR="005A3480" w:rsidRPr="004C16E9">
        <w:rPr>
          <w:rFonts w:cstheme="minorBidi"/>
        </w:rPr>
        <w:fldChar w:fldCharType="end"/>
      </w:r>
      <w:r w:rsidR="00A950F1" w:rsidRPr="004C16E9">
        <w:rPr>
          <w:rFonts w:cstheme="minorBidi"/>
        </w:rPr>
        <w:t xml:space="preserve"> Furthermore, there are reports of registered nurses considering the assessment of vital signs a basic</w:t>
      </w:r>
      <w:r w:rsidR="00B77D03" w:rsidRPr="004C16E9">
        <w:rPr>
          <w:rFonts w:cstheme="minorBidi"/>
        </w:rPr>
        <w:t xml:space="preserve"> </w:t>
      </w:r>
      <w:r w:rsidR="005C7417" w:rsidRPr="004C16E9">
        <w:rPr>
          <w:rFonts w:cstheme="minorBidi"/>
        </w:rPr>
        <w:t>task</w:t>
      </w:r>
      <w:r w:rsidR="00B77D03" w:rsidRPr="004C16E9">
        <w:rPr>
          <w:rFonts w:cstheme="minorBidi"/>
        </w:rPr>
        <w:t xml:space="preserve"> and </w:t>
      </w:r>
      <w:r w:rsidR="005C7417" w:rsidRPr="004C16E9">
        <w:rPr>
          <w:rFonts w:cstheme="minorBidi"/>
        </w:rPr>
        <w:t>therefore</w:t>
      </w:r>
      <w:r w:rsidR="00B77D03" w:rsidRPr="004C16E9">
        <w:rPr>
          <w:rFonts w:cstheme="minorBidi"/>
        </w:rPr>
        <w:t xml:space="preserve"> one that</w:t>
      </w:r>
      <w:r w:rsidR="00A950F1" w:rsidRPr="004C16E9">
        <w:rPr>
          <w:rFonts w:cstheme="minorBidi"/>
        </w:rPr>
        <w:t xml:space="preserve"> RNs </w:t>
      </w:r>
      <w:r w:rsidR="005C7417" w:rsidRPr="004C16E9">
        <w:rPr>
          <w:rFonts w:cstheme="minorBidi"/>
        </w:rPr>
        <w:t xml:space="preserve">may </w:t>
      </w:r>
      <w:r w:rsidR="00A950F1" w:rsidRPr="004C16E9">
        <w:rPr>
          <w:rFonts w:cstheme="minorBidi"/>
        </w:rPr>
        <w:t>delegate</w:t>
      </w:r>
      <w:r w:rsidRPr="004C16E9">
        <w:rPr>
          <w:rFonts w:cstheme="minorBidi"/>
        </w:rPr>
        <w:t xml:space="preserve"> to </w:t>
      </w:r>
      <w:r w:rsidR="00A950F1" w:rsidRPr="004C16E9">
        <w:rPr>
          <w:rFonts w:cstheme="minorBidi"/>
        </w:rPr>
        <w:t xml:space="preserve">less </w:t>
      </w:r>
      <w:r w:rsidRPr="004C16E9">
        <w:rPr>
          <w:rFonts w:cstheme="minorBidi"/>
        </w:rPr>
        <w:t xml:space="preserve">qualified </w:t>
      </w:r>
      <w:r w:rsidR="005A3480" w:rsidRPr="004C16E9">
        <w:rPr>
          <w:rFonts w:cstheme="minorBidi"/>
        </w:rPr>
        <w:t>staff members</w:t>
      </w:r>
      <w:r w:rsidR="00C8262A" w:rsidRPr="004C16E9">
        <w:rPr>
          <w:rFonts w:cstheme="minorBidi"/>
        </w:rPr>
        <w:t>.</w:t>
      </w:r>
      <w:r w:rsidR="005A3480" w:rsidRPr="004C16E9">
        <w:rPr>
          <w:rFonts w:cstheme="minorBidi"/>
        </w:rPr>
        <w:fldChar w:fldCharType="begin">
          <w:fldData xml:space="preserve">PEVuZE5vdGU+PENpdGU+PEF1dGhvcj5Ib2dhbjwvQXV0aG9yPjxZZWFyPjIwMDY8L1llYXI+PFJl
Y051bT4xODI8L1JlY051bT48RGlzcGxheVRleHQ+PHN0eWxlIGZhY2U9InN1cGVyc2NyaXB0Ij4y
Mzwvc3R5bGU+PC9EaXNwbGF5VGV4dD48cmVjb3JkPjxyZWMtbnVtYmVyPjE4MjwvcmVjLW51bWJl
cj48Zm9yZWlnbi1rZXlzPjxrZXkgYXBwPSJFTiIgZGItaWQ9Ijl6MjVzYXJheHpyZXhqZXZzdzh4
OXB0bzIyeDlhenpmdnJ0dCIgdGltZXN0YW1wPSIxNTEzNjEzMjMxIj4xODI8L2tleT48L2ZvcmVp
Z24ta2V5cz48cmVmLXR5cGUgbmFtZT0iSm91cm5hbCBBcnRpY2xlIj4xNzwvcmVmLXR5cGU+PGNv
bnRyaWJ1dG9ycz48YXV0aG9ycz48YXV0aG9yPkhvZ2FuLCBKLjwvYXV0aG9yPjwvYXV0aG9ycz48
L2NvbnRyaWJ1dG9ycz48YXV0aC1hZGRyZXNzPkNyaXRpY2FsIENhcmUgT3V0cmVhY2ggU2Vydmlj
ZSwgUGVubmluZSBBY3V0ZSBOSFMgVHJ1c3QsIE5vcnRoIE1hbmNoZXN0ZXIgR2VuZXJhbCBIb3Nw
aXRhbC48L2F1dGgtYWRkcmVzcz48dGl0bGVzPjx0aXRsZT5XaHkgZG9uJmFwb3M7dCBudXJzZXMg
bW9uaXRvciB0aGUgcmVzcGlyYXRvcnkgcmF0ZXMgb2YgcGF0aWVudHM/PC90aXRsZT48c2Vjb25k
YXJ5LXRpdGxlPkJyIEogTnVyczwvc2Vjb25kYXJ5LXRpdGxlPjwvdGl0bGVzPjxwZXJpb2RpY2Fs
PjxmdWxsLXRpdGxlPkJyaXRpc2ggSm91cm5hbCBvZiBOdXJzaW5nPC9mdWxsLXRpdGxlPjxhYmJy
LTE+QnIuIEouIE51cnMuPC9hYmJyLTE+PGFiYnItMj5CciBKIE51cnM8L2FiYnItMj48L3Blcmlv
ZGljYWw+PHBhZ2VzPjQ4OS05MjwvcGFnZXM+PHZvbHVtZT4xNTwvdm9sdW1lPjxudW1iZXI+OTwv
bnVtYmVyPjxrZXl3b3Jkcz48a2V5d29yZD4qQXR0aXR1ZGUgb2YgSGVhbHRoIFBlcnNvbm5lbDwv
a2V5d29yZD48a2V5d29yZD5CbG9vZCBQcmVzc3VyZSBEZXRlcm1pbmF0aW9uL251cnNpbmc8L2tl
eXdvcmQ+PGtleXdvcmQ+Qm9keSBUZW1wZXJhdHVyZTwva2V5d29yZD48a2V5d29yZD5DbGluaWNh
bCBDb21wZXRlbmNlPC9rZXl3b3JkPjxrZXl3b3JkPkNvbnNjaW91c25lc3M8L2tleXdvcmQ+PGtl
eXdvcmQ+Q3JpdGljYWwgSWxsbmVzcy8qbnVyc2luZzwva2V5d29yZD48a2V5d29yZD5EZWNpc2lv
biBNYWtpbmc8L2tleXdvcmQ+PGtleXdvcmQ+RWFybHkgRGlhZ25vc2lzPC9rZXl3b3JkPjxrZXl3
b3JkPkVkdWNhdGlvbiwgTnVyc2luZywgQ29udGludWluZzwva2V5d29yZD48a2V5d29yZD5Gb2N1
cyBHcm91cHM8L2tleXdvcmQ+PGtleXdvcmQ+SGVhbHRoIEtub3dsZWRnZSwgQXR0aXR1ZGVzLCBQ
cmFjdGljZTwva2V5d29yZD48a2V5d29yZD5IZWFsdGggU2VydmljZXMgTmVlZHMgYW5kIERlbWFu
ZDwva2V5d29yZD48a2V5d29yZD5IdW1hbnM8L2tleXdvcmQ+PGtleXdvcmQ+TW9uaXRvcmluZywg
UGh5c2lvbG9naWMvbWV0aG9kcy8qbnVyc2luZzwva2V5d29yZD48a2V5d29yZD5Nb3RpdmF0aW9u
PC9rZXl3b3JkPjxrZXl3b3JkPk51cnNlcyZhcG9zOyBBaWRlcy9lZHVjYXRpb24vKnBzeWNob2xv
Z3k8L2tleXdvcmQ+PGtleXdvcmQ+TnVyc2luZyBBc3Nlc3NtZW50LyptZXRob2RzPC9rZXl3b3Jk
PjxrZXl3b3JkPk51cnNpbmcgTWV0aG9kb2xvZ3kgUmVzZWFyY2g8L2tleXdvcmQ+PGtleXdvcmQ+
TnVyc2luZyBTdGFmZiwgSG9zcGl0YWwvZWR1Y2F0aW9uLypwc3ljaG9sb2d5PC9rZXl3b3JkPjxr
ZXl3b3JkPk9ic2VydmF0aW9uL21ldGhvZHM8L2tleXdvcmQ+PGtleXdvcmQ+UHVsc2U8L2tleXdv
cmQ+PGtleXdvcmQ+UXVhbGl0YXRpdmUgUmVzZWFyY2g8L2tleXdvcmQ+PGtleXdvcmQ+KlJlc3Bp
cmF0aW9uPC9rZXl3b3JkPjxrZXl3b3JkPlJpc2sgRmFjdG9yczwva2V5d29yZD48a2V5d29yZD5T
ZXZlcml0eSBvZiBJbGxuZXNzIEluZGV4PC9rZXl3b3JkPjwva2V5d29yZHM+PGRhdGVzPjx5ZWFy
PjIwMDY8L3llYXI+PHB1Yi1kYXRlcz48ZGF0ZT5NYXkgMTEtMjQ8L2RhdGU+PC9wdWItZGF0ZXM+
PC9kYXRlcz48aXNibj4wOTY2LTA0NjEgKFByaW50KSYjeEQ7MDk2Ni0wNDYxIChMaW5raW5nKTwv
aXNibj48YWNjZXNzaW9uLW51bT4xNjcyMzkyMTwvYWNjZXNzaW9uLW51bT48dXJscz48cmVsYXRl
ZC11cmxzPjx1cmw+aHR0cHM6Ly93d3cubmNiaS5ubG0ubmloLmdvdi9wdWJtZWQvMTY3MjM5MjE8
L3VybD48L3JlbGF0ZWQtdXJscz48L3VybHM+PGVsZWN0cm9uaWMtcmVzb3VyY2UtbnVtPjEwLjEy
OTY4L2Jqb24uMjAwNi4xNS45LjIxMDg3PC9lbGVjdHJvbmljLXJlc291cmNlLW51bT48L3JlY29y
ZD48L0NpdGU+PC9FbmROb3RlPgB=
</w:fldData>
        </w:fldChar>
      </w:r>
      <w:r w:rsidR="00AC10FE">
        <w:rPr>
          <w:rFonts w:cstheme="minorBidi"/>
        </w:rPr>
        <w:instrText xml:space="preserve"> ADDIN EN.CITE </w:instrText>
      </w:r>
      <w:r w:rsidR="00AC10FE">
        <w:rPr>
          <w:rFonts w:cstheme="minorBidi"/>
        </w:rPr>
        <w:fldChar w:fldCharType="begin">
          <w:fldData xml:space="preserve">PEVuZE5vdGU+PENpdGU+PEF1dGhvcj5Ib2dhbjwvQXV0aG9yPjxZZWFyPjIwMDY8L1llYXI+PFJl
Y051bT4xODI8L1JlY051bT48RGlzcGxheVRleHQ+PHN0eWxlIGZhY2U9InN1cGVyc2NyaXB0Ij4y
Mzwvc3R5bGU+PC9EaXNwbGF5VGV4dD48cmVjb3JkPjxyZWMtbnVtYmVyPjE4MjwvcmVjLW51bWJl
cj48Zm9yZWlnbi1rZXlzPjxrZXkgYXBwPSJFTiIgZGItaWQ9Ijl6MjVzYXJheHpyZXhqZXZzdzh4
OXB0bzIyeDlhenpmdnJ0dCIgdGltZXN0YW1wPSIxNTEzNjEzMjMxIj4xODI8L2tleT48L2ZvcmVp
Z24ta2V5cz48cmVmLXR5cGUgbmFtZT0iSm91cm5hbCBBcnRpY2xlIj4xNzwvcmVmLXR5cGU+PGNv
bnRyaWJ1dG9ycz48YXV0aG9ycz48YXV0aG9yPkhvZ2FuLCBKLjwvYXV0aG9yPjwvYXV0aG9ycz48
L2NvbnRyaWJ1dG9ycz48YXV0aC1hZGRyZXNzPkNyaXRpY2FsIENhcmUgT3V0cmVhY2ggU2Vydmlj
ZSwgUGVubmluZSBBY3V0ZSBOSFMgVHJ1c3QsIE5vcnRoIE1hbmNoZXN0ZXIgR2VuZXJhbCBIb3Nw
aXRhbC48L2F1dGgtYWRkcmVzcz48dGl0bGVzPjx0aXRsZT5XaHkgZG9uJmFwb3M7dCBudXJzZXMg
bW9uaXRvciB0aGUgcmVzcGlyYXRvcnkgcmF0ZXMgb2YgcGF0aWVudHM/PC90aXRsZT48c2Vjb25k
YXJ5LXRpdGxlPkJyIEogTnVyczwvc2Vjb25kYXJ5LXRpdGxlPjwvdGl0bGVzPjxwZXJpb2RpY2Fs
PjxmdWxsLXRpdGxlPkJyaXRpc2ggSm91cm5hbCBvZiBOdXJzaW5nPC9mdWxsLXRpdGxlPjxhYmJy
LTE+QnIuIEouIE51cnMuPC9hYmJyLTE+PGFiYnItMj5CciBKIE51cnM8L2FiYnItMj48L3Blcmlv
ZGljYWw+PHBhZ2VzPjQ4OS05MjwvcGFnZXM+PHZvbHVtZT4xNTwvdm9sdW1lPjxudW1iZXI+OTwv
bnVtYmVyPjxrZXl3b3Jkcz48a2V5d29yZD4qQXR0aXR1ZGUgb2YgSGVhbHRoIFBlcnNvbm5lbDwv
a2V5d29yZD48a2V5d29yZD5CbG9vZCBQcmVzc3VyZSBEZXRlcm1pbmF0aW9uL251cnNpbmc8L2tl
eXdvcmQ+PGtleXdvcmQ+Qm9keSBUZW1wZXJhdHVyZTwva2V5d29yZD48a2V5d29yZD5DbGluaWNh
bCBDb21wZXRlbmNlPC9rZXl3b3JkPjxrZXl3b3JkPkNvbnNjaW91c25lc3M8L2tleXdvcmQ+PGtl
eXdvcmQ+Q3JpdGljYWwgSWxsbmVzcy8qbnVyc2luZzwva2V5d29yZD48a2V5d29yZD5EZWNpc2lv
biBNYWtpbmc8L2tleXdvcmQ+PGtleXdvcmQ+RWFybHkgRGlhZ25vc2lzPC9rZXl3b3JkPjxrZXl3
b3JkPkVkdWNhdGlvbiwgTnVyc2luZywgQ29udGludWluZzwva2V5d29yZD48a2V5d29yZD5Gb2N1
cyBHcm91cHM8L2tleXdvcmQ+PGtleXdvcmQ+SGVhbHRoIEtub3dsZWRnZSwgQXR0aXR1ZGVzLCBQ
cmFjdGljZTwva2V5d29yZD48a2V5d29yZD5IZWFsdGggU2VydmljZXMgTmVlZHMgYW5kIERlbWFu
ZDwva2V5d29yZD48a2V5d29yZD5IdW1hbnM8L2tleXdvcmQ+PGtleXdvcmQ+TW9uaXRvcmluZywg
UGh5c2lvbG9naWMvbWV0aG9kcy8qbnVyc2luZzwva2V5d29yZD48a2V5d29yZD5Nb3RpdmF0aW9u
PC9rZXl3b3JkPjxrZXl3b3JkPk51cnNlcyZhcG9zOyBBaWRlcy9lZHVjYXRpb24vKnBzeWNob2xv
Z3k8L2tleXdvcmQ+PGtleXdvcmQ+TnVyc2luZyBBc3Nlc3NtZW50LyptZXRob2RzPC9rZXl3b3Jk
PjxrZXl3b3JkPk51cnNpbmcgTWV0aG9kb2xvZ3kgUmVzZWFyY2g8L2tleXdvcmQ+PGtleXdvcmQ+
TnVyc2luZyBTdGFmZiwgSG9zcGl0YWwvZWR1Y2F0aW9uLypwc3ljaG9sb2d5PC9rZXl3b3JkPjxr
ZXl3b3JkPk9ic2VydmF0aW9uL21ldGhvZHM8L2tleXdvcmQ+PGtleXdvcmQ+UHVsc2U8L2tleXdv
cmQ+PGtleXdvcmQ+UXVhbGl0YXRpdmUgUmVzZWFyY2g8L2tleXdvcmQ+PGtleXdvcmQ+KlJlc3Bp
cmF0aW9uPC9rZXl3b3JkPjxrZXl3b3JkPlJpc2sgRmFjdG9yczwva2V5d29yZD48a2V5d29yZD5T
ZXZlcml0eSBvZiBJbGxuZXNzIEluZGV4PC9rZXl3b3JkPjwva2V5d29yZHM+PGRhdGVzPjx5ZWFy
PjIwMDY8L3llYXI+PHB1Yi1kYXRlcz48ZGF0ZT5NYXkgMTEtMjQ8L2RhdGU+PC9wdWItZGF0ZXM+
PC9kYXRlcz48aXNibj4wOTY2LTA0NjEgKFByaW50KSYjeEQ7MDk2Ni0wNDYxIChMaW5raW5nKTwv
aXNibj48YWNjZXNzaW9uLW51bT4xNjcyMzkyMTwvYWNjZXNzaW9uLW51bT48dXJscz48cmVsYXRl
ZC11cmxzPjx1cmw+aHR0cHM6Ly93d3cubmNiaS5ubG0ubmloLmdvdi9wdWJtZWQvMTY3MjM5MjE8
L3VybD48L3JlbGF0ZWQtdXJscz48L3VybHM+PGVsZWN0cm9uaWMtcmVzb3VyY2UtbnVtPjEwLjEy
OTY4L2Jqb24uMjAwNi4xNS45LjIxMDg3PC9lbGVjdHJvbmljLXJlc291cmNlLW51bT48L3JlY29y
ZD48L0NpdGU+PC9FbmROb3RlPgB=
</w:fldData>
        </w:fldChar>
      </w:r>
      <w:r w:rsidR="00AC10FE">
        <w:rPr>
          <w:rFonts w:cstheme="minorBidi"/>
        </w:rPr>
        <w:instrText xml:space="preserve"> ADDIN EN.CITE.DATA </w:instrText>
      </w:r>
      <w:r w:rsidR="00AC10FE">
        <w:rPr>
          <w:rFonts w:cstheme="minorBidi"/>
        </w:rPr>
      </w:r>
      <w:r w:rsidR="00AC10FE">
        <w:rPr>
          <w:rFonts w:cstheme="minorBidi"/>
        </w:rPr>
        <w:fldChar w:fldCharType="end"/>
      </w:r>
      <w:r w:rsidR="005A3480" w:rsidRPr="004C16E9">
        <w:rPr>
          <w:rFonts w:cstheme="minorBidi"/>
        </w:rPr>
      </w:r>
      <w:r w:rsidR="005A3480" w:rsidRPr="004C16E9">
        <w:rPr>
          <w:rFonts w:cstheme="minorBidi"/>
        </w:rPr>
        <w:fldChar w:fldCharType="separate"/>
      </w:r>
      <w:r w:rsidR="00AC10FE" w:rsidRPr="00AC10FE">
        <w:rPr>
          <w:rFonts w:cstheme="minorBidi"/>
          <w:noProof/>
          <w:vertAlign w:val="superscript"/>
        </w:rPr>
        <w:t>23</w:t>
      </w:r>
      <w:r w:rsidR="005A3480" w:rsidRPr="004C16E9">
        <w:rPr>
          <w:rFonts w:cstheme="minorBidi"/>
        </w:rPr>
        <w:fldChar w:fldCharType="end"/>
      </w:r>
      <w:r w:rsidR="00A950F1" w:rsidRPr="004C16E9">
        <w:rPr>
          <w:rFonts w:cstheme="minorBidi"/>
        </w:rPr>
        <w:t xml:space="preserve"> The extent to which such delegation has occurred in the present Trust is unclear, </w:t>
      </w:r>
      <w:r w:rsidRPr="004C16E9">
        <w:rPr>
          <w:rFonts w:cstheme="minorBidi"/>
        </w:rPr>
        <w:t xml:space="preserve">as the record of who undertook the observation was incomplete and unreliable, </w:t>
      </w:r>
      <w:r w:rsidR="00A950F1" w:rsidRPr="004C16E9">
        <w:rPr>
          <w:rFonts w:cstheme="minorBidi"/>
        </w:rPr>
        <w:t xml:space="preserve">although </w:t>
      </w:r>
      <w:r w:rsidR="00DC69D5" w:rsidRPr="004C16E9">
        <w:rPr>
          <w:rFonts w:cstheme="minorBidi"/>
        </w:rPr>
        <w:t>all health care assistants are expected to have the competency to und</w:t>
      </w:r>
      <w:r w:rsidRPr="004C16E9">
        <w:rPr>
          <w:rFonts w:cstheme="minorBidi"/>
        </w:rPr>
        <w:t>ertake and record vital signs ob</w:t>
      </w:r>
      <w:r w:rsidR="00DC69D5" w:rsidRPr="004C16E9">
        <w:rPr>
          <w:rFonts w:cstheme="minorBidi"/>
        </w:rPr>
        <w:t xml:space="preserve">servations. </w:t>
      </w:r>
      <w:r w:rsidR="0013709B">
        <w:rPr>
          <w:rFonts w:cstheme="minorBidi"/>
        </w:rPr>
        <w:t xml:space="preserve">Being unable to establish whether such delegation occurs prevents us from understanding the role HCAs may play in avoiding nursing missed care. </w:t>
      </w:r>
      <w:r w:rsidR="00DC69D5" w:rsidRPr="004C16E9">
        <w:rPr>
          <w:rFonts w:cstheme="minorBidi"/>
        </w:rPr>
        <w:t>A</w:t>
      </w:r>
      <w:r w:rsidR="00A950F1" w:rsidRPr="004C16E9">
        <w:rPr>
          <w:rFonts w:cstheme="minorBidi"/>
        </w:rPr>
        <w:t xml:space="preserve">necdotal accounts suggest </w:t>
      </w:r>
      <w:r w:rsidR="00B77D03" w:rsidRPr="004C16E9">
        <w:rPr>
          <w:rFonts w:cstheme="minorBidi"/>
        </w:rPr>
        <w:t xml:space="preserve">that HCAs </w:t>
      </w:r>
      <w:r w:rsidR="00B77D03" w:rsidRPr="004C16E9">
        <w:rPr>
          <w:rFonts w:cstheme="minorBidi"/>
        </w:rPr>
        <w:lastRenderedPageBreak/>
        <w:t xml:space="preserve">undertaking vital signs </w:t>
      </w:r>
      <w:r w:rsidR="00A75F9A" w:rsidRPr="004C16E9">
        <w:rPr>
          <w:rFonts w:cstheme="minorBidi"/>
        </w:rPr>
        <w:t>is</w:t>
      </w:r>
      <w:r w:rsidR="00A950F1" w:rsidRPr="004C16E9">
        <w:rPr>
          <w:rFonts w:cstheme="minorBidi"/>
        </w:rPr>
        <w:t xml:space="preserve"> widespread. Thus, it may </w:t>
      </w:r>
      <w:r w:rsidR="0032710C" w:rsidRPr="004C16E9">
        <w:rPr>
          <w:rFonts w:cstheme="minorBidi"/>
        </w:rPr>
        <w:t xml:space="preserve">simply </w:t>
      </w:r>
      <w:r w:rsidR="00A950F1" w:rsidRPr="004C16E9">
        <w:rPr>
          <w:rFonts w:cstheme="minorBidi"/>
        </w:rPr>
        <w:t>be that compliance with the vital signs observation protocol is a good indicator of job performance for HCAs but not for RNs because of different responsibilities.</w:t>
      </w:r>
      <w:r w:rsidR="0032710C" w:rsidRPr="004C16E9">
        <w:rPr>
          <w:rFonts w:cstheme="minorBidi"/>
        </w:rPr>
        <w:t xml:space="preserve"> </w:t>
      </w:r>
      <w:r w:rsidR="00D21762" w:rsidRPr="004C16E9">
        <w:rPr>
          <w:rFonts w:cstheme="minorBidi"/>
        </w:rPr>
        <w:t>Alternatively,</w:t>
      </w:r>
      <w:r w:rsidR="0032710C" w:rsidRPr="004C16E9">
        <w:rPr>
          <w:rFonts w:cstheme="minorBidi"/>
        </w:rPr>
        <w:t xml:space="preserve"> it may be that long shifts adversely affect HCAs but not RNs or that RNs place a higher priority on ensuring timely observation even though their overall capacity is similarly affected by long shifts.</w:t>
      </w:r>
    </w:p>
    <w:p w14:paraId="467B417C" w14:textId="13747BDF" w:rsidR="0032710C" w:rsidRPr="004C16E9" w:rsidRDefault="00A87BE3" w:rsidP="004A3992">
      <w:pPr>
        <w:rPr>
          <w:rFonts w:cstheme="minorBidi"/>
        </w:rPr>
      </w:pPr>
      <w:r w:rsidRPr="004C16E9">
        <w:rPr>
          <w:rFonts w:cstheme="minorBidi"/>
        </w:rPr>
        <w:t xml:space="preserve">This study has some limitations. </w:t>
      </w:r>
      <w:r w:rsidR="00571595" w:rsidRPr="004C16E9">
        <w:rPr>
          <w:rFonts w:cstheme="minorBidi"/>
        </w:rPr>
        <w:t xml:space="preserve">We were </w:t>
      </w:r>
      <w:r w:rsidR="00B941CC" w:rsidRPr="004C16E9">
        <w:rPr>
          <w:rFonts w:cstheme="minorBidi"/>
        </w:rPr>
        <w:t xml:space="preserve">only </w:t>
      </w:r>
      <w:r w:rsidR="00571595" w:rsidRPr="004C16E9">
        <w:rPr>
          <w:rFonts w:cstheme="minorBidi"/>
        </w:rPr>
        <w:t xml:space="preserve">able to focus on a single aspect of job performance </w:t>
      </w:r>
      <w:r w:rsidR="00641FDA" w:rsidRPr="004C16E9">
        <w:rPr>
          <w:rFonts w:cstheme="minorBidi"/>
        </w:rPr>
        <w:t xml:space="preserve">- </w:t>
      </w:r>
      <w:r w:rsidR="00B941CC" w:rsidRPr="004C16E9">
        <w:rPr>
          <w:rFonts w:cstheme="minorBidi"/>
        </w:rPr>
        <w:t>vital signs monitoring</w:t>
      </w:r>
      <w:r w:rsidR="00641FDA" w:rsidRPr="004C16E9">
        <w:rPr>
          <w:rFonts w:cstheme="minorBidi"/>
        </w:rPr>
        <w:t xml:space="preserve"> -</w:t>
      </w:r>
      <w:r w:rsidR="00B941CC" w:rsidRPr="004C16E9">
        <w:rPr>
          <w:rFonts w:cstheme="minorBidi"/>
        </w:rPr>
        <w:t xml:space="preserve"> </w:t>
      </w:r>
      <w:r w:rsidR="00571595" w:rsidRPr="004C16E9">
        <w:rPr>
          <w:rFonts w:cstheme="minorBidi"/>
        </w:rPr>
        <w:t xml:space="preserve">which may not be </w:t>
      </w:r>
      <w:r w:rsidR="00B941CC" w:rsidRPr="004C16E9">
        <w:rPr>
          <w:rFonts w:cstheme="minorBidi"/>
        </w:rPr>
        <w:t xml:space="preserve">reflective </w:t>
      </w:r>
      <w:r w:rsidR="00571595" w:rsidRPr="004C16E9">
        <w:rPr>
          <w:rFonts w:cstheme="minorBidi"/>
        </w:rPr>
        <w:t>of global performance.</w:t>
      </w:r>
      <w:r w:rsidR="005A3480" w:rsidRPr="004C16E9">
        <w:rPr>
          <w:rFonts w:cstheme="minorBidi"/>
        </w:rPr>
        <w:t xml:space="preserve"> </w:t>
      </w:r>
      <w:r w:rsidR="00571595" w:rsidRPr="004C16E9">
        <w:rPr>
          <w:rFonts w:cstheme="minorBidi"/>
        </w:rPr>
        <w:t xml:space="preserve">We were </w:t>
      </w:r>
      <w:r w:rsidR="00B941CC" w:rsidRPr="004C16E9">
        <w:rPr>
          <w:rFonts w:cstheme="minorBidi"/>
        </w:rPr>
        <w:t xml:space="preserve">also </w:t>
      </w:r>
      <w:r w:rsidR="00571595" w:rsidRPr="004C16E9">
        <w:rPr>
          <w:rFonts w:cstheme="minorBidi"/>
        </w:rPr>
        <w:t>unable to ascertain which staff group was assigned to take observations</w:t>
      </w:r>
      <w:r w:rsidR="00B941CC" w:rsidRPr="004C16E9">
        <w:rPr>
          <w:rFonts w:cstheme="minorBidi"/>
        </w:rPr>
        <w:t>.</w:t>
      </w:r>
      <w:r w:rsidR="00571595" w:rsidRPr="004C16E9">
        <w:rPr>
          <w:rFonts w:cstheme="minorBidi"/>
        </w:rPr>
        <w:t xml:space="preserve"> </w:t>
      </w:r>
      <w:r w:rsidR="00B941CC" w:rsidRPr="004C16E9">
        <w:rPr>
          <w:rFonts w:cstheme="minorBidi"/>
        </w:rPr>
        <w:t>Furthermore, it was not</w:t>
      </w:r>
      <w:r w:rsidR="00571595" w:rsidRPr="004C16E9">
        <w:rPr>
          <w:rFonts w:cstheme="minorBidi"/>
        </w:rPr>
        <w:t xml:space="preserve"> </w:t>
      </w:r>
      <w:r w:rsidR="00B941CC" w:rsidRPr="004C16E9">
        <w:rPr>
          <w:rFonts w:cstheme="minorBidi"/>
        </w:rPr>
        <w:t xml:space="preserve">possible to </w:t>
      </w:r>
      <w:r w:rsidR="00571595" w:rsidRPr="004C16E9">
        <w:rPr>
          <w:rFonts w:cstheme="minorBidi"/>
        </w:rPr>
        <w:t>determine whether observations were deliberately omitted for clinical reasons despite being in</w:t>
      </w:r>
      <w:r w:rsidR="00C02082" w:rsidRPr="004C16E9">
        <w:rPr>
          <w:rFonts w:cstheme="minorBidi"/>
        </w:rPr>
        <w:t xml:space="preserve"> contravention of the protocol.</w:t>
      </w:r>
      <w:r w:rsidR="00571595" w:rsidRPr="004C16E9">
        <w:rPr>
          <w:rFonts w:cstheme="minorBidi"/>
        </w:rPr>
        <w:t xml:space="preserve"> For example, </w:t>
      </w:r>
      <w:r w:rsidR="0032710C" w:rsidRPr="004C16E9">
        <w:rPr>
          <w:rFonts w:cstheme="minorBidi"/>
        </w:rPr>
        <w:t xml:space="preserve">in </w:t>
      </w:r>
      <w:r w:rsidR="00B941CC" w:rsidRPr="004C16E9">
        <w:rPr>
          <w:rFonts w:cstheme="minorBidi"/>
        </w:rPr>
        <w:t>a previous study</w:t>
      </w:r>
      <w:r w:rsidR="0032710C" w:rsidRPr="004C16E9">
        <w:rPr>
          <w:rFonts w:cstheme="minorBidi"/>
        </w:rPr>
        <w:t xml:space="preserve"> </w:t>
      </w:r>
      <w:r w:rsidR="00571595" w:rsidRPr="004C16E9">
        <w:rPr>
          <w:rFonts w:cstheme="minorBidi"/>
        </w:rPr>
        <w:t>n</w:t>
      </w:r>
      <w:r w:rsidR="005A3480" w:rsidRPr="004C16E9">
        <w:rPr>
          <w:rFonts w:cstheme="minorBidi"/>
        </w:rPr>
        <w:t xml:space="preserve">ursing staff </w:t>
      </w:r>
      <w:r w:rsidR="0032710C" w:rsidRPr="004C16E9">
        <w:rPr>
          <w:rFonts w:cstheme="minorBidi"/>
        </w:rPr>
        <w:t xml:space="preserve">have </w:t>
      </w:r>
      <w:r w:rsidR="005A3480" w:rsidRPr="004C16E9">
        <w:rPr>
          <w:rFonts w:cstheme="minorBidi"/>
        </w:rPr>
        <w:t xml:space="preserve">reported choosing not to perform </w:t>
      </w:r>
      <w:r w:rsidR="00B941CC" w:rsidRPr="004C16E9">
        <w:rPr>
          <w:rFonts w:cstheme="minorBidi"/>
        </w:rPr>
        <w:t xml:space="preserve">some </w:t>
      </w:r>
      <w:r w:rsidR="005A3480" w:rsidRPr="004C16E9">
        <w:rPr>
          <w:rFonts w:cstheme="minorBidi"/>
        </w:rPr>
        <w:t xml:space="preserve">observations at night because they </w:t>
      </w:r>
      <w:r w:rsidR="00B941CC" w:rsidRPr="004C16E9">
        <w:rPr>
          <w:rFonts w:cstheme="minorBidi"/>
        </w:rPr>
        <w:t>felt waking</w:t>
      </w:r>
      <w:r w:rsidR="005A3480" w:rsidRPr="004C16E9">
        <w:rPr>
          <w:rFonts w:cstheme="minorBidi"/>
        </w:rPr>
        <w:t xml:space="preserve"> patients </w:t>
      </w:r>
      <w:r w:rsidR="00B941CC" w:rsidRPr="004C16E9">
        <w:rPr>
          <w:rFonts w:cstheme="minorBidi"/>
        </w:rPr>
        <w:t>could have a negative effect on individual patients. These reason</w:t>
      </w:r>
      <w:r w:rsidR="00881DCA" w:rsidRPr="004C16E9">
        <w:rPr>
          <w:rFonts w:cstheme="minorBidi"/>
        </w:rPr>
        <w:t>s</w:t>
      </w:r>
      <w:r w:rsidR="00B941CC" w:rsidRPr="004C16E9">
        <w:rPr>
          <w:rFonts w:cstheme="minorBidi"/>
        </w:rPr>
        <w:t xml:space="preserve"> included patients </w:t>
      </w:r>
      <w:r w:rsidR="005A3480" w:rsidRPr="004C16E9">
        <w:rPr>
          <w:rFonts w:cstheme="minorBidi"/>
        </w:rPr>
        <w:t xml:space="preserve">who had difficulty sleeping </w:t>
      </w:r>
      <w:r w:rsidR="00B941CC" w:rsidRPr="004C16E9">
        <w:rPr>
          <w:rFonts w:cstheme="minorBidi"/>
        </w:rPr>
        <w:t>and</w:t>
      </w:r>
      <w:r w:rsidR="005A3480" w:rsidRPr="004C16E9">
        <w:rPr>
          <w:rFonts w:cstheme="minorBidi"/>
        </w:rPr>
        <w:t xml:space="preserve"> ‘confused’ patients who may become agitated</w:t>
      </w:r>
      <w:r w:rsidR="00C8262A" w:rsidRPr="004C16E9">
        <w:rPr>
          <w:rFonts w:cstheme="minorBidi"/>
        </w:rPr>
        <w:t>.</w:t>
      </w:r>
      <w:r w:rsidR="00E46BE6" w:rsidRPr="004C16E9">
        <w:rPr>
          <w:rFonts w:cstheme="minorBidi"/>
        </w:rPr>
        <w:fldChar w:fldCharType="begin">
          <w:fldData xml:space="preserve">PEVuZE5vdGU+PENpdGU+PEF1dGhvcj5Ib3BlPC9BdXRob3I+PFJlY051bT41ODQ8L1JlY051bT48
RGlzcGxheVRleHQ+PHN0eWxlIGZhY2U9InN1cGVyc2NyaXB0Ij4yNDwvc3R5bGU+PC9EaXNwbGF5
VGV4dD48cmVjb3JkPjxyZWMtbnVtYmVyPjU4NDwvcmVjLW51bWJlcj48Zm9yZWlnbi1rZXlzPjxr
ZXkgYXBwPSJFTiIgZGItaWQ9Ijl6MjVzYXJheHpyZXhqZXZzdzh4OXB0bzIyeDlhenpmdnJ0dCIg
dGltZXN0YW1wPSIxNTIxNTQ4Njk4Ij41ODQ8L2tleT48L2ZvcmVpZ24ta2V5cz48cmVmLXR5cGUg
bmFtZT0iSm91cm5hbCBBcnRpY2xlIj4xNzwvcmVmLXR5cGU+PGNvbnRyaWJ1dG9ycz48YXV0aG9y
cz48YXV0aG9yPkhvcGUsIEouPC9hdXRob3I+PGF1dGhvcj5SZWNpby1TYXVjZWRvLCBBLjwvYXV0
aG9yPjxhdXRob3I+Rm9nZywgQy48L2F1dGhvcj48YXV0aG9yPkdyaWZmaXRocywgUC48L2F1dGhv
cj48YXV0aG9yPlNtaXRoLCBHLiBCLjwvYXV0aG9yPjxhdXRob3I+V2VzdHdvb2QsIEcuPC9hdXRo
b3I+PGF1dGhvcj5TY2htaWR0LCBQLiBFLjwvYXV0aG9yPjwvYXV0aG9ycz48L2NvbnRyaWJ1dG9y
cz48YXV0aC1hZGRyZXNzPkZhY3VsdHkgb2YgSGVhbHRoIFNjaWVuY2VzLCBVbml2ZXJzaXR5IG9m
IFNvdXRoYW1wdG9uLCBOYXRpb25hbCBJbnN0aXR1dGUgZm9yIEhlYWx0aCBSZXNlYXJjaCAoTklI
UikgQ29sbGFib3JhdGlvbiBmb3IgQXBwbGllZCBIZWFsdGggUmVzZWFyY2ggYW5kIENhcmUgKENM
QUhSQykgV2Vzc2V4LCBTb3V0aGFtcHRvbiwgVUsuJiN4RDtTY2hvb2wgb2YgSGVhbHRoIFNjaWVu
Y2VzIGFuZCBTb2NpYWwgV29yaywgVW5pdmVyc2l0eSBvZiBQb3J0c21vdXRoLCBQb3J0c21vdXRo
LCBOYXRpb25hbCBJbnN0aXR1dGUgZm9yIEhlYWx0aCBSZXNlYXJjaCAoTklIUikgQ29sbGFib3Jh
dGlvbiBmb3IgQXBwbGllZCBIZWFsdGggUmVzZWFyY2ggYW5kIENhcmUgKENMQUhSQykgV2Vzc2V4
LCBTb3V0aGFtcHRvbiwgVUsuJiN4RDtQb3J0c21vdXRoIEhvc3BpdGFscyBOSFMgVHJ1c3QsIFJl
c2VhcmNoIGFuZCBJbm5vdmF0aW9uLCBRdWVlbiBBbGV4YW5kcmEgSG9zcGl0YWwsIENvc2hhbSwg
UG9ydHNtb3V0aCwgTmF0aW9uYWwgSW5zdGl0dXRlIGZvciBIZWFsdGggUmVzZWFyY2ggKE5JSFIp
IENvbGxhYm9yYXRpb24gZm9yIEFwcGxpZWQgSGVhbHRoIFJlc2VhcmNoIGFuZCBDYXJlIChDTEFI
UkMpIFdlc3NleCwgU291dGhhbXB0b24sIFVLLiYjeEQ7Q2VudHJlIG9mIFBvc3RncmFkdWF0ZSBN
ZWRpY2FsIFJlc2VhcmNoICZhbXA7IEVkdWNhdGlvbiAoQ29QTVJFKSwgRmFjdWx0eSBvZiBIZWFs
dGggYW5kIFNvY2lhbCBTY2llbmNlcywgQm91cm5lbW91dGggVW5pdmVyc2l0eSwgQm91cm5lbW91
dGgsIERvcnNldCwgVUsuJiN4RDtGYWN1bHR5IG9mIEhlYWx0aCBTY2llbmNlcywgQ2xpbmljYWwg
QWNhZGVtaWMgRmFjaWxpdHksIFRoZSBRVWFEIEJ1aWxkaW5nLCBRdWVlbiBBbGV4YW5kcmEgSG9z
cGl0YWwsIFVuaXZlcnNpdHkgb2YgU291dGhhbXB0b24sIFBvcnRzbW91dGgsIE5hdGlvbmFsIElu
c3RpdHV0ZSBmb3IgSGVhbHRoIFJlc2VhcmNoIChOSUhSKSBDb2xsYWJvcmF0aW9uIGZvciBBcHBs
aWVkIEhlYWx0aCBSZXNlYXJjaCBhbmQgQ2FyZSAoQ0xBSFJDKSBXZXNzZXgsIFNvdXRoYW1wdG9u
LCBVSy4mI3hEO01lZGljYWwgQXNzZXNzbWVudCBVbml0LCBQb3J0c21vdXRoIEhvc3BpdGFscyBO
SFMgVHJ1c3QsIFF1ZWVuIEFsZXhhbmRyYSBIb3NwaXRhbCwgUG9ydHNtb3V0aCwgTmF0aW9uYWwg
SW5zdGl0dXRlIGZvciBIZWFsdGggUmVzZWFyY2ggKE5JSFIpIENvbGxhYm9yYXRpb24gZm9yIEFw
cGxpZWQgSGVhbHRoIFJlc2VhcmNoIGFuZCBDYXJlIChDTEFIUkMpIFdlc3NleCwgU291dGhhbXB0
b24sIFVLLjwvYXV0aC1hZGRyZXNzPjx0aXRsZXM+PHRpdGxlPkEgZnVuZGFtZW50YWwgY29uZmxp
Y3Qgb2YgY2FyZTogTnVyc2VzJmFwb3M7IGFjY291bnRzIG9mIGJhbGFuY2luZyBwYXRpZW50cyZh
cG9zOyBzbGVlcCB3aXRoIHRha2luZyB2aXRhbCBzaWduIG9ic2VydmF0aW9ucyBhdCBuaWdodDwv
dGl0bGU+PHNlY29uZGFyeS10aXRsZT5KIENsaW4gTnVyczwvc2Vjb25kYXJ5LXRpdGxlPjwvdGl0
bGVzPjxwZXJpb2RpY2FsPjxmdWxsLXRpdGxlPkpvdXJuYWwgb2YgQ2xpbmljYWwgTnVyc2luZzwv
ZnVsbC10aXRsZT48YWJici0xPkouIENsaW4uIE51cnMuPC9hYmJyLTE+PGFiYnItMj5KIENsaW4g
TnVyczwvYWJici0yPjwvcGVyaW9kaWNhbD48dm9sdW1lPjA8L3ZvbHVtZT48bnVtYmVyPjA8L251
bWJlcj48a2V5d29yZHM+PGtleXdvcmQ+YWR1bHQgbnVyc2luZzwva2V5d29yZD48a2V5d29yZD5j
bGluaWNhbCBqdWRnZW1lbnQ8L2tleXdvcmQ+PGtleXdvcmQ+ZGVtZW50aWEgY2FyZTwva2V5d29y
ZD48a2V5d29yZD5ndWlkZWxpbmUgYWRoZXJlbmNlPC9rZXl3b3JkPjxrZXl3b3JkPm51cnNpbmcg
Y2FyZTwva2V5d29yZD48a2V5d29yZD5wYWxsaWF0aXZlIGNhcmU8L2tleXdvcmQ+PGtleXdvcmQ+
cXVhbGl0YXRpdmUgc3R1ZHk8L2tleXdvcmQ+PGtleXdvcmQ+c2xlZXAgZGlzdHVyYmFuY2U8L2tl
eXdvcmQ+PGtleXdvcmQ+dml0YWwgc2lnbjwva2V5d29yZD48L2tleXdvcmRzPjxkYXRlcz48eWVh
cj4yMDE3PC95ZWFyPjxwdWItZGF0ZXM+PGRhdGU+RGVjIDIxPC9kYXRlPjwvcHViLWRhdGVzPjwv
ZGF0ZXM+PGlzYm4+MTM2NS0yNzAyIChFbGVjdHJvbmljKSYjeEQ7MDk2Mi0xMDY3IChMaW5raW5n
KTwvaXNibj48YWNjZXNzaW9uLW51bT4yOTI2NjQ4OTwvYWNjZXNzaW9uLW51bT48dXJscz48cmVs
YXRlZC11cmxzPjx1cmw+aHR0cHM6Ly93d3cubmNiaS5ubG0ubmloLmdvdi9wdWJtZWQvMjkyNjY0
ODk8L3VybD48L3JlbGF0ZWQtdXJscz48L3VybHM+PGVsZWN0cm9uaWMtcmVzb3VyY2UtbnVtPjEw
LjExMTEvam9jbi4xNDIzNDwvZWxlY3Ryb25pYy1yZXNvdXJjZS1udW0+PC9yZWNvcmQ+PC9DaXRl
PjwvRW5kTm90ZT4A
</w:fldData>
        </w:fldChar>
      </w:r>
      <w:r w:rsidR="00AC10FE">
        <w:rPr>
          <w:rFonts w:cstheme="minorBidi"/>
        </w:rPr>
        <w:instrText xml:space="preserve"> ADDIN EN.CITE </w:instrText>
      </w:r>
      <w:r w:rsidR="00AC10FE">
        <w:rPr>
          <w:rFonts w:cstheme="minorBidi"/>
        </w:rPr>
        <w:fldChar w:fldCharType="begin">
          <w:fldData xml:space="preserve">PEVuZE5vdGU+PENpdGU+PEF1dGhvcj5Ib3BlPC9BdXRob3I+PFJlY051bT41ODQ8L1JlY051bT48
RGlzcGxheVRleHQ+PHN0eWxlIGZhY2U9InN1cGVyc2NyaXB0Ij4yNDwvc3R5bGU+PC9EaXNwbGF5
VGV4dD48cmVjb3JkPjxyZWMtbnVtYmVyPjU4NDwvcmVjLW51bWJlcj48Zm9yZWlnbi1rZXlzPjxr
ZXkgYXBwPSJFTiIgZGItaWQ9Ijl6MjVzYXJheHpyZXhqZXZzdzh4OXB0bzIyeDlhenpmdnJ0dCIg
dGltZXN0YW1wPSIxNTIxNTQ4Njk4Ij41ODQ8L2tleT48L2ZvcmVpZ24ta2V5cz48cmVmLXR5cGUg
bmFtZT0iSm91cm5hbCBBcnRpY2xlIj4xNzwvcmVmLXR5cGU+PGNvbnRyaWJ1dG9ycz48YXV0aG9y
cz48YXV0aG9yPkhvcGUsIEouPC9hdXRob3I+PGF1dGhvcj5SZWNpby1TYXVjZWRvLCBBLjwvYXV0
aG9yPjxhdXRob3I+Rm9nZywgQy48L2F1dGhvcj48YXV0aG9yPkdyaWZmaXRocywgUC48L2F1dGhv
cj48YXV0aG9yPlNtaXRoLCBHLiBCLjwvYXV0aG9yPjxhdXRob3I+V2VzdHdvb2QsIEcuPC9hdXRo
b3I+PGF1dGhvcj5TY2htaWR0LCBQLiBFLjwvYXV0aG9yPjwvYXV0aG9ycz48L2NvbnRyaWJ1dG9y
cz48YXV0aC1hZGRyZXNzPkZhY3VsdHkgb2YgSGVhbHRoIFNjaWVuY2VzLCBVbml2ZXJzaXR5IG9m
IFNvdXRoYW1wdG9uLCBOYXRpb25hbCBJbnN0aXR1dGUgZm9yIEhlYWx0aCBSZXNlYXJjaCAoTklI
UikgQ29sbGFib3JhdGlvbiBmb3IgQXBwbGllZCBIZWFsdGggUmVzZWFyY2ggYW5kIENhcmUgKENM
QUhSQykgV2Vzc2V4LCBTb3V0aGFtcHRvbiwgVUsuJiN4RDtTY2hvb2wgb2YgSGVhbHRoIFNjaWVu
Y2VzIGFuZCBTb2NpYWwgV29yaywgVW5pdmVyc2l0eSBvZiBQb3J0c21vdXRoLCBQb3J0c21vdXRo
LCBOYXRpb25hbCBJbnN0aXR1dGUgZm9yIEhlYWx0aCBSZXNlYXJjaCAoTklIUikgQ29sbGFib3Jh
dGlvbiBmb3IgQXBwbGllZCBIZWFsdGggUmVzZWFyY2ggYW5kIENhcmUgKENMQUhSQykgV2Vzc2V4
LCBTb3V0aGFtcHRvbiwgVUsuJiN4RDtQb3J0c21vdXRoIEhvc3BpdGFscyBOSFMgVHJ1c3QsIFJl
c2VhcmNoIGFuZCBJbm5vdmF0aW9uLCBRdWVlbiBBbGV4YW5kcmEgSG9zcGl0YWwsIENvc2hhbSwg
UG9ydHNtb3V0aCwgTmF0aW9uYWwgSW5zdGl0dXRlIGZvciBIZWFsdGggUmVzZWFyY2ggKE5JSFIp
IENvbGxhYm9yYXRpb24gZm9yIEFwcGxpZWQgSGVhbHRoIFJlc2VhcmNoIGFuZCBDYXJlIChDTEFI
UkMpIFdlc3NleCwgU291dGhhbXB0b24sIFVLLiYjeEQ7Q2VudHJlIG9mIFBvc3RncmFkdWF0ZSBN
ZWRpY2FsIFJlc2VhcmNoICZhbXA7IEVkdWNhdGlvbiAoQ29QTVJFKSwgRmFjdWx0eSBvZiBIZWFs
dGggYW5kIFNvY2lhbCBTY2llbmNlcywgQm91cm5lbW91dGggVW5pdmVyc2l0eSwgQm91cm5lbW91
dGgsIERvcnNldCwgVUsuJiN4RDtGYWN1bHR5IG9mIEhlYWx0aCBTY2llbmNlcywgQ2xpbmljYWwg
QWNhZGVtaWMgRmFjaWxpdHksIFRoZSBRVWFEIEJ1aWxkaW5nLCBRdWVlbiBBbGV4YW5kcmEgSG9z
cGl0YWwsIFVuaXZlcnNpdHkgb2YgU291dGhhbXB0b24sIFBvcnRzbW91dGgsIE5hdGlvbmFsIElu
c3RpdHV0ZSBmb3IgSGVhbHRoIFJlc2VhcmNoIChOSUhSKSBDb2xsYWJvcmF0aW9uIGZvciBBcHBs
aWVkIEhlYWx0aCBSZXNlYXJjaCBhbmQgQ2FyZSAoQ0xBSFJDKSBXZXNzZXgsIFNvdXRoYW1wdG9u
LCBVSy4mI3hEO01lZGljYWwgQXNzZXNzbWVudCBVbml0LCBQb3J0c21vdXRoIEhvc3BpdGFscyBO
SFMgVHJ1c3QsIFF1ZWVuIEFsZXhhbmRyYSBIb3NwaXRhbCwgUG9ydHNtb3V0aCwgTmF0aW9uYWwg
SW5zdGl0dXRlIGZvciBIZWFsdGggUmVzZWFyY2ggKE5JSFIpIENvbGxhYm9yYXRpb24gZm9yIEFw
cGxpZWQgSGVhbHRoIFJlc2VhcmNoIGFuZCBDYXJlIChDTEFIUkMpIFdlc3NleCwgU291dGhhbXB0
b24sIFVLLjwvYXV0aC1hZGRyZXNzPjx0aXRsZXM+PHRpdGxlPkEgZnVuZGFtZW50YWwgY29uZmxp
Y3Qgb2YgY2FyZTogTnVyc2VzJmFwb3M7IGFjY291bnRzIG9mIGJhbGFuY2luZyBwYXRpZW50cyZh
cG9zOyBzbGVlcCB3aXRoIHRha2luZyB2aXRhbCBzaWduIG9ic2VydmF0aW9ucyBhdCBuaWdodDwv
dGl0bGU+PHNlY29uZGFyeS10aXRsZT5KIENsaW4gTnVyczwvc2Vjb25kYXJ5LXRpdGxlPjwvdGl0
bGVzPjxwZXJpb2RpY2FsPjxmdWxsLXRpdGxlPkpvdXJuYWwgb2YgQ2xpbmljYWwgTnVyc2luZzwv
ZnVsbC10aXRsZT48YWJici0xPkouIENsaW4uIE51cnMuPC9hYmJyLTE+PGFiYnItMj5KIENsaW4g
TnVyczwvYWJici0yPjwvcGVyaW9kaWNhbD48dm9sdW1lPjA8L3ZvbHVtZT48bnVtYmVyPjA8L251
bWJlcj48a2V5d29yZHM+PGtleXdvcmQ+YWR1bHQgbnVyc2luZzwva2V5d29yZD48a2V5d29yZD5j
bGluaWNhbCBqdWRnZW1lbnQ8L2tleXdvcmQ+PGtleXdvcmQ+ZGVtZW50aWEgY2FyZTwva2V5d29y
ZD48a2V5d29yZD5ndWlkZWxpbmUgYWRoZXJlbmNlPC9rZXl3b3JkPjxrZXl3b3JkPm51cnNpbmcg
Y2FyZTwva2V5d29yZD48a2V5d29yZD5wYWxsaWF0aXZlIGNhcmU8L2tleXdvcmQ+PGtleXdvcmQ+
cXVhbGl0YXRpdmUgc3R1ZHk8L2tleXdvcmQ+PGtleXdvcmQ+c2xlZXAgZGlzdHVyYmFuY2U8L2tl
eXdvcmQ+PGtleXdvcmQ+dml0YWwgc2lnbjwva2V5d29yZD48L2tleXdvcmRzPjxkYXRlcz48eWVh
cj4yMDE3PC95ZWFyPjxwdWItZGF0ZXM+PGRhdGU+RGVjIDIxPC9kYXRlPjwvcHViLWRhdGVzPjwv
ZGF0ZXM+PGlzYm4+MTM2NS0yNzAyIChFbGVjdHJvbmljKSYjeEQ7MDk2Mi0xMDY3IChMaW5raW5n
KTwvaXNibj48YWNjZXNzaW9uLW51bT4yOTI2NjQ4OTwvYWNjZXNzaW9uLW51bT48dXJscz48cmVs
YXRlZC11cmxzPjx1cmw+aHR0cHM6Ly93d3cubmNiaS5ubG0ubmloLmdvdi9wdWJtZWQvMjkyNjY0
ODk8L3VybD48L3JlbGF0ZWQtdXJscz48L3VybHM+PGVsZWN0cm9uaWMtcmVzb3VyY2UtbnVtPjEw
LjExMTEvam9jbi4xNDIzNDwvZWxlY3Ryb25pYy1yZXNvdXJjZS1udW0+PC9yZWNvcmQ+PC9DaXRl
PjwvRW5kTm90ZT4A
</w:fldData>
        </w:fldChar>
      </w:r>
      <w:r w:rsidR="00AC10FE">
        <w:rPr>
          <w:rFonts w:cstheme="minorBidi"/>
        </w:rPr>
        <w:instrText xml:space="preserve"> ADDIN EN.CITE.DATA </w:instrText>
      </w:r>
      <w:r w:rsidR="00AC10FE">
        <w:rPr>
          <w:rFonts w:cstheme="minorBidi"/>
        </w:rPr>
      </w:r>
      <w:r w:rsidR="00AC10FE">
        <w:rPr>
          <w:rFonts w:cstheme="minorBidi"/>
        </w:rPr>
        <w:fldChar w:fldCharType="end"/>
      </w:r>
      <w:r w:rsidR="00E46BE6" w:rsidRPr="004C16E9">
        <w:rPr>
          <w:rFonts w:cstheme="minorBidi"/>
        </w:rPr>
      </w:r>
      <w:r w:rsidR="00E46BE6" w:rsidRPr="004C16E9">
        <w:rPr>
          <w:rFonts w:cstheme="minorBidi"/>
        </w:rPr>
        <w:fldChar w:fldCharType="separate"/>
      </w:r>
      <w:r w:rsidR="00AC10FE" w:rsidRPr="00AC10FE">
        <w:rPr>
          <w:rFonts w:cstheme="minorBidi"/>
          <w:noProof/>
          <w:vertAlign w:val="superscript"/>
        </w:rPr>
        <w:t>24</w:t>
      </w:r>
      <w:r w:rsidR="00E46BE6" w:rsidRPr="004C16E9">
        <w:rPr>
          <w:rFonts w:cstheme="minorBidi"/>
        </w:rPr>
        <w:fldChar w:fldCharType="end"/>
      </w:r>
      <w:r w:rsidR="005A3480" w:rsidRPr="004C16E9">
        <w:rPr>
          <w:rFonts w:cstheme="minorBidi"/>
        </w:rPr>
        <w:t xml:space="preserve"> </w:t>
      </w:r>
      <w:r w:rsidR="003A241E" w:rsidRPr="003A241E">
        <w:rPr>
          <w:rFonts w:cstheme="minorBidi"/>
        </w:rPr>
        <w:t>Furthermore, patients may not have been available at the time observations were due, for example if they were undergoing diagnostic tests (e.g. radiology) elsewhere in the hospital.</w:t>
      </w:r>
      <w:r w:rsidR="003A241E">
        <w:rPr>
          <w:rFonts w:cstheme="minorBidi"/>
        </w:rPr>
        <w:t xml:space="preserve"> </w:t>
      </w:r>
      <w:r w:rsidR="0032710C" w:rsidRPr="004C16E9">
        <w:rPr>
          <w:rFonts w:cstheme="minorBidi"/>
        </w:rPr>
        <w:t xml:space="preserve">We did not study the </w:t>
      </w:r>
      <w:r w:rsidR="00B941CC" w:rsidRPr="004C16E9">
        <w:rPr>
          <w:rFonts w:cstheme="minorBidi"/>
        </w:rPr>
        <w:t xml:space="preserve">direct </w:t>
      </w:r>
      <w:r w:rsidR="0032710C" w:rsidRPr="004C16E9">
        <w:rPr>
          <w:rFonts w:cstheme="minorBidi"/>
        </w:rPr>
        <w:t>consequences of missed vital signs observations</w:t>
      </w:r>
      <w:r w:rsidR="00B941CC" w:rsidRPr="004C16E9">
        <w:rPr>
          <w:rFonts w:cstheme="minorBidi"/>
        </w:rPr>
        <w:t>,</w:t>
      </w:r>
      <w:r w:rsidR="0032710C" w:rsidRPr="004C16E9">
        <w:rPr>
          <w:rFonts w:cstheme="minorBidi"/>
        </w:rPr>
        <w:t xml:space="preserve"> although other studies have shown that missed care in general is associated with adverse patient outcomes</w:t>
      </w:r>
      <w:r w:rsidR="00C8262A" w:rsidRPr="004C16E9">
        <w:rPr>
          <w:rFonts w:cstheme="minorBidi"/>
        </w:rPr>
        <w:t>.</w:t>
      </w:r>
      <w:r w:rsidR="00E46BE6" w:rsidRPr="004C16E9">
        <w:rPr>
          <w:rFonts w:cstheme="minorBidi"/>
        </w:rPr>
        <w:fldChar w:fldCharType="begin"/>
      </w:r>
      <w:r w:rsidR="00FE5211">
        <w:rPr>
          <w:rFonts w:cstheme="minorBidi"/>
        </w:rPr>
        <w:instrText xml:space="preserve"> ADDIN EN.CITE &lt;EndNote&gt;&lt;Cite&gt;&lt;Author&gt;Recio</w:instrText>
      </w:r>
      <w:r w:rsidR="00FE5211">
        <w:rPr>
          <w:rFonts w:ascii="Cambria Math" w:hAnsi="Cambria Math" w:cs="Cambria Math"/>
        </w:rPr>
        <w:instrText>‐</w:instrText>
      </w:r>
      <w:r w:rsidR="00FE5211">
        <w:rPr>
          <w:rFonts w:cstheme="minorBidi"/>
        </w:rPr>
        <w:instrText>Saucedo&lt;/Author&gt;&lt;Year&gt;2017&lt;/Year&gt;&lt;RecNum&gt;655&lt;/RecNum&gt;&lt;DisplayText&gt;&lt;style face="superscript"&gt;13&lt;/style&gt;&lt;/DisplayText&gt;&lt;record&gt;&lt;rec-number&gt;655&lt;/rec-number&gt;&lt;foreign-keys&gt;&lt;key app="EN" db-id="9z25saraxzrexjevsw8x9pto22x9azzfvrtt" timestamp="1527163819"&gt;655&lt;/key&gt;&lt;/foreign-keys&gt;&lt;ref-type name="Journal Article"&gt;17&lt;/ref-type&gt;&lt;contributors&gt;&lt;authors&gt;&lt;author&gt;Recio</w:instrText>
      </w:r>
      <w:r w:rsidR="00FE5211">
        <w:rPr>
          <w:rFonts w:ascii="Cambria Math" w:hAnsi="Cambria Math" w:cs="Cambria Math"/>
        </w:rPr>
        <w:instrText>‐</w:instrText>
      </w:r>
      <w:r w:rsidR="00FE5211">
        <w:rPr>
          <w:rFonts w:cstheme="minorBidi"/>
        </w:rPr>
        <w:instrText>Saucedo, Alejandra&lt;/author&gt;&lt;author&gt;Dall&amp;apos;Ora, Chiara&lt;/author&gt;&lt;author&gt;Maruotti, Antonello&lt;/author&gt;&lt;author&gt;Ball, Jane&lt;/author&gt;&lt;author&gt;Briggs, Jim&lt;/author&gt;&lt;author&gt;Meredith, Paul&lt;/author&gt;&lt;author&gt;Redfern, Oliver &lt;/author&gt;&lt;author&gt;Kovacs, Caroline&lt;/author&gt;&lt;author&gt;Prytherch, David&lt;/author&gt;&lt;author&gt;Smith, Gary B&lt;/author&gt;&lt;author&gt;Griffiths, Peter&lt;/author&gt;&lt;/authors&gt;&lt;/contributors&gt;&lt;titles&gt;&lt;title&gt;What impact does nursing care left undone have on patient outcomes? Review of the literature&lt;/title&gt;&lt;secondary-title&gt;Journal of Clinical Nursing&lt;/secondary-title&gt;&lt;/titles&gt;&lt;periodical&gt;&lt;full-title&gt;Journal of Clinical Nursing&lt;/full-title&gt;&lt;abbr-1&gt;J. Clin. Nurs.&lt;/abbr-1&gt;&lt;abbr-2&gt;J Clin Nurs&lt;/abbr-2&gt;&lt;/periodical&gt;&lt;volume&gt;0&lt;/volume&gt;&lt;number&gt;0&lt;/number&gt;&lt;dates&gt;&lt;year&gt;2017&lt;/year&gt;&lt;/dates&gt;&lt;urls&gt;&lt;related-urls&gt;&lt;url&gt;https://onlinelibrary.wiley.com/doi/abs/10.1111/jocn.14058&lt;/url&gt;&lt;url&gt;https://onlinelibrary.wiley.com/doi/pdf/10.1111/jocn.14058&lt;/url&gt;&lt;/related-urls&gt;&lt;/urls&gt;&lt;electronic-resource-num&gt;doi:10.1111/jocn.14058&lt;/electronic-resource-num&gt;&lt;/record&gt;&lt;/Cite&gt;&lt;/EndNote&gt;</w:instrText>
      </w:r>
      <w:r w:rsidR="00E46BE6" w:rsidRPr="004C16E9">
        <w:rPr>
          <w:rFonts w:cstheme="minorBidi"/>
        </w:rPr>
        <w:fldChar w:fldCharType="separate"/>
      </w:r>
      <w:r w:rsidR="00FE5211" w:rsidRPr="00FE5211">
        <w:rPr>
          <w:rFonts w:cstheme="minorBidi"/>
          <w:noProof/>
          <w:vertAlign w:val="superscript"/>
        </w:rPr>
        <w:t>13</w:t>
      </w:r>
      <w:r w:rsidR="00E46BE6" w:rsidRPr="004C16E9">
        <w:rPr>
          <w:rFonts w:cstheme="minorBidi"/>
        </w:rPr>
        <w:fldChar w:fldCharType="end"/>
      </w:r>
      <w:r w:rsidR="0032710C" w:rsidRPr="004C16E9">
        <w:rPr>
          <w:rFonts w:cstheme="minorBidi"/>
        </w:rPr>
        <w:t xml:space="preserve"> Recent studies have shown that nurse</w:t>
      </w:r>
      <w:r w:rsidR="00B941CC" w:rsidRPr="004C16E9">
        <w:rPr>
          <w:rFonts w:cstheme="minorBidi"/>
        </w:rPr>
        <w:t>-</w:t>
      </w:r>
      <w:r w:rsidR="0032710C" w:rsidRPr="004C16E9">
        <w:rPr>
          <w:rFonts w:cstheme="minorBidi"/>
        </w:rPr>
        <w:t>reported missed care mediates the relationship between low staffing and mortality</w:t>
      </w:r>
      <w:r w:rsidR="00C8262A" w:rsidRPr="004C16E9">
        <w:rPr>
          <w:rFonts w:cstheme="minorBidi"/>
        </w:rPr>
        <w:t>,</w:t>
      </w:r>
      <w:r w:rsidR="00E46BE6" w:rsidRPr="004C16E9">
        <w:rPr>
          <w:rFonts w:cstheme="minorBidi"/>
        </w:rPr>
        <w:fldChar w:fldCharType="begin">
          <w:fldData xml:space="preserve">PEVuZE5vdGU+PENpdGU+PEF1dGhvcj5CYWxsPC9BdXRob3I+PFllYXI+MjAxODwvWWVhcj48UmVj
TnVtPjMzPC9SZWNOdW0+PERpc3BsYXlUZXh0PjxzdHlsZSBmYWNlPSJzdXBlcnNjcmlwdCI+MjU8
L3N0eWxlPjwvRGlzcGxheVRleHQ+PHJlY29yZD48cmVjLW51bWJlcj4zMzwvcmVjLW51bWJlcj48
Zm9yZWlnbi1rZXlzPjxrZXkgYXBwPSJFTiIgZGItaWQ9Ijl6MjVzYXJheHpyZXhqZXZzdzh4OXB0
bzIyeDlhenpmdnJ0dCIgdGltZXN0YW1wPSIxNTEzNjEzMjA5Ij4zMzwva2V5PjwvZm9yZWlnbi1r
ZXlzPjxyZWYtdHlwZSBuYW1lPSJKb3VybmFsIEFydGljbGUiPjE3PC9yZWYtdHlwZT48Y29udHJp
YnV0b3JzPjxhdXRob3JzPjxhdXRob3I+QmFsbCwgSi4gRS48L2F1dGhvcj48YXV0aG9yPkJydXlu
ZWVsLCBMLjwvYXV0aG9yPjxhdXRob3I+QWlrZW4sIEwuIEguPC9hdXRob3I+PGF1dGhvcj5TZXJt
ZXVzLCBXLjwvYXV0aG9yPjxhdXRob3I+U2xvYW5lLCBELiBNLjwvYXV0aG9yPjxhdXRob3I+UmFm
ZmVydHksIEEuIE0uPC9hdXRob3I+PGF1dGhvcj5MaW5kcXZpc3QsIFIuPC9hdXRob3I+PGF1dGhv
cj5UaXNoZWxtYW4sIEMuPC9hdXRob3I+PGF1dGhvcj5HcmlmZml0aHMsIFAuPC9hdXRob3I+PGF1
dGhvcj5SLiBONENhc3QgQ29uc29ydGl1bTwvYXV0aG9yPjwvYXV0aG9ycz48L2NvbnRyaWJ1dG9y
cz48YXV0aC1hZGRyZXNzPkRlcGFydG1lbnQgb2YgTGVhcm5pbmcsIEluZm9ybWF0aWNzLCBNYW5h
Z2VtZW50IGFuZCBFdGhpY3MgKExJTUUpLCBLYXJvbGluc2thIEluc3RpdHV0ZXQgKEtJKSwgU3Rv
Y2tob2xtLCBTd2VkZW47IFVuaXZlcnNpdHkgb2YgU291dGhhbXB0b24gJmFtcDsgTmF0aW9uYWwg
SW5zdGl0dXRlIGZvciBIZWFsdGggUmVzZWFyY2ggQ29sbGFib3JhdGlvbiBmb3IgTGVhZGVyc2hp
cCBpbiBBcHBsaWVkIEhlYWx0aCBSZXNlYXJjaCBhbmQgQ2FyZSAoQ0xBSFJDKSBXZXNzZXgsIFNv
dXRoYW1wdG9uLCBVbml0ZWQgS2luZ2RvbS4gRWxlY3Ryb25pYyBhZGRyZXNzOiBKYW5lLmJhbGxA
c290b24uYWMudWsuJiN4RDtLVSBMZXV2ZW4gSW5zdGl0dXRlIGZvciBIZWFsdGhjYXJlIFBvbGlj
eSwgVW5pdmVyc2l0eSBvZiBMZXV2ZW4sIExldXZlbiwgQmVsZ2l1bS4mI3hEO0NlbnRlciBmb3Ig
SGVhbHRoIE91dGNvbWVzIGFuZCBQb2xpY3kgUmVzZWFyY2gsIFVuaXZlcnNpdHkgb2YgUGVubnN5
bHZhbmlhIFNjaG9vbCBvZiBOdXJzaW5nLCBQaGlsYWRlbHBoaWEsIFBBIDE5MTA0LCBVU0EuJiN4
RDtGbG9yZW5jZSBOaWdodGluZ2FsZSBGYWN1bHR5IG9mIE51cnNpbmcgYW5kIE1pZHdpZmVyeSwg
S2luZyZhcG9zO3MgQ29sbGVnZSBMb25kb24sIExvbmRvbiwgRW5nbGFuZCwgVW5pdGVkIEtpbmdk
b20uJiN4RDtMSU1FIEthcm9saW5za2EgSW5zdGl0dXRldCwgU3RvY2tob2xtLCBTd2VkZW4uJiN4
RDtMSU1FIEthcm9saW5za2EgSW5zdGl0dXRldCAmYW1wOyBJbm5vdmF0aW9uIENlbnRyZSwgS2Fy
b2xpbnNrYSBVbml2ZXJzaXR5IEhvc3BpdGFsLCBTdG9ja2hvbG0sIFN3ZWRlbi4mI3hEO0NoYWly
IG9mIEhlYWx0aCBTZXJ2aWNlcyBSZXNlYXJjaCwgVW5pdmVyc2l0eSBvZiBTb3V0aGFtcHRvbiwg
JmFtcDsgTmF0aW9uYWwgSW5zdGl0dXRlIGZvciBIZWFsdGggUmVzZWFyY2ggQ29sbGFib3JhdGlv
biBmb3IgTGVhZGVyc2hpcCBpbiBBcHBsaWVkIEhlYWx0aCBSZXNlYXJjaCBhbmQgQ2FyZSAoQ0xB
SFJDKSBXZXNzZXgsIFNvdXRoYW1wdG9uLCBVbml0ZWQgS2luZ2RvbS48L2F1dGgtYWRkcmVzcz48
dGl0bGVzPjx0aXRsZT5Qb3N0LW9wZXJhdGl2ZSBtb3J0YWxpdHksIG1pc3NlZCBjYXJlIGFuZCBu
dXJzZSBzdGFmZmluZyBpbiBuaW5lIGNvdW50cmllczogQSBjcm9zcy1zZWN0aW9uYWwgc3R1ZHk8
L3RpdGxlPjxzZWNvbmRhcnktdGl0bGU+SW50IEogTnVycyBTdHVkPC9zZWNvbmRhcnktdGl0bGU+
PC90aXRsZXM+PHBlcmlvZGljYWw+PGZ1bGwtdGl0bGU+SW50ZXJuYXRpb25hbCBKb3VybmFsIG9m
IE51cnNpbmcgU3R1ZGllczwvZnVsbC10aXRsZT48YWJici0xPkludC4gSi4gTnVycy4gU3R1ZC48
L2FiYnItMT48YWJici0yPkludCBKIE51cnMgU3R1ZDwvYWJici0yPjwvcGVyaW9kaWNhbD48cGFn
ZXM+MTAtMTU8L3BhZ2VzPjx2b2x1bWU+Nzg8L3ZvbHVtZT48a2V5d29yZHM+PGtleXdvcmQ+Q2Fy
ZSBsZWZ0IHVuZG9uZTwva2V5d29yZD48a2V5d29yZD5Dcm9zcy1zZWN0aW9uYWwgc3R1ZHk8L2tl
eXdvcmQ+PGtleXdvcmQ+SG9zcGl0YWw8L2tleXdvcmQ+PGtleXdvcmQ+TWVkaWF0aW9uPC9rZXl3
b3JkPjxrZXl3b3JkPk1pc3NlZCBjYXJlPC9rZXl3b3JkPjxrZXl3b3JkPk1vcnRhbGl0eTwva2V5
d29yZD48a2V5d29yZD5OdXJzZSBzdGFmZmluZzwva2V5d29yZD48a2V5d29yZD5QYXRpZW50IHNh
ZmV0eTwva2V5d29yZD48a2V5d29yZD5Qb3N0LXN1cmdpY2FsPC9rZXl3b3JkPjwva2V5d29yZHM+
PGRhdGVzPjx5ZWFyPjIwMTg8L3llYXI+PHB1Yi1kYXRlcz48ZGF0ZT5GZWI8L2RhdGU+PC9wdWIt
ZGF0ZXM+PC9kYXRlcz48cHVibGlzaGVyPkVsc2V2aWVyPC9wdWJsaXNoZXI+PGlzYm4+MTg3My00
OTFYIChFbGVjdHJvbmljKSYjeEQ7MDAyMC03NDg5IChMaW5raW5nKTwvaXNibj48YWNjZXNzaW9u
LW51bT4yODg0NDY0OTwvYWNjZXNzaW9uLW51bT48dXJscz48cmVsYXRlZC11cmxzPjx1cmw+aHR0
cHM6Ly93d3cubmNiaS5ubG0ubmloLmdvdi9wdWJtZWQvMjg4NDQ2NDk8L3VybD48L3JlbGF0ZWQt
dXJscz48L3VybHM+PGN1c3RvbTI+UE1DNTgyNjc3NTwvY3VzdG9tMj48ZWxlY3Ryb25pYy1yZXNv
dXJjZS1udW0+MTAuMTAxNi9qLmlqbnVyc3R1LjIwMTcuMDguMDA0PC9lbGVjdHJvbmljLXJlc291
cmNlLW51bT48YWNjZXNzLWRhdGU+MjAxNy8wOS8wMTwvYWNjZXNzLWRhdGU+PC9yZWNvcmQ+PC9D
aXRlPjwvRW5kTm90ZT4A
</w:fldData>
        </w:fldChar>
      </w:r>
      <w:r w:rsidR="00AC10FE">
        <w:rPr>
          <w:rFonts w:cstheme="minorBidi"/>
        </w:rPr>
        <w:instrText xml:space="preserve"> ADDIN EN.CITE </w:instrText>
      </w:r>
      <w:r w:rsidR="00AC10FE">
        <w:rPr>
          <w:rFonts w:cstheme="minorBidi"/>
        </w:rPr>
        <w:fldChar w:fldCharType="begin">
          <w:fldData xml:space="preserve">PEVuZE5vdGU+PENpdGU+PEF1dGhvcj5CYWxsPC9BdXRob3I+PFllYXI+MjAxODwvWWVhcj48UmVj
TnVtPjMzPC9SZWNOdW0+PERpc3BsYXlUZXh0PjxzdHlsZSBmYWNlPSJzdXBlcnNjcmlwdCI+MjU8
L3N0eWxlPjwvRGlzcGxheVRleHQ+PHJlY29yZD48cmVjLW51bWJlcj4zMzwvcmVjLW51bWJlcj48
Zm9yZWlnbi1rZXlzPjxrZXkgYXBwPSJFTiIgZGItaWQ9Ijl6MjVzYXJheHpyZXhqZXZzdzh4OXB0
bzIyeDlhenpmdnJ0dCIgdGltZXN0YW1wPSIxNTEzNjEzMjA5Ij4zMzwva2V5PjwvZm9yZWlnbi1r
ZXlzPjxyZWYtdHlwZSBuYW1lPSJKb3VybmFsIEFydGljbGUiPjE3PC9yZWYtdHlwZT48Y29udHJp
YnV0b3JzPjxhdXRob3JzPjxhdXRob3I+QmFsbCwgSi4gRS48L2F1dGhvcj48YXV0aG9yPkJydXlu
ZWVsLCBMLjwvYXV0aG9yPjxhdXRob3I+QWlrZW4sIEwuIEguPC9hdXRob3I+PGF1dGhvcj5TZXJt
ZXVzLCBXLjwvYXV0aG9yPjxhdXRob3I+U2xvYW5lLCBELiBNLjwvYXV0aG9yPjxhdXRob3I+UmFm
ZmVydHksIEEuIE0uPC9hdXRob3I+PGF1dGhvcj5MaW5kcXZpc3QsIFIuPC9hdXRob3I+PGF1dGhv
cj5UaXNoZWxtYW4sIEMuPC9hdXRob3I+PGF1dGhvcj5HcmlmZml0aHMsIFAuPC9hdXRob3I+PGF1
dGhvcj5SLiBONENhc3QgQ29uc29ydGl1bTwvYXV0aG9yPjwvYXV0aG9ycz48L2NvbnRyaWJ1dG9y
cz48YXV0aC1hZGRyZXNzPkRlcGFydG1lbnQgb2YgTGVhcm5pbmcsIEluZm9ybWF0aWNzLCBNYW5h
Z2VtZW50IGFuZCBFdGhpY3MgKExJTUUpLCBLYXJvbGluc2thIEluc3RpdHV0ZXQgKEtJKSwgU3Rv
Y2tob2xtLCBTd2VkZW47IFVuaXZlcnNpdHkgb2YgU291dGhhbXB0b24gJmFtcDsgTmF0aW9uYWwg
SW5zdGl0dXRlIGZvciBIZWFsdGggUmVzZWFyY2ggQ29sbGFib3JhdGlvbiBmb3IgTGVhZGVyc2hp
cCBpbiBBcHBsaWVkIEhlYWx0aCBSZXNlYXJjaCBhbmQgQ2FyZSAoQ0xBSFJDKSBXZXNzZXgsIFNv
dXRoYW1wdG9uLCBVbml0ZWQgS2luZ2RvbS4gRWxlY3Ryb25pYyBhZGRyZXNzOiBKYW5lLmJhbGxA
c290b24uYWMudWsuJiN4RDtLVSBMZXV2ZW4gSW5zdGl0dXRlIGZvciBIZWFsdGhjYXJlIFBvbGlj
eSwgVW5pdmVyc2l0eSBvZiBMZXV2ZW4sIExldXZlbiwgQmVsZ2l1bS4mI3hEO0NlbnRlciBmb3Ig
SGVhbHRoIE91dGNvbWVzIGFuZCBQb2xpY3kgUmVzZWFyY2gsIFVuaXZlcnNpdHkgb2YgUGVubnN5
bHZhbmlhIFNjaG9vbCBvZiBOdXJzaW5nLCBQaGlsYWRlbHBoaWEsIFBBIDE5MTA0LCBVU0EuJiN4
RDtGbG9yZW5jZSBOaWdodGluZ2FsZSBGYWN1bHR5IG9mIE51cnNpbmcgYW5kIE1pZHdpZmVyeSwg
S2luZyZhcG9zO3MgQ29sbGVnZSBMb25kb24sIExvbmRvbiwgRW5nbGFuZCwgVW5pdGVkIEtpbmdk
b20uJiN4RDtMSU1FIEthcm9saW5za2EgSW5zdGl0dXRldCwgU3RvY2tob2xtLCBTd2VkZW4uJiN4
RDtMSU1FIEthcm9saW5za2EgSW5zdGl0dXRldCAmYW1wOyBJbm5vdmF0aW9uIENlbnRyZSwgS2Fy
b2xpbnNrYSBVbml2ZXJzaXR5IEhvc3BpdGFsLCBTdG9ja2hvbG0sIFN3ZWRlbi4mI3hEO0NoYWly
IG9mIEhlYWx0aCBTZXJ2aWNlcyBSZXNlYXJjaCwgVW5pdmVyc2l0eSBvZiBTb3V0aGFtcHRvbiwg
JmFtcDsgTmF0aW9uYWwgSW5zdGl0dXRlIGZvciBIZWFsdGggUmVzZWFyY2ggQ29sbGFib3JhdGlv
biBmb3IgTGVhZGVyc2hpcCBpbiBBcHBsaWVkIEhlYWx0aCBSZXNlYXJjaCBhbmQgQ2FyZSAoQ0xB
SFJDKSBXZXNzZXgsIFNvdXRoYW1wdG9uLCBVbml0ZWQgS2luZ2RvbS48L2F1dGgtYWRkcmVzcz48
dGl0bGVzPjx0aXRsZT5Qb3N0LW9wZXJhdGl2ZSBtb3J0YWxpdHksIG1pc3NlZCBjYXJlIGFuZCBu
dXJzZSBzdGFmZmluZyBpbiBuaW5lIGNvdW50cmllczogQSBjcm9zcy1zZWN0aW9uYWwgc3R1ZHk8
L3RpdGxlPjxzZWNvbmRhcnktdGl0bGU+SW50IEogTnVycyBTdHVkPC9zZWNvbmRhcnktdGl0bGU+
PC90aXRsZXM+PHBlcmlvZGljYWw+PGZ1bGwtdGl0bGU+SW50ZXJuYXRpb25hbCBKb3VybmFsIG9m
IE51cnNpbmcgU3R1ZGllczwvZnVsbC10aXRsZT48YWJici0xPkludC4gSi4gTnVycy4gU3R1ZC48
L2FiYnItMT48YWJici0yPkludCBKIE51cnMgU3R1ZDwvYWJici0yPjwvcGVyaW9kaWNhbD48cGFn
ZXM+MTAtMTU8L3BhZ2VzPjx2b2x1bWU+Nzg8L3ZvbHVtZT48a2V5d29yZHM+PGtleXdvcmQ+Q2Fy
ZSBsZWZ0IHVuZG9uZTwva2V5d29yZD48a2V5d29yZD5Dcm9zcy1zZWN0aW9uYWwgc3R1ZHk8L2tl
eXdvcmQ+PGtleXdvcmQ+SG9zcGl0YWw8L2tleXdvcmQ+PGtleXdvcmQ+TWVkaWF0aW9uPC9rZXl3
b3JkPjxrZXl3b3JkPk1pc3NlZCBjYXJlPC9rZXl3b3JkPjxrZXl3b3JkPk1vcnRhbGl0eTwva2V5
d29yZD48a2V5d29yZD5OdXJzZSBzdGFmZmluZzwva2V5d29yZD48a2V5d29yZD5QYXRpZW50IHNh
ZmV0eTwva2V5d29yZD48a2V5d29yZD5Qb3N0LXN1cmdpY2FsPC9rZXl3b3JkPjwva2V5d29yZHM+
PGRhdGVzPjx5ZWFyPjIwMTg8L3llYXI+PHB1Yi1kYXRlcz48ZGF0ZT5GZWI8L2RhdGU+PC9wdWIt
ZGF0ZXM+PC9kYXRlcz48cHVibGlzaGVyPkVsc2V2aWVyPC9wdWJsaXNoZXI+PGlzYm4+MTg3My00
OTFYIChFbGVjdHJvbmljKSYjeEQ7MDAyMC03NDg5IChMaW5raW5nKTwvaXNibj48YWNjZXNzaW9u
LW51bT4yODg0NDY0OTwvYWNjZXNzaW9uLW51bT48dXJscz48cmVsYXRlZC11cmxzPjx1cmw+aHR0
cHM6Ly93d3cubmNiaS5ubG0ubmloLmdvdi9wdWJtZWQvMjg4NDQ2NDk8L3VybD48L3JlbGF0ZWQt
dXJscz48L3VybHM+PGN1c3RvbTI+UE1DNTgyNjc3NTwvY3VzdG9tMj48ZWxlY3Ryb25pYy1yZXNv
dXJjZS1udW0+MTAuMTAxNi9qLmlqbnVyc3R1LjIwMTcuMDguMDA0PC9lbGVjdHJvbmljLXJlc291
cmNlLW51bT48YWNjZXNzLWRhdGU+MjAxNy8wOS8wMTwvYWNjZXNzLWRhdGU+PC9yZWNvcmQ+PC9D
aXRlPjwvRW5kTm90ZT4A
</w:fldData>
        </w:fldChar>
      </w:r>
      <w:r w:rsidR="00AC10FE">
        <w:rPr>
          <w:rFonts w:cstheme="minorBidi"/>
        </w:rPr>
        <w:instrText xml:space="preserve"> ADDIN EN.CITE.DATA </w:instrText>
      </w:r>
      <w:r w:rsidR="00AC10FE">
        <w:rPr>
          <w:rFonts w:cstheme="minorBidi"/>
        </w:rPr>
      </w:r>
      <w:r w:rsidR="00AC10FE">
        <w:rPr>
          <w:rFonts w:cstheme="minorBidi"/>
        </w:rPr>
        <w:fldChar w:fldCharType="end"/>
      </w:r>
      <w:r w:rsidR="00E46BE6" w:rsidRPr="004C16E9">
        <w:rPr>
          <w:rFonts w:cstheme="minorBidi"/>
        </w:rPr>
      </w:r>
      <w:r w:rsidR="00E46BE6" w:rsidRPr="004C16E9">
        <w:rPr>
          <w:rFonts w:cstheme="minorBidi"/>
        </w:rPr>
        <w:fldChar w:fldCharType="separate"/>
      </w:r>
      <w:r w:rsidR="00AC10FE" w:rsidRPr="00AC10FE">
        <w:rPr>
          <w:rFonts w:cstheme="minorBidi"/>
          <w:noProof/>
          <w:vertAlign w:val="superscript"/>
        </w:rPr>
        <w:t>25</w:t>
      </w:r>
      <w:r w:rsidR="00E46BE6" w:rsidRPr="004C16E9">
        <w:rPr>
          <w:rFonts w:cstheme="minorBidi"/>
        </w:rPr>
        <w:fldChar w:fldCharType="end"/>
      </w:r>
      <w:r w:rsidR="00E46BE6" w:rsidRPr="004C16E9">
        <w:rPr>
          <w:rFonts w:cstheme="minorBidi"/>
        </w:rPr>
        <w:t xml:space="preserve"> </w:t>
      </w:r>
      <w:r w:rsidR="0032710C" w:rsidRPr="004C16E9">
        <w:rPr>
          <w:rFonts w:cstheme="minorBidi"/>
        </w:rPr>
        <w:t>with a further study showing specifically that missed vital signs observations mediated an association between RN staffing levels and mortality</w:t>
      </w:r>
      <w:r w:rsidR="001E2707" w:rsidRPr="004C16E9">
        <w:rPr>
          <w:rFonts w:cstheme="minorBidi"/>
        </w:rPr>
        <w:t>.</w:t>
      </w:r>
      <w:r w:rsidR="001E2707" w:rsidRPr="004C16E9">
        <w:rPr>
          <w:rFonts w:cstheme="minorBidi"/>
        </w:rPr>
        <w:fldChar w:fldCharType="begin"/>
      </w:r>
      <w:r w:rsidR="00AC10FE">
        <w:rPr>
          <w:rFonts w:cstheme="minorBidi"/>
        </w:rPr>
        <w:instrText xml:space="preserve"> ADDIN EN.CITE &lt;EndNote&gt;&lt;Cite&gt;&lt;Author&gt;Griffiths&lt;/Author&gt;&lt;Year&gt;2018&lt;/Year&gt;&lt;RecNum&gt;667&lt;/RecNum&gt;&lt;DisplayText&gt;&lt;style face="superscript"&gt;26&lt;/style&gt;&lt;/DisplayText&gt;&lt;record&gt;&lt;rec-number&gt;667&lt;/rec-number&gt;&lt;foreign-keys&gt;&lt;key app="EN" db-id="9z25saraxzrexjevsw8x9pto22x9azzfvrtt" timestamp="1527761809"&gt;667&lt;/key&gt;&lt;/foreign-keys&gt;&lt;ref-type name="Journal Article"&gt;17&lt;/ref-type&gt;&lt;contributors&gt;&lt;authors&gt;&lt;author&gt;Griffiths, Peter&lt;/author&gt;&lt;author&gt;Ball, Jane&lt;/author&gt;&lt;author&gt;Bloor, Karen&lt;/author&gt;&lt;author&gt;Bohning, Dankmar&lt;/author&gt;&lt;author&gt;Briggs, Jim&lt;/author&gt;&lt;author&gt;Dall&amp;apos;ora, Chiara&lt;/author&gt;&lt;author&gt;de Longh, Anya&lt;/author&gt;&lt;author&gt;Jones, Jeremy&lt;/author&gt;&lt;author&gt;Kovacs, Caroline&lt;/author&gt;&lt;author&gt;Maruotti, Antonello&lt;/author&gt;&lt;author&gt;Prytherch, David&lt;/author&gt;&lt;author&gt;Recio Saucedo, Alejandra&lt;/author&gt;&lt;author&gt;Redfern, Oliver&lt;/author&gt;&lt;author&gt;Schmidt, Paul&lt;/author&gt;&lt;author&gt;Sinden, Nicky&lt;/author&gt;&lt;author&gt;Smith, Gary&lt;/author&gt;&lt;/authors&gt;&lt;/contributors&gt;&lt;titles&gt;&lt;title&gt;Nurse staffing levels, missed vital signs observations and mortality in hospital wards: retrospective longitudinal observational study using routinely collected data - Final report&lt;/title&gt;&lt;secondary-title&gt;Health Services and Delivery Research&lt;/secondary-title&gt;&lt;/titles&gt;&lt;periodical&gt;&lt;full-title&gt;Health Services and Delivery Research&lt;/full-title&gt;&lt;/periodical&gt;&lt;dates&gt;&lt;year&gt;2018&lt;/year&gt;&lt;/dates&gt;&lt;isbn&gt;2050-4349&lt;/isbn&gt;&lt;label&gt;soton:419217&lt;/label&gt;&lt;urls&gt;&lt;related-urls&gt;&lt;url&gt;https://eprints.soton.ac.uk/419217/&lt;/url&gt;&lt;/related-urls&gt;&lt;/urls&gt;&lt;/record&gt;&lt;/Cite&gt;&lt;/EndNote&gt;</w:instrText>
      </w:r>
      <w:r w:rsidR="001E2707" w:rsidRPr="004C16E9">
        <w:rPr>
          <w:rFonts w:cstheme="minorBidi"/>
        </w:rPr>
        <w:fldChar w:fldCharType="separate"/>
      </w:r>
      <w:r w:rsidR="00AC10FE" w:rsidRPr="00AC10FE">
        <w:rPr>
          <w:rFonts w:cstheme="minorBidi"/>
          <w:noProof/>
          <w:vertAlign w:val="superscript"/>
        </w:rPr>
        <w:t>26</w:t>
      </w:r>
      <w:r w:rsidR="001E2707" w:rsidRPr="004C16E9">
        <w:rPr>
          <w:rFonts w:cstheme="minorBidi"/>
        </w:rPr>
        <w:fldChar w:fldCharType="end"/>
      </w:r>
    </w:p>
    <w:p w14:paraId="5CE925A2" w14:textId="457AB7C4" w:rsidR="009C10CD" w:rsidRPr="004C16E9" w:rsidRDefault="0032710C" w:rsidP="000147DD">
      <w:pPr>
        <w:rPr>
          <w:rFonts w:cstheme="minorBidi"/>
        </w:rPr>
      </w:pPr>
      <w:r w:rsidRPr="004C16E9">
        <w:rPr>
          <w:rFonts w:cstheme="minorBidi"/>
        </w:rPr>
        <w:t>W</w:t>
      </w:r>
      <w:r w:rsidR="00526316" w:rsidRPr="004C16E9">
        <w:rPr>
          <w:rFonts w:cstheme="minorBidi"/>
        </w:rPr>
        <w:t xml:space="preserve">e were not able to account for staff characteristics including age and personal commitments external to work, both of which may influence job performance. </w:t>
      </w:r>
      <w:r w:rsidR="00CC4B5A">
        <w:rPr>
          <w:rFonts w:cstheme="minorBidi"/>
        </w:rPr>
        <w:t xml:space="preserve">Furthermore, in common with </w:t>
      </w:r>
      <w:r w:rsidR="00FE5211">
        <w:rPr>
          <w:rFonts w:cstheme="minorBidi"/>
        </w:rPr>
        <w:t>several</w:t>
      </w:r>
      <w:r w:rsidR="00CC4B5A">
        <w:rPr>
          <w:rFonts w:cstheme="minorBidi"/>
        </w:rPr>
        <w:t xml:space="preserve"> previous missed care studies,</w:t>
      </w:r>
      <w:r w:rsidR="00FE5211">
        <w:rPr>
          <w:rFonts w:cstheme="minorBidi"/>
        </w:rPr>
        <w:fldChar w:fldCharType="begin"/>
      </w:r>
      <w:r w:rsidR="00AC10FE">
        <w:rPr>
          <w:rFonts w:cstheme="minorBidi"/>
        </w:rPr>
        <w:instrText xml:space="preserve"> ADDIN EN.CITE &lt;EndNote&gt;&lt;Cite&gt;&lt;Author&gt;Griffiths&lt;/Author&gt;&lt;Year&gt;2018&lt;/Year&gt;&lt;RecNum&gt;654&lt;/RecNum&gt;&lt;DisplayText&gt;&lt;style face="superscript"&gt;17&lt;/style&gt;&lt;/DisplayText&gt;&lt;record&gt;&lt;rec-number&gt;654&lt;/rec-number&gt;&lt;foreign-keys&gt;&lt;key app="EN" db-id="9z25saraxzrexjevsw8x9pto22x9azzfvrtt" timestamp="1527163681"&gt;654&lt;/key&gt;&lt;/foreign-keys&gt;&lt;ref-type name="Journal Article"&gt;17&lt;/ref-type&gt;&lt;contributors&gt;&lt;authors&gt;&lt;author&gt;Griffiths, Peter&lt;/author&gt;&lt;author&gt;Recio</w:instrText>
      </w:r>
      <w:r w:rsidR="00AC10FE">
        <w:rPr>
          <w:rFonts w:ascii="Cambria Math" w:hAnsi="Cambria Math" w:cs="Cambria Math"/>
        </w:rPr>
        <w:instrText>‐</w:instrText>
      </w:r>
      <w:r w:rsidR="00AC10FE">
        <w:rPr>
          <w:rFonts w:cstheme="minorBidi"/>
        </w:rPr>
        <w:instrText>Saucedo, Alejandra&lt;/author&gt;&lt;author&gt;Dall&amp;apos;Ora, Chiara&lt;/author&gt;&lt;author&gt;Briggs, Jim&lt;/author&gt;&lt;author&gt;Maruotti, Antonello&lt;/author&gt;&lt;author&gt;Meredith, Paul&lt;/author&gt;&lt;author&gt;Smith, Gary B&lt;/author&gt;&lt;author&gt;Ball, Jane&lt;/author&gt;&lt;/authors&gt;&lt;/contributors&gt;&lt;titles&gt;&lt;title&gt;The association between nurse staffing and omissions in nursing care: A systematic review&lt;/title&gt;&lt;secondary-title&gt;Journal of Advanced Nursing&lt;/secondary-title&gt;&lt;/titles&gt;&lt;periodical&gt;&lt;full-title&gt;Journal of Advanced Nursing&lt;/full-title&gt;&lt;abbr-1&gt;J. Adv. Nurs.&lt;/abbr-1&gt;&lt;abbr-2&gt;J Adv Nurs&lt;/abbr-2&gt;&lt;/periodical&gt;&lt;volume&gt;0&lt;/volume&gt;&lt;number&gt;0&lt;/number&gt;&lt;dates&gt;&lt;year&gt;2018&lt;/year&gt;&lt;/dates&gt;&lt;urls&gt;&lt;related-urls&gt;&lt;url&gt;https://onlinelibrary.wiley.com/doi/abs/10.1111/jan.13564&lt;/url&gt;&lt;url&gt;https://onlinelibrary.wiley.com/doi/pdf/10.1111/jan.13564&lt;/url&gt;&lt;/related-urls&gt;&lt;/urls&gt;&lt;electronic-resource-num&gt;doi:10.1111/jan.13564&lt;/electronic-resource-num&gt;&lt;/record&gt;&lt;/Cite&gt;&lt;/EndNote&gt;</w:instrText>
      </w:r>
      <w:r w:rsidR="00FE5211">
        <w:rPr>
          <w:rFonts w:cstheme="minorBidi"/>
        </w:rPr>
        <w:fldChar w:fldCharType="separate"/>
      </w:r>
      <w:r w:rsidR="00AC10FE" w:rsidRPr="00AC10FE">
        <w:rPr>
          <w:rFonts w:cstheme="minorBidi"/>
          <w:noProof/>
          <w:vertAlign w:val="superscript"/>
        </w:rPr>
        <w:t>17</w:t>
      </w:r>
      <w:r w:rsidR="00FE5211">
        <w:rPr>
          <w:rFonts w:cstheme="minorBidi"/>
        </w:rPr>
        <w:fldChar w:fldCharType="end"/>
      </w:r>
      <w:r w:rsidR="00CC4B5A">
        <w:rPr>
          <w:rFonts w:cstheme="minorBidi"/>
        </w:rPr>
        <w:t xml:space="preserve"> we weren’t able to obtain a nurse-reported reason for missing </w:t>
      </w:r>
      <w:r w:rsidR="00FE5211">
        <w:rPr>
          <w:rFonts w:cstheme="minorBidi"/>
        </w:rPr>
        <w:t>vital signs observations</w:t>
      </w:r>
      <w:r w:rsidR="00CC4B5A">
        <w:rPr>
          <w:rFonts w:cstheme="minorBidi"/>
        </w:rPr>
        <w:t xml:space="preserve">. </w:t>
      </w:r>
      <w:r w:rsidR="00526316" w:rsidRPr="004C16E9">
        <w:rPr>
          <w:rFonts w:cstheme="minorBidi"/>
        </w:rPr>
        <w:t>T</w:t>
      </w:r>
      <w:r w:rsidR="005A3480" w:rsidRPr="004C16E9">
        <w:rPr>
          <w:rFonts w:cstheme="minorBidi"/>
        </w:rPr>
        <w:t>his study was conducted in a single site, and these findings may not generalise to other NHS Trusts. However, a previous study found that shift patterns tend to vary more within hospitals than between hospitals in England</w:t>
      </w:r>
      <w:r w:rsidR="00C8262A" w:rsidRPr="004C16E9">
        <w:rPr>
          <w:rFonts w:cstheme="minorBidi"/>
        </w:rPr>
        <w:t>.</w:t>
      </w:r>
      <w:r w:rsidR="00FE5211">
        <w:rPr>
          <w:rFonts w:cstheme="minorBidi"/>
        </w:rPr>
        <w:fldChar w:fldCharType="begin">
          <w:fldData xml:space="preserve">PEVuZE5vdGU+PENpdGU+PEF1dGhvcj5HcmlmZml0aHM8L0F1dGhvcj48WWVhcj4yMDE0PC9ZZWFy
PjxSZWNOdW0+Njg1PC9SZWNOdW0+PERpc3BsYXlUZXh0PjxzdHlsZSBmYWNlPSJzdXBlcnNjcmlw
dCI+NDwvc3R5bGU+PC9EaXNwbGF5VGV4dD48cmVjb3JkPjxyZWMtbnVtYmVyPjY4NTwvcmVjLW51
bWJlcj48Zm9yZWlnbi1rZXlzPjxrZXkgYXBwPSJFTiIgZGItaWQ9Ijl6MjVzYXJheHpyZXhqZXZz
dzh4OXB0bzIyeDlhenpmdnJ0dCIgdGltZXN0YW1wPSIxNTMxNzQxMzA0Ij42ODU8L2tleT48L2Zv
cmVpZ24ta2V5cz48cmVmLXR5cGUgbmFtZT0iSm91cm5hbCBBcnRpY2xlIj4xNzwvcmVmLXR5cGU+
PGNvbnRyaWJ1dG9ycz48YXV0aG9ycz48YXV0aG9yPkdyaWZmaXRocywgUC48L2F1dGhvcj48YXV0
aG9yPkRhbGwmYXBvcztPcmEsIEMuPC9hdXRob3I+PGF1dGhvcj5TaW1vbiwgTS48L2F1dGhvcj48
YXV0aG9yPkJhbGwsIEouPC9hdXRob3I+PGF1dGhvcj5MaW5kcXZpc3QsIFIuPC9hdXRob3I+PGF1
dGhvcj5SYWZmZXJ0eSwgQS4gTS48L2F1dGhvcj48YXV0aG9yPlNjaG9vbmhvdmVuLCBMLjwvYXV0
aG9yPjxhdXRob3I+VGlzaGVsbWFuLCBDLjwvYXV0aG9yPjxhdXRob3I+QWlrZW4sIEwuIEguPC9h
dXRob3I+PGF1dGhvcj5TZXJtZXVzLCBXLjwvYXV0aG9yPjxhdXRob3I+VmFuIERlbiBIZWVkZSwg
Sy48L2F1dGhvcj48YXV0aG9yPkJydXluZWVsLCBMLjwvYXV0aG9yPjxhdXRob3I+TGVzYWZmcmUs
IEUuPC9hdXRob3I+PGF1dGhvcj5EaXlhLCBMLjwvYXV0aG9yPjxhdXRob3I+U21pdGgsIEguPC9h
dXRob3I+PGF1dGhvcj5TbG9hbmUsIEQuPC9hdXRob3I+PGF1dGhvcj5Kb25lcywgUy48L2F1dGhv
cj48YXV0aG9yPktpbm51bmVuLCBKLjwvYXV0aG9yPjxhdXRob3I+RW5zaW8sIEEuPC9hdXRob3I+
PGF1dGhvcj5KeWxow6QsIFYuPC9hdXRob3I+PGF1dGhvcj5CdXNzZSwgUi48L2F1dGhvcj48YXV0
aG9yPlphbmRlciwgQi48L2F1dGhvcj48YXV0aG9yPkJsw7xtZWwsIE0uPC9hdXRob3I+PGF1dGhv
cj5NYW50YXMsIEouPC9hdXRob3I+PGF1dGhvcj5aaWtvcywgRC48L2F1dGhvcj48YXV0aG9yPkRp
b21pZG91cywgTS48L2F1dGhvcj48YXV0aG9yPlNjb3R0LCBBLjwvYXV0aG9yPjxhdXRob3I+TWF0
dGhld3MsIEEuPC9hdXRob3I+PGF1dGhvcj5TdGFpbmVzLCBBLjwvYXV0aG9yPjxhdXRob3I+SG9s
dGVyLCBJLiBNLjwvYXV0aG9yPjxhdXRob3I+U2pldG5lLCBJLiBTLjwvYXV0aG9yPjxhdXRob3I+
QnJ6b3N0ZWssIFQuPC9hdXRob3I+PGF1dGhvcj5Lw7N6a2EsIE0uPC9hdXRob3I+PGF1dGhvcj5C
cnp5c2tpLCBQLjwvYXV0aG9yPjxhdXRob3I+TW9yZW5vLUNhc2JhcywgVC48L2F1dGhvcj48YXV0
aG9yPkZ1ZW50ZWxzYXotR2FsbGVnbywgQy48L2F1dGhvcj48YXV0aG9yPkdvbnphbGV6LU1hcsOt
YSwgRS48L2F1dGhvcj48YXV0aG9yPkdvbWV6LUdhcmNpYSwgVC48L2F1dGhvcj48YXV0aG9yPkFs
ZW5pdXMsIEwuIFMuPC9hdXRob3I+PGF1dGhvcj5EZSBHZWVzdCwgUy48L2F1dGhvcj48YXV0aG9y
PlNjaHViZXJ0LCBNLjwvYXV0aG9yPjxhdXRob3I+U2Nod2VuZGltYW5uLCBSLjwvYXV0aG9yPjxh
dXRob3I+SGVpbmVuLCBNLjwvYXV0aG9yPjxhdXRob3I+VmFuIEFjaHRlcmJlcmcsIFQuPC9hdXRo
b3I+PC9hdXRob3JzPjwvY29udHJpYnV0b3JzPjxhdXRoLWFkZHJlc3M+Q2VudHJlIGZvciBJbm5v
dmF0aW9uIGFuZCBMZWFkZXJzaGlwIGluIEhlYWx0aCBTY2llbmNlcywgVW5pdmVyc2l0eSBvZiBT
b3V0aGFtcHRvbiwgQnVpbGRpbmcgNjcgSGlnaGZpZWxkIENhbXB1cywgU291dGhhbXB0b24sIFVu
aXRlZCBLaW5nZG9tJiN4RDtVbml2ZXJzaXTDoCBkZWdsaSBTdHVkaSBkaSBNaWxhbm8gQmljb2Nj
YSwgTWlsYW4sIEl0YWx5JiN4RDtJbnNlbHNwaXRhbCBCZXJuZSBVbml2ZXJzaXR5IEhvc3BpdGFs
LCBJbnN0aXR1dGUgb2YgTnVyc2luZyBTY2llbmNlLCBVbml2ZXJzaXR5IG9mIEJhc2VsLCBCZXJu
b3VsbGlzdHJhc3NlLCBCYXNlbCwgU3dpdHplcmxhbmQmI3hEO0tpbmcmYXBvcztzIENvbGxlZ2Ug
TG9uZG9uLCBOYXRpb25hbCBOdXJzaW5nIFJlc2VhcmNoIFVuaXQsIExvbmRvbiwgVW5pdGVkIEtp
bmdkb20mI3hEO0thcm9saW5za2EgSW5zdGl0dXRldCwgTWVkaWNhbCBNYW5hZ2VtZW50IENlbnRy
ZSwgVG9tdGVib2RhdsOkZ2VuLCBTdG9ja2hvbG0sIFN3ZWRlbiYjeEQ7UmFkYm91ZCBVbml2ZXJz
aXR5IE1lZGljYWwgQ2VudHJlLCBOZXRoZXJsYW5kcyYjeEQ7Q2VudGVyIGZvciBIZWFsdGggT3V0
Y29tZXMgYW5kIFBvbGljeSBSZXNlYXJjaCwgVW5pdmVyc2l0eSBvZiBQZW5uc3lsdmFuaWEsIFNj
aG9vbCBvZiBOdXJzaW5nLCBQaGlsYWRlbHBoaWEsIFBBLCBVbml0ZWQgU3RhdGVzJiN4RDtDYXRo
b2xpYyBVbml2ZXJzaXR5IExldXZlbiwgQmVsZ2l1bSYjeEQ7VW5pdmVyc2l0eSBvZiBQZW5uc3ls
dmFuaWEsIFVuaXRlZCBTdGF0ZXMmI3hEO0tpbmcmYXBvcztzIENvbGxlZ2UgTG9uZG9uLCBVbml0
ZWQgS2luZ2RvbSYjeEQ7VW5pdmVyc2l0eSBvZiBTb3V0aGFtcHRvbiwgVW5pdGVkIEtpbmdkb20m
I3hEO1VuaXZlcnNpdHkgb2YgRWFzdGVybiBGaW5sYW5kLCBGaW5sYW5kJiN4RDtCZXJsaW4gVW5p
dmVyc2l0eSBvZiBUZWNobm9sb2d5LCBHZXJtYW55JiN4RDtVbml2ZXJzaXR5IG9mIEF0aGVucywg
R3JlZWNlJiN4RDtEdWJsaW4gQ2l0eSBVbml2ZXJzaXR5LCBJcmVsYW5kJiN4RDtOb3J3ZWdpYW4g
S25vd2xlZGdlIENlbnRyZSBmb3IgdGhlIEhlYWx0aCBTZXJ2aWNlcywgTm9yd2F5JiN4RDtKYWdp
ZWxsb25pYW4gVW5pdmVyc2l0eSBDb2xsZWdpdW0gTWVkaWN1bSwgUG9sYW5kJiN4RDtJbnN0aXR1
dGUgb2YgSGVhbHRoIENhcmxvcyBJSUksIFNwYWluJiN4RDtLYXJvbGluc2thIEluc3RpdHV0ZXQs
IFN3ZWRlbiYjeEQ7QmFzZWwgVW5pdmVyc2l0eSwgU3dpdHplcmxhbmQ8L2F1dGgtYWRkcmVzcz48
dGl0bGVzPjx0aXRsZT5OdXJzZXMmYXBvczsgc2hpZnQgbGVuZ3RoIGFuZCBvdmVydGltZSB3b3Jr
aW5nIGluIDEyIEV1cm9wZWFuIGNvdW50cmllczogVGhlIGFzc29jaWF0aW9uIHdpdGggcGVyY2Vp
dmVkIHF1YWxpdHkgb2YgY2FyZSBhbmQgcGF0aWVudCBzYWZldHk8L3RpdGxlPjxzZWNvbmRhcnkt
dGl0bGU+TWVkaWNhbCBDYXJlPC9zZWNvbmRhcnktdGl0bGU+PGFsdC10aXRsZT5NZWQuIENhcmU8
L2FsdC10aXRsZT48L3RpdGxlcz48cGVyaW9kaWNhbD48ZnVsbC10aXRsZT5NZWRpY2FsIENhcmU8
L2Z1bGwtdGl0bGU+PGFiYnItMT5NZWQuIENhcmU8L2FiYnItMT48YWJici0yPk1lZCBDYXJlPC9h
YmJyLTI+PC9wZXJpb2RpY2FsPjxhbHQtcGVyaW9kaWNhbD48ZnVsbC10aXRsZT5NZWRpY2FsIENh
cmU8L2Z1bGwtdGl0bGU+PGFiYnItMT5NZWQuIENhcmU8L2FiYnItMT48YWJici0yPk1lZCBDYXJl
PC9hYmJyLTI+PC9hbHQtcGVyaW9kaWNhbD48cGFnZXM+OTc1LTk4MTwvcGFnZXM+PHZvbHVtZT41
Mjwvdm9sdW1lPjxudW1iZXI+MTE8L251bWJlcj48a2V5d29yZHM+PGtleXdvcmQ+RWZmaWNpZW5j
eTwva2V5d29yZD48a2V5d29yZD5FdXJvcGU8L2tleXdvcmQ+PGtleXdvcmQ+TnVyc2VzPC9rZXl3
b3JkPjxrZXl3b3JkPlF1YWxpdHk8L2tleXdvcmQ+PGtleXdvcmQ+U2FmZXR5PC9rZXl3b3JkPjxr
ZXl3b3JkPlNoaWZ0IHdvcms8L2tleXdvcmQ+PGtleXdvcmQ+V29ya2ZvcmNlPC9rZXl3b3JkPjxr
ZXl3b3JkPmFkdWx0PC9rZXl3b3JkPjxrZXl3b3JkPkFydGljbGU8L2tleXdvcmQ+PGtleXdvcmQ+
Y2xpbmljYWwgaGFuZG92ZXI8L2tleXdvcmQ+PGtleXdvcmQ+Y3Jvc3Mtc2VjdGlvbmFsIHN0dWR5
PC9rZXl3b3JkPjxrZXl3b3JkPmZlbWFsZTwva2V5d29yZD48a2V5d29yZD5oZWFsdGggY2FyZSBx
dWFsaXR5PC9rZXl3b3JkPjxrZXl3b3JkPmhlYWx0aCBjYXJlIHN1cnZleTwva2V5d29yZD48a2V5
d29yZD5odW1hbjwva2V5d29yZD48a2V5d29yZD5tYWpvciBjbGluaWNhbCBzdHVkeTwva2V5d29y
ZD48a2V5d29yZD5tYWxlPC9rZXl3b3JkPjxrZXl3b3JkPm1pZGRsZSBhZ2VkPC9rZXl3b3JkPjxr
ZXl3b3JkPm5pZ2h0IHdvcms8L2tleXdvcmQ+PGtleXdvcmQ+bnVyc2luZyBzaG9ydGFnZTwva2V5
d29yZD48a2V5d29yZD5udXJzaW5nIHN0YWZmPC9rZXl3b3JkPjxrZXl3b3JkPnBhdGllbnQgY2Fy
ZTwva2V5d29yZD48a2V5d29yZD5wYXRpZW50IHNhZmV0eTwva2V5d29yZD48a2V5d29yZD5yZWdp
c3RlcmVkIG51cnNlPC9rZXl3b3JkPjxrZXl3b3JkPnNoaWZ0IHdvcmtlcjwva2V5d29yZD48a2V5
d29yZD5zdXJnaWNhbCB3YXJkPC9rZXl3b3JkPjxrZXl3b3JkPndhcmQ8L2tleXdvcmQ+PGtleXdv
cmQ+d29ya2luZyB0aW1lPC9rZXl3b3JkPjxrZXl3b3JkPmVwaWRlbWlvbG9neTwva2V5d29yZD48
a2V5d29yZD5vcmdhbml6YXRpb24gYW5kIG1hbmFnZW1lbnQ8L2tleXdvcmQ+PGtleXdvcmQ+cGVy
c29ubmVsIG1hbmFnZW1lbnQ8L2tleXdvcmQ+PGtleXdvcmQ+c3RhbmRhcmRzPC9rZXl3b3JkPjxr
ZXl3b3JkPnN0YXRpc3RpY3MgYW5kIG51bWVyaWNhbCBkYXRhPC9rZXl3b3JkPjxrZXl3b3JkPndv
cmsgc2NoZWR1bGU8L2tleXdvcmQ+PGtleXdvcmQ+Q3Jvc3MtU2VjdGlvbmFsIFN0dWRpZXM8L2tl
eXdvcmQ+PGtleXdvcmQ+SHVtYW5zPC9rZXl3b3JkPjxrZXl3b3JkPk51cnNpbmcgU3RhZmYsIEhv
c3BpdGFsPC9rZXl3b3JkPjxrZXl3b3JkPlBlcnNvbm5lbCBTdGFmZmluZyBhbmQgU2NoZWR1bGlu
Zzwva2V5d29yZD48a2V5d29yZD5RdWFsaXR5IG9mIEhlYWx0aCBDYXJlPC9rZXl3b3JkPjxrZXl3
b3JkPldvcmsgU2NoZWR1bGUgVG9sZXJhbmNlPC9rZXl3b3JkPjwva2V5d29yZHM+PGRhdGVzPjx5
ZWFyPjIwMTQ8L3llYXI+PC9kYXRlcz48cHVibGlzaGVyPkxpcHBpbmNvdHQgV2lsbGlhbXMgYW5k
IFdpbGtpbnM8L3B1Ymxpc2hlcj48aXNibj4wMDI1NzA3OSAoSVNTTik8L2lzYm4+PHdvcmstdHlw
ZT5BcnRpY2xlPC93b3JrLXR5cGU+PHVybHM+PHJlbGF0ZWQtdXJscz48dXJsPmh0dHBzOi8vd3d3
LnNjb3B1cy5jb20vaW53YXJkL3JlY29yZC51cmk/ZWlkPTItczIuMC04NDkxNjU5NTY1OCZhbXA7
ZG9pPTEwLjEwOTclMmZNTFIuMDAwMDAwMDAwMDAwMDIzMyZhbXA7cGFydG5lcklEPTQwJmFtcDtt
ZDU9MTRhOTUxN2NmNWIwNDAxZDQyZDlkNWFhNzA0NjQyZDk8L3VybD48dXJsPmh0dHBzOi8vd3d3
Lm5jYmkubmxtLm5paC5nb3YvcG1jL2FydGljbGVzL1BNQzQxOTY3OTgvcGRmL21sci01Mi05NzUu
cGRmPC91cmw+PC9yZWxhdGVkLXVybHM+PC91cmxzPjxlbGVjdHJvbmljLXJlc291cmNlLW51bT4x
MC4xMDk3L01MUi4wMDAwMDAwMDAwMDAwMjMzPC9lbGVjdHJvbmljLXJlc291cmNlLW51bT48cmVt
b3RlLWRhdGFiYXNlLW5hbWU+U2NvcHVzPC9yZW1vdGUtZGF0YWJhc2UtbmFtZT48bGFuZ3VhZ2U+
RW5nbGlzaDwvbGFuZ3VhZ2U+PC9yZWNvcmQ+PC9DaXRlPjwvRW5kTm90ZT4A
</w:fldData>
        </w:fldChar>
      </w:r>
      <w:r w:rsidR="00FE5211">
        <w:rPr>
          <w:rFonts w:cstheme="minorBidi"/>
        </w:rPr>
        <w:instrText xml:space="preserve"> ADDIN EN.CITE </w:instrText>
      </w:r>
      <w:r w:rsidR="00FE5211">
        <w:rPr>
          <w:rFonts w:cstheme="minorBidi"/>
        </w:rPr>
        <w:fldChar w:fldCharType="begin">
          <w:fldData xml:space="preserve">PEVuZE5vdGU+PENpdGU+PEF1dGhvcj5HcmlmZml0aHM8L0F1dGhvcj48WWVhcj4yMDE0PC9ZZWFy
PjxSZWNOdW0+Njg1PC9SZWNOdW0+PERpc3BsYXlUZXh0PjxzdHlsZSBmYWNlPSJzdXBlcnNjcmlw
dCI+NDwvc3R5bGU+PC9EaXNwbGF5VGV4dD48cmVjb3JkPjxyZWMtbnVtYmVyPjY4NTwvcmVjLW51
bWJlcj48Zm9yZWlnbi1rZXlzPjxrZXkgYXBwPSJFTiIgZGItaWQ9Ijl6MjVzYXJheHpyZXhqZXZz
dzh4OXB0bzIyeDlhenpmdnJ0dCIgdGltZXN0YW1wPSIxNTMxNzQxMzA0Ij42ODU8L2tleT48L2Zv
cmVpZ24ta2V5cz48cmVmLXR5cGUgbmFtZT0iSm91cm5hbCBBcnRpY2xlIj4xNzwvcmVmLXR5cGU+
PGNvbnRyaWJ1dG9ycz48YXV0aG9ycz48YXV0aG9yPkdyaWZmaXRocywgUC48L2F1dGhvcj48YXV0
aG9yPkRhbGwmYXBvcztPcmEsIEMuPC9hdXRob3I+PGF1dGhvcj5TaW1vbiwgTS48L2F1dGhvcj48
YXV0aG9yPkJhbGwsIEouPC9hdXRob3I+PGF1dGhvcj5MaW5kcXZpc3QsIFIuPC9hdXRob3I+PGF1
dGhvcj5SYWZmZXJ0eSwgQS4gTS48L2F1dGhvcj48YXV0aG9yPlNjaG9vbmhvdmVuLCBMLjwvYXV0
aG9yPjxhdXRob3I+VGlzaGVsbWFuLCBDLjwvYXV0aG9yPjxhdXRob3I+QWlrZW4sIEwuIEguPC9h
dXRob3I+PGF1dGhvcj5TZXJtZXVzLCBXLjwvYXV0aG9yPjxhdXRob3I+VmFuIERlbiBIZWVkZSwg
Sy48L2F1dGhvcj48YXV0aG9yPkJydXluZWVsLCBMLjwvYXV0aG9yPjxhdXRob3I+TGVzYWZmcmUs
IEUuPC9hdXRob3I+PGF1dGhvcj5EaXlhLCBMLjwvYXV0aG9yPjxhdXRob3I+U21pdGgsIEguPC9h
dXRob3I+PGF1dGhvcj5TbG9hbmUsIEQuPC9hdXRob3I+PGF1dGhvcj5Kb25lcywgUy48L2F1dGhv
cj48YXV0aG9yPktpbm51bmVuLCBKLjwvYXV0aG9yPjxhdXRob3I+RW5zaW8sIEEuPC9hdXRob3I+
PGF1dGhvcj5KeWxow6QsIFYuPC9hdXRob3I+PGF1dGhvcj5CdXNzZSwgUi48L2F1dGhvcj48YXV0
aG9yPlphbmRlciwgQi48L2F1dGhvcj48YXV0aG9yPkJsw7xtZWwsIE0uPC9hdXRob3I+PGF1dGhv
cj5NYW50YXMsIEouPC9hdXRob3I+PGF1dGhvcj5aaWtvcywgRC48L2F1dGhvcj48YXV0aG9yPkRp
b21pZG91cywgTS48L2F1dGhvcj48YXV0aG9yPlNjb3R0LCBBLjwvYXV0aG9yPjxhdXRob3I+TWF0
dGhld3MsIEEuPC9hdXRob3I+PGF1dGhvcj5TdGFpbmVzLCBBLjwvYXV0aG9yPjxhdXRob3I+SG9s
dGVyLCBJLiBNLjwvYXV0aG9yPjxhdXRob3I+U2pldG5lLCBJLiBTLjwvYXV0aG9yPjxhdXRob3I+
QnJ6b3N0ZWssIFQuPC9hdXRob3I+PGF1dGhvcj5Lw7N6a2EsIE0uPC9hdXRob3I+PGF1dGhvcj5C
cnp5c2tpLCBQLjwvYXV0aG9yPjxhdXRob3I+TW9yZW5vLUNhc2JhcywgVC48L2F1dGhvcj48YXV0
aG9yPkZ1ZW50ZWxzYXotR2FsbGVnbywgQy48L2F1dGhvcj48YXV0aG9yPkdvbnphbGV6LU1hcsOt
YSwgRS48L2F1dGhvcj48YXV0aG9yPkdvbWV6LUdhcmNpYSwgVC48L2F1dGhvcj48YXV0aG9yPkFs
ZW5pdXMsIEwuIFMuPC9hdXRob3I+PGF1dGhvcj5EZSBHZWVzdCwgUy48L2F1dGhvcj48YXV0aG9y
PlNjaHViZXJ0LCBNLjwvYXV0aG9yPjxhdXRob3I+U2Nod2VuZGltYW5uLCBSLjwvYXV0aG9yPjxh
dXRob3I+SGVpbmVuLCBNLjwvYXV0aG9yPjxhdXRob3I+VmFuIEFjaHRlcmJlcmcsIFQuPC9hdXRo
b3I+PC9hdXRob3JzPjwvY29udHJpYnV0b3JzPjxhdXRoLWFkZHJlc3M+Q2VudHJlIGZvciBJbm5v
dmF0aW9uIGFuZCBMZWFkZXJzaGlwIGluIEhlYWx0aCBTY2llbmNlcywgVW5pdmVyc2l0eSBvZiBT
b3V0aGFtcHRvbiwgQnVpbGRpbmcgNjcgSGlnaGZpZWxkIENhbXB1cywgU291dGhhbXB0b24sIFVu
aXRlZCBLaW5nZG9tJiN4RDtVbml2ZXJzaXTDoCBkZWdsaSBTdHVkaSBkaSBNaWxhbm8gQmljb2Nj
YSwgTWlsYW4sIEl0YWx5JiN4RDtJbnNlbHNwaXRhbCBCZXJuZSBVbml2ZXJzaXR5IEhvc3BpdGFs
LCBJbnN0aXR1dGUgb2YgTnVyc2luZyBTY2llbmNlLCBVbml2ZXJzaXR5IG9mIEJhc2VsLCBCZXJu
b3VsbGlzdHJhc3NlLCBCYXNlbCwgU3dpdHplcmxhbmQmI3hEO0tpbmcmYXBvcztzIENvbGxlZ2Ug
TG9uZG9uLCBOYXRpb25hbCBOdXJzaW5nIFJlc2VhcmNoIFVuaXQsIExvbmRvbiwgVW5pdGVkIEtp
bmdkb20mI3hEO0thcm9saW5za2EgSW5zdGl0dXRldCwgTWVkaWNhbCBNYW5hZ2VtZW50IENlbnRy
ZSwgVG9tdGVib2RhdsOkZ2VuLCBTdG9ja2hvbG0sIFN3ZWRlbiYjeEQ7UmFkYm91ZCBVbml2ZXJz
aXR5IE1lZGljYWwgQ2VudHJlLCBOZXRoZXJsYW5kcyYjeEQ7Q2VudGVyIGZvciBIZWFsdGggT3V0
Y29tZXMgYW5kIFBvbGljeSBSZXNlYXJjaCwgVW5pdmVyc2l0eSBvZiBQZW5uc3lsdmFuaWEsIFNj
aG9vbCBvZiBOdXJzaW5nLCBQaGlsYWRlbHBoaWEsIFBBLCBVbml0ZWQgU3RhdGVzJiN4RDtDYXRo
b2xpYyBVbml2ZXJzaXR5IExldXZlbiwgQmVsZ2l1bSYjeEQ7VW5pdmVyc2l0eSBvZiBQZW5uc3ls
dmFuaWEsIFVuaXRlZCBTdGF0ZXMmI3hEO0tpbmcmYXBvcztzIENvbGxlZ2UgTG9uZG9uLCBVbml0
ZWQgS2luZ2RvbSYjeEQ7VW5pdmVyc2l0eSBvZiBTb3V0aGFtcHRvbiwgVW5pdGVkIEtpbmdkb20m
I3hEO1VuaXZlcnNpdHkgb2YgRWFzdGVybiBGaW5sYW5kLCBGaW5sYW5kJiN4RDtCZXJsaW4gVW5p
dmVyc2l0eSBvZiBUZWNobm9sb2d5LCBHZXJtYW55JiN4RDtVbml2ZXJzaXR5IG9mIEF0aGVucywg
R3JlZWNlJiN4RDtEdWJsaW4gQ2l0eSBVbml2ZXJzaXR5LCBJcmVsYW5kJiN4RDtOb3J3ZWdpYW4g
S25vd2xlZGdlIENlbnRyZSBmb3IgdGhlIEhlYWx0aCBTZXJ2aWNlcywgTm9yd2F5JiN4RDtKYWdp
ZWxsb25pYW4gVW5pdmVyc2l0eSBDb2xsZWdpdW0gTWVkaWN1bSwgUG9sYW5kJiN4RDtJbnN0aXR1
dGUgb2YgSGVhbHRoIENhcmxvcyBJSUksIFNwYWluJiN4RDtLYXJvbGluc2thIEluc3RpdHV0ZXQs
IFN3ZWRlbiYjeEQ7QmFzZWwgVW5pdmVyc2l0eSwgU3dpdHplcmxhbmQ8L2F1dGgtYWRkcmVzcz48
dGl0bGVzPjx0aXRsZT5OdXJzZXMmYXBvczsgc2hpZnQgbGVuZ3RoIGFuZCBvdmVydGltZSB3b3Jr
aW5nIGluIDEyIEV1cm9wZWFuIGNvdW50cmllczogVGhlIGFzc29jaWF0aW9uIHdpdGggcGVyY2Vp
dmVkIHF1YWxpdHkgb2YgY2FyZSBhbmQgcGF0aWVudCBzYWZldHk8L3RpdGxlPjxzZWNvbmRhcnkt
dGl0bGU+TWVkaWNhbCBDYXJlPC9zZWNvbmRhcnktdGl0bGU+PGFsdC10aXRsZT5NZWQuIENhcmU8
L2FsdC10aXRsZT48L3RpdGxlcz48cGVyaW9kaWNhbD48ZnVsbC10aXRsZT5NZWRpY2FsIENhcmU8
L2Z1bGwtdGl0bGU+PGFiYnItMT5NZWQuIENhcmU8L2FiYnItMT48YWJici0yPk1lZCBDYXJlPC9h
YmJyLTI+PC9wZXJpb2RpY2FsPjxhbHQtcGVyaW9kaWNhbD48ZnVsbC10aXRsZT5NZWRpY2FsIENh
cmU8L2Z1bGwtdGl0bGU+PGFiYnItMT5NZWQuIENhcmU8L2FiYnItMT48YWJici0yPk1lZCBDYXJl
PC9hYmJyLTI+PC9hbHQtcGVyaW9kaWNhbD48cGFnZXM+OTc1LTk4MTwvcGFnZXM+PHZvbHVtZT41
Mjwvdm9sdW1lPjxudW1iZXI+MTE8L251bWJlcj48a2V5d29yZHM+PGtleXdvcmQ+RWZmaWNpZW5j
eTwva2V5d29yZD48a2V5d29yZD5FdXJvcGU8L2tleXdvcmQ+PGtleXdvcmQ+TnVyc2VzPC9rZXl3
b3JkPjxrZXl3b3JkPlF1YWxpdHk8L2tleXdvcmQ+PGtleXdvcmQ+U2FmZXR5PC9rZXl3b3JkPjxr
ZXl3b3JkPlNoaWZ0IHdvcms8L2tleXdvcmQ+PGtleXdvcmQ+V29ya2ZvcmNlPC9rZXl3b3JkPjxr
ZXl3b3JkPmFkdWx0PC9rZXl3b3JkPjxrZXl3b3JkPkFydGljbGU8L2tleXdvcmQ+PGtleXdvcmQ+
Y2xpbmljYWwgaGFuZG92ZXI8L2tleXdvcmQ+PGtleXdvcmQ+Y3Jvc3Mtc2VjdGlvbmFsIHN0dWR5
PC9rZXl3b3JkPjxrZXl3b3JkPmZlbWFsZTwva2V5d29yZD48a2V5d29yZD5oZWFsdGggY2FyZSBx
dWFsaXR5PC9rZXl3b3JkPjxrZXl3b3JkPmhlYWx0aCBjYXJlIHN1cnZleTwva2V5d29yZD48a2V5
d29yZD5odW1hbjwva2V5d29yZD48a2V5d29yZD5tYWpvciBjbGluaWNhbCBzdHVkeTwva2V5d29y
ZD48a2V5d29yZD5tYWxlPC9rZXl3b3JkPjxrZXl3b3JkPm1pZGRsZSBhZ2VkPC9rZXl3b3JkPjxr
ZXl3b3JkPm5pZ2h0IHdvcms8L2tleXdvcmQ+PGtleXdvcmQ+bnVyc2luZyBzaG9ydGFnZTwva2V5
d29yZD48a2V5d29yZD5udXJzaW5nIHN0YWZmPC9rZXl3b3JkPjxrZXl3b3JkPnBhdGllbnQgY2Fy
ZTwva2V5d29yZD48a2V5d29yZD5wYXRpZW50IHNhZmV0eTwva2V5d29yZD48a2V5d29yZD5yZWdp
c3RlcmVkIG51cnNlPC9rZXl3b3JkPjxrZXl3b3JkPnNoaWZ0IHdvcmtlcjwva2V5d29yZD48a2V5
d29yZD5zdXJnaWNhbCB3YXJkPC9rZXl3b3JkPjxrZXl3b3JkPndhcmQ8L2tleXdvcmQ+PGtleXdv
cmQ+d29ya2luZyB0aW1lPC9rZXl3b3JkPjxrZXl3b3JkPmVwaWRlbWlvbG9neTwva2V5d29yZD48
a2V5d29yZD5vcmdhbml6YXRpb24gYW5kIG1hbmFnZW1lbnQ8L2tleXdvcmQ+PGtleXdvcmQ+cGVy
c29ubmVsIG1hbmFnZW1lbnQ8L2tleXdvcmQ+PGtleXdvcmQ+c3RhbmRhcmRzPC9rZXl3b3JkPjxr
ZXl3b3JkPnN0YXRpc3RpY3MgYW5kIG51bWVyaWNhbCBkYXRhPC9rZXl3b3JkPjxrZXl3b3JkPndv
cmsgc2NoZWR1bGU8L2tleXdvcmQ+PGtleXdvcmQ+Q3Jvc3MtU2VjdGlvbmFsIFN0dWRpZXM8L2tl
eXdvcmQ+PGtleXdvcmQ+SHVtYW5zPC9rZXl3b3JkPjxrZXl3b3JkPk51cnNpbmcgU3RhZmYsIEhv
c3BpdGFsPC9rZXl3b3JkPjxrZXl3b3JkPlBlcnNvbm5lbCBTdGFmZmluZyBhbmQgU2NoZWR1bGlu
Zzwva2V5d29yZD48a2V5d29yZD5RdWFsaXR5IG9mIEhlYWx0aCBDYXJlPC9rZXl3b3JkPjxrZXl3
b3JkPldvcmsgU2NoZWR1bGUgVG9sZXJhbmNlPC9rZXl3b3JkPjwva2V5d29yZHM+PGRhdGVzPjx5
ZWFyPjIwMTQ8L3llYXI+PC9kYXRlcz48cHVibGlzaGVyPkxpcHBpbmNvdHQgV2lsbGlhbXMgYW5k
IFdpbGtpbnM8L3B1Ymxpc2hlcj48aXNibj4wMDI1NzA3OSAoSVNTTik8L2lzYm4+PHdvcmstdHlw
ZT5BcnRpY2xlPC93b3JrLXR5cGU+PHVybHM+PHJlbGF0ZWQtdXJscz48dXJsPmh0dHBzOi8vd3d3
LnNjb3B1cy5jb20vaW53YXJkL3JlY29yZC51cmk/ZWlkPTItczIuMC04NDkxNjU5NTY1OCZhbXA7
ZG9pPTEwLjEwOTclMmZNTFIuMDAwMDAwMDAwMDAwMDIzMyZhbXA7cGFydG5lcklEPTQwJmFtcDtt
ZDU9MTRhOTUxN2NmNWIwNDAxZDQyZDlkNWFhNzA0NjQyZDk8L3VybD48dXJsPmh0dHBzOi8vd3d3
Lm5jYmkubmxtLm5paC5nb3YvcG1jL2FydGljbGVzL1BNQzQxOTY3OTgvcGRmL21sci01Mi05NzUu
cGRmPC91cmw+PC9yZWxhdGVkLXVybHM+PC91cmxzPjxlbGVjdHJvbmljLXJlc291cmNlLW51bT4x
MC4xMDk3L01MUi4wMDAwMDAwMDAwMDAwMjMzPC9lbGVjdHJvbmljLXJlc291cmNlLW51bT48cmVt
b3RlLWRhdGFiYXNlLW5hbWU+U2NvcHVzPC9yZW1vdGUtZGF0YWJhc2UtbmFtZT48bGFuZ3VhZ2U+
RW5nbGlzaDwvbGFuZ3VhZ2U+PC9yZWNvcmQ+PC9DaXRlPjwvRW5kTm90ZT4A
</w:fldData>
        </w:fldChar>
      </w:r>
      <w:r w:rsidR="00FE5211">
        <w:rPr>
          <w:rFonts w:cstheme="minorBidi"/>
        </w:rPr>
        <w:instrText xml:space="preserve"> ADDIN EN.CITE.DATA </w:instrText>
      </w:r>
      <w:r w:rsidR="00FE5211">
        <w:rPr>
          <w:rFonts w:cstheme="minorBidi"/>
        </w:rPr>
      </w:r>
      <w:r w:rsidR="00FE5211">
        <w:rPr>
          <w:rFonts w:cstheme="minorBidi"/>
        </w:rPr>
        <w:fldChar w:fldCharType="end"/>
      </w:r>
      <w:r w:rsidR="00FE5211">
        <w:rPr>
          <w:rFonts w:cstheme="minorBidi"/>
        </w:rPr>
      </w:r>
      <w:r w:rsidR="00FE5211">
        <w:rPr>
          <w:rFonts w:cstheme="minorBidi"/>
        </w:rPr>
        <w:fldChar w:fldCharType="separate"/>
      </w:r>
      <w:r w:rsidR="00FE5211" w:rsidRPr="00FE5211">
        <w:rPr>
          <w:rFonts w:cstheme="minorBidi"/>
          <w:noProof/>
          <w:vertAlign w:val="superscript"/>
        </w:rPr>
        <w:t>4</w:t>
      </w:r>
      <w:r w:rsidR="00FE5211">
        <w:rPr>
          <w:rFonts w:cstheme="minorBidi"/>
        </w:rPr>
        <w:fldChar w:fldCharType="end"/>
      </w:r>
    </w:p>
    <w:p w14:paraId="7755B0A2" w14:textId="77777777" w:rsidR="00656724" w:rsidRPr="004C16E9" w:rsidRDefault="00791901" w:rsidP="00656724">
      <w:pPr>
        <w:pStyle w:val="Heading1"/>
        <w:rPr>
          <w:rFonts w:asciiTheme="minorBidi" w:hAnsiTheme="minorBidi" w:cstheme="minorBidi"/>
          <w:b/>
          <w:bCs/>
          <w:color w:val="auto"/>
        </w:rPr>
      </w:pPr>
      <w:r w:rsidRPr="004C16E9">
        <w:rPr>
          <w:rFonts w:asciiTheme="minorBidi" w:hAnsiTheme="minorBidi" w:cstheme="minorBidi"/>
          <w:b/>
          <w:bCs/>
          <w:color w:val="auto"/>
        </w:rPr>
        <w:t>CONCLUSIONS</w:t>
      </w:r>
    </w:p>
    <w:p w14:paraId="6C2BBA13" w14:textId="77777777" w:rsidR="004C16E9" w:rsidRDefault="00ED2395" w:rsidP="00ED2395">
      <w:pPr>
        <w:rPr>
          <w:rFonts w:cstheme="minorBidi"/>
        </w:rPr>
        <w:sectPr w:rsidR="004C16E9">
          <w:pgSz w:w="11906" w:h="16838"/>
          <w:pgMar w:top="1440" w:right="1440" w:bottom="1440" w:left="1440" w:header="708" w:footer="708" w:gutter="0"/>
          <w:cols w:space="708"/>
          <w:docGrid w:linePitch="360"/>
        </w:sectPr>
      </w:pPr>
      <w:r w:rsidRPr="004C16E9">
        <w:rPr>
          <w:rFonts w:cstheme="minorBidi"/>
        </w:rPr>
        <w:t xml:space="preserve">This </w:t>
      </w:r>
      <w:r w:rsidR="00B941CC" w:rsidRPr="004C16E9">
        <w:rPr>
          <w:rFonts w:cstheme="minorBidi"/>
        </w:rPr>
        <w:t xml:space="preserve">is </w:t>
      </w:r>
      <w:r w:rsidRPr="004C16E9">
        <w:rPr>
          <w:rFonts w:cstheme="minorBidi"/>
        </w:rPr>
        <w:t xml:space="preserve">the first study in nursing </w:t>
      </w:r>
      <w:r w:rsidR="00B941CC" w:rsidRPr="004C16E9">
        <w:rPr>
          <w:rFonts w:cstheme="minorBidi"/>
        </w:rPr>
        <w:t xml:space="preserve">to use </w:t>
      </w:r>
      <w:r w:rsidRPr="004C16E9">
        <w:rPr>
          <w:rFonts w:cstheme="minorBidi"/>
        </w:rPr>
        <w:t xml:space="preserve">objective measures of shift patterns and missed care </w:t>
      </w:r>
      <w:r w:rsidR="003E64E3" w:rsidRPr="004C16E9">
        <w:rPr>
          <w:rFonts w:cstheme="minorBidi"/>
        </w:rPr>
        <w:t>obtained</w:t>
      </w:r>
      <w:r w:rsidRPr="004C16E9">
        <w:rPr>
          <w:rFonts w:cstheme="minorBidi"/>
        </w:rPr>
        <w:t xml:space="preserve"> </w:t>
      </w:r>
      <w:r w:rsidR="003E64E3" w:rsidRPr="004C16E9">
        <w:rPr>
          <w:rFonts w:cstheme="minorBidi"/>
        </w:rPr>
        <w:t>from records spanning</w:t>
      </w:r>
      <w:r w:rsidRPr="004C16E9">
        <w:rPr>
          <w:rFonts w:cstheme="minorBidi"/>
        </w:rPr>
        <w:t xml:space="preserve"> a long period of time. </w:t>
      </w:r>
      <w:r w:rsidR="003E64E3" w:rsidRPr="004C16E9">
        <w:rPr>
          <w:rFonts w:cstheme="minorBidi"/>
        </w:rPr>
        <w:t>Where working hours involved a larger proportion of long shifts</w:t>
      </w:r>
      <w:r w:rsidR="00FA5E54" w:rsidRPr="004C16E9">
        <w:rPr>
          <w:rFonts w:cstheme="minorBidi"/>
        </w:rPr>
        <w:t xml:space="preserve"> </w:t>
      </w:r>
      <w:r w:rsidR="00B941CC" w:rsidRPr="004C16E9">
        <w:rPr>
          <w:rFonts w:cstheme="minorBidi"/>
        </w:rPr>
        <w:t xml:space="preserve">delays in obtaining scheduled </w:t>
      </w:r>
      <w:r w:rsidR="00FA5E54" w:rsidRPr="004C16E9">
        <w:rPr>
          <w:rFonts w:cstheme="minorBidi"/>
        </w:rPr>
        <w:t>vital signs observations</w:t>
      </w:r>
      <w:r w:rsidR="003E64E3" w:rsidRPr="004C16E9">
        <w:rPr>
          <w:rFonts w:cstheme="minorBidi"/>
        </w:rPr>
        <w:t xml:space="preserve"> by nursing support staff were observed</w:t>
      </w:r>
      <w:r w:rsidR="00526316" w:rsidRPr="004C16E9">
        <w:rPr>
          <w:rFonts w:cstheme="minorBidi"/>
        </w:rPr>
        <w:t xml:space="preserve">. While this study </w:t>
      </w:r>
      <w:r w:rsidR="00B941CC" w:rsidRPr="004C16E9">
        <w:rPr>
          <w:rFonts w:cstheme="minorBidi"/>
        </w:rPr>
        <w:t>lends</w:t>
      </w:r>
      <w:r w:rsidR="00526316" w:rsidRPr="004C16E9">
        <w:rPr>
          <w:rFonts w:cstheme="minorBidi"/>
        </w:rPr>
        <w:t xml:space="preserve"> partial support to previous findings using global self-report measures</w:t>
      </w:r>
      <w:r w:rsidR="00B941CC" w:rsidRPr="004C16E9">
        <w:rPr>
          <w:rFonts w:cstheme="minorBidi"/>
        </w:rPr>
        <w:t>,</w:t>
      </w:r>
      <w:r w:rsidR="00526316" w:rsidRPr="004C16E9">
        <w:rPr>
          <w:rFonts w:cstheme="minorBidi"/>
        </w:rPr>
        <w:t xml:space="preserve"> </w:t>
      </w:r>
      <w:r w:rsidR="00B941CC" w:rsidRPr="004C16E9">
        <w:rPr>
          <w:rFonts w:cstheme="minorBidi"/>
        </w:rPr>
        <w:t xml:space="preserve">further </w:t>
      </w:r>
      <w:r w:rsidR="00526316" w:rsidRPr="004C16E9">
        <w:rPr>
          <w:rFonts w:cstheme="minorBidi"/>
        </w:rPr>
        <w:t xml:space="preserve">research should </w:t>
      </w:r>
      <w:r w:rsidR="00641FDA" w:rsidRPr="004C16E9">
        <w:rPr>
          <w:rFonts w:cstheme="minorBidi"/>
        </w:rPr>
        <w:t xml:space="preserve">explore better measures of job </w:t>
      </w:r>
      <w:r w:rsidR="00641FDA" w:rsidRPr="004C16E9">
        <w:rPr>
          <w:rFonts w:cstheme="minorBidi"/>
        </w:rPr>
        <w:lastRenderedPageBreak/>
        <w:t xml:space="preserve">performance and more complete data on costs, and effects, to work out which shift patterns are most cost-effective </w:t>
      </w:r>
      <w:proofErr w:type="spellStart"/>
      <w:r w:rsidR="00641FDA" w:rsidRPr="004C16E9">
        <w:rPr>
          <w:rFonts w:cstheme="minorBidi"/>
        </w:rPr>
        <w:t>for ward</w:t>
      </w:r>
      <w:proofErr w:type="spellEnd"/>
      <w:r w:rsidR="00641FDA" w:rsidRPr="004C16E9">
        <w:rPr>
          <w:rFonts w:cstheme="minorBidi"/>
        </w:rPr>
        <w:t xml:space="preserve">-based services. </w:t>
      </w:r>
    </w:p>
    <w:p w14:paraId="17D7D435" w14:textId="77777777" w:rsidR="004C16E9" w:rsidRPr="004C16E9" w:rsidRDefault="004C16E9" w:rsidP="004C16E9">
      <w:pPr>
        <w:pStyle w:val="Heading1"/>
        <w:rPr>
          <w:rFonts w:asciiTheme="minorBidi" w:hAnsiTheme="minorBidi" w:cstheme="minorBidi"/>
          <w:b/>
          <w:bCs/>
          <w:color w:val="auto"/>
        </w:rPr>
      </w:pPr>
      <w:r w:rsidRPr="004C16E9">
        <w:rPr>
          <w:rFonts w:asciiTheme="minorBidi" w:hAnsiTheme="minorBidi" w:cstheme="minorBidi"/>
          <w:b/>
          <w:bCs/>
          <w:color w:val="auto"/>
        </w:rPr>
        <w:lastRenderedPageBreak/>
        <w:t>ACKNOWLEDGMENTS</w:t>
      </w:r>
    </w:p>
    <w:p w14:paraId="3DFF9F59" w14:textId="77777777" w:rsidR="004C16E9" w:rsidRPr="004C16E9" w:rsidRDefault="004C16E9" w:rsidP="004C16E9">
      <w:pPr>
        <w:rPr>
          <w:rFonts w:cstheme="minorBidi"/>
        </w:rPr>
      </w:pPr>
      <w:r w:rsidRPr="004C16E9">
        <w:rPr>
          <w:rFonts w:cstheme="minorBidi"/>
        </w:rPr>
        <w:t>The authors thank Portsmouth Hospitals NHS Trust for allowing us to use the study data.</w:t>
      </w:r>
    </w:p>
    <w:p w14:paraId="1290EA7C" w14:textId="77777777" w:rsidR="004C16E9" w:rsidRPr="004C16E9" w:rsidRDefault="004C16E9" w:rsidP="004C16E9">
      <w:pPr>
        <w:pStyle w:val="Heading1"/>
        <w:rPr>
          <w:rFonts w:asciiTheme="minorBidi" w:hAnsiTheme="minorBidi" w:cstheme="minorBidi"/>
          <w:b/>
          <w:bCs/>
          <w:color w:val="auto"/>
        </w:rPr>
      </w:pPr>
      <w:r w:rsidRPr="004C16E9">
        <w:rPr>
          <w:rFonts w:asciiTheme="minorBidi" w:hAnsiTheme="minorBidi" w:cstheme="minorBidi"/>
          <w:b/>
          <w:bCs/>
          <w:color w:val="auto"/>
        </w:rPr>
        <w:t>FUNDING</w:t>
      </w:r>
    </w:p>
    <w:p w14:paraId="5C803FA8" w14:textId="77777777" w:rsidR="004C16E9" w:rsidRPr="004C16E9" w:rsidRDefault="004C16E9" w:rsidP="004C16E9">
      <w:pPr>
        <w:rPr>
          <w:rFonts w:cstheme="minorBidi"/>
        </w:rPr>
      </w:pPr>
      <w:r w:rsidRPr="004C16E9">
        <w:rPr>
          <w:rFonts w:cstheme="minorBidi"/>
        </w:rPr>
        <w:t>This work was supported by NIHR Collaboration for Leadership in Applied Health Research and Care Wessex and by the NIHR HS&amp;DR – grant number - 13/114/17: “Nurse staffing levels, missed vital signs observations and mortality in hospital wards: modelling the consequences and costs of variations in nurse staffing and skill mix”. The views expressed in this publication are those of the authors and not necessarily those of the NHS, the National Institute for Health Research or the Department of Health and Social Care.</w:t>
      </w:r>
    </w:p>
    <w:p w14:paraId="3F16FB1B" w14:textId="77777777" w:rsidR="004C16E9" w:rsidRPr="004C16E9" w:rsidRDefault="004C16E9" w:rsidP="004C16E9">
      <w:pPr>
        <w:pStyle w:val="Heading1"/>
        <w:rPr>
          <w:rFonts w:asciiTheme="minorBidi" w:hAnsiTheme="minorBidi" w:cstheme="minorBidi"/>
          <w:b/>
          <w:bCs/>
          <w:color w:val="auto"/>
        </w:rPr>
      </w:pPr>
      <w:r w:rsidRPr="004C16E9">
        <w:rPr>
          <w:rFonts w:asciiTheme="minorBidi" w:hAnsiTheme="minorBidi" w:cstheme="minorBidi"/>
          <w:b/>
          <w:bCs/>
          <w:color w:val="auto"/>
        </w:rPr>
        <w:t>CONFLICT OF INTEREST</w:t>
      </w:r>
    </w:p>
    <w:p w14:paraId="6FAC03F0" w14:textId="77777777" w:rsidR="004C16E9" w:rsidRPr="004C16E9" w:rsidRDefault="004C16E9" w:rsidP="004C16E9">
      <w:pPr>
        <w:rPr>
          <w:rFonts w:cstheme="minorBidi"/>
        </w:rPr>
      </w:pPr>
      <w:r w:rsidRPr="004C16E9">
        <w:rPr>
          <w:rFonts w:cstheme="minorBidi"/>
        </w:rPr>
        <w:t>The authors have no conflict of interest to declare.</w:t>
      </w:r>
    </w:p>
    <w:p w14:paraId="351FF2D1" w14:textId="77777777" w:rsidR="004C16E9" w:rsidRPr="004C16E9" w:rsidRDefault="004C16E9" w:rsidP="004C16E9">
      <w:pPr>
        <w:pStyle w:val="Heading1"/>
        <w:rPr>
          <w:rFonts w:asciiTheme="minorBidi" w:hAnsiTheme="minorBidi" w:cstheme="minorBidi"/>
          <w:b/>
          <w:bCs/>
          <w:color w:val="auto"/>
        </w:rPr>
      </w:pPr>
      <w:r w:rsidRPr="004C16E9">
        <w:rPr>
          <w:rFonts w:asciiTheme="minorBidi" w:hAnsiTheme="minorBidi" w:cstheme="minorBidi"/>
          <w:b/>
          <w:bCs/>
          <w:color w:val="auto"/>
        </w:rPr>
        <w:t>AUTHORS CONTRIBUTIONS</w:t>
      </w:r>
    </w:p>
    <w:p w14:paraId="25B313AB" w14:textId="77777777" w:rsidR="004C16E9" w:rsidRPr="004C16E9" w:rsidRDefault="004C16E9" w:rsidP="004C16E9">
      <w:pPr>
        <w:rPr>
          <w:rFonts w:cstheme="minorBidi"/>
        </w:rPr>
      </w:pPr>
      <w:r w:rsidRPr="004C16E9">
        <w:rPr>
          <w:rFonts w:cstheme="minorBidi"/>
        </w:rPr>
        <w:t xml:space="preserve">CDO drafted the article, giving substantial contributions to its conception and design, collaborated in acquiring the data, performed statistical analyses and interpreted the data, and gave final approval of the version to be published. She agreed to be accountable for all aspects of the work in ensuring that questions related to the accuracy or integrity of any part of the work are appropriately investigated and resolved. PG gave substantial contributions to the conception and design of the work, the interpretation of data and revised critically the article for important intellectual content, and gave final approval of the version to be published. OR gave substantial contributions to acquiring the data, to the statistical analysis and data interpretation, and revised critically the article for important intellectual content, and gave final approval of the version to be published. AR-S collaborated in the conception of the study, revised critically the article for important intellectual content and gave final approval of the version to be published. PM gave substantial contributions to acquiring the data, collaborated with statistical analysis and data interpretation, revised critically the article for important intellectual content and gave final approval of the version to be published. JB gave substantial contributions to the conception of the study, revised critically the article for important intellectual content and gave final approval of the version to be published. </w:t>
      </w:r>
    </w:p>
    <w:p w14:paraId="6206557F" w14:textId="77777777" w:rsidR="004C16E9" w:rsidRPr="004C16E9" w:rsidRDefault="004C16E9" w:rsidP="004C16E9">
      <w:pPr>
        <w:pStyle w:val="Heading1"/>
        <w:rPr>
          <w:rFonts w:asciiTheme="minorBidi" w:hAnsiTheme="minorBidi" w:cstheme="minorBidi"/>
          <w:b/>
          <w:bCs/>
          <w:color w:val="auto"/>
        </w:rPr>
      </w:pPr>
      <w:r w:rsidRPr="004C16E9">
        <w:rPr>
          <w:rFonts w:asciiTheme="minorBidi" w:hAnsiTheme="minorBidi" w:cstheme="minorBidi"/>
          <w:b/>
          <w:bCs/>
          <w:color w:val="auto"/>
        </w:rPr>
        <w:lastRenderedPageBreak/>
        <w:t>DATA SHARING AGREEMENT</w:t>
      </w:r>
    </w:p>
    <w:p w14:paraId="1A505BA0" w14:textId="7A965175" w:rsidR="004C16E9" w:rsidRDefault="00F82F34" w:rsidP="00F82F34">
      <w:pPr>
        <w:rPr>
          <w:rFonts w:cstheme="minorBidi"/>
        </w:rPr>
      </w:pPr>
      <w:bookmarkStart w:id="8" w:name="_Hlk516501022"/>
      <w:r w:rsidRPr="00F82F34">
        <w:rPr>
          <w:rFonts w:cstheme="minorBidi"/>
        </w:rPr>
        <w:t>Due to the nature of this study and the conditions attached to original data agreements, there is no data available for</w:t>
      </w:r>
      <w:r>
        <w:rPr>
          <w:rFonts w:cstheme="minorBidi"/>
        </w:rPr>
        <w:t xml:space="preserve"> wider use</w:t>
      </w:r>
      <w:r w:rsidR="004C16E9" w:rsidRPr="004C16E9">
        <w:rPr>
          <w:rFonts w:cstheme="minorBidi"/>
        </w:rPr>
        <w:t>.</w:t>
      </w:r>
      <w:r>
        <w:rPr>
          <w:rFonts w:cstheme="minorBidi"/>
        </w:rPr>
        <w:t xml:space="preserve"> </w:t>
      </w:r>
      <w:r w:rsidRPr="00F82F34">
        <w:rPr>
          <w:rFonts w:cstheme="minorBidi"/>
        </w:rPr>
        <w:t>All queries should be submitted to the corresponding author in the first instance.</w:t>
      </w:r>
      <w:r w:rsidR="004C16E9" w:rsidRPr="004C16E9">
        <w:rPr>
          <w:rFonts w:cstheme="minorBidi"/>
        </w:rPr>
        <w:t xml:space="preserve"> </w:t>
      </w:r>
    </w:p>
    <w:bookmarkEnd w:id="8"/>
    <w:p w14:paraId="7F056C90" w14:textId="38E3E837" w:rsidR="000C5B74" w:rsidRPr="004C16E9" w:rsidRDefault="00641FDA" w:rsidP="00ED2395">
      <w:pPr>
        <w:rPr>
          <w:rFonts w:cstheme="minorBidi"/>
          <w:b/>
        </w:rPr>
        <w:sectPr w:rsidR="000C5B74" w:rsidRPr="004C16E9">
          <w:pgSz w:w="11906" w:h="16838"/>
          <w:pgMar w:top="1440" w:right="1440" w:bottom="1440" w:left="1440" w:header="708" w:footer="708" w:gutter="0"/>
          <w:cols w:space="708"/>
          <w:docGrid w:linePitch="360"/>
        </w:sectPr>
      </w:pPr>
      <w:r w:rsidRPr="004C16E9">
        <w:rPr>
          <w:rFonts w:cstheme="minorBidi"/>
        </w:rPr>
        <w:t xml:space="preserve"> </w:t>
      </w:r>
    </w:p>
    <w:p w14:paraId="4130547D" w14:textId="77777777" w:rsidR="00791901" w:rsidRPr="004C16E9" w:rsidRDefault="00656724" w:rsidP="006F50AE">
      <w:pPr>
        <w:pStyle w:val="Heading1"/>
        <w:rPr>
          <w:rFonts w:asciiTheme="minorBidi" w:hAnsiTheme="minorBidi" w:cstheme="minorBidi"/>
          <w:b/>
          <w:bCs/>
          <w:color w:val="auto"/>
        </w:rPr>
      </w:pPr>
      <w:r w:rsidRPr="004C16E9">
        <w:rPr>
          <w:rFonts w:asciiTheme="minorBidi" w:hAnsiTheme="minorBidi" w:cstheme="minorBidi"/>
          <w:b/>
          <w:bCs/>
          <w:color w:val="auto"/>
        </w:rPr>
        <w:lastRenderedPageBreak/>
        <w:t>REFERENCES</w:t>
      </w:r>
    </w:p>
    <w:p w14:paraId="6CA55CE7" w14:textId="77777777" w:rsidR="00AE202F" w:rsidRPr="00AE202F" w:rsidRDefault="00791901" w:rsidP="00AE202F">
      <w:pPr>
        <w:pStyle w:val="EndNoteBibliography"/>
        <w:ind w:left="720" w:hanging="720"/>
      </w:pPr>
      <w:r w:rsidRPr="004C16E9">
        <w:rPr>
          <w:rFonts w:asciiTheme="minorBidi" w:hAnsiTheme="minorBidi" w:cstheme="minorBidi"/>
          <w:sz w:val="22"/>
        </w:rPr>
        <w:fldChar w:fldCharType="begin"/>
      </w:r>
      <w:r w:rsidRPr="004C16E9">
        <w:rPr>
          <w:rFonts w:asciiTheme="minorBidi" w:hAnsiTheme="minorBidi" w:cstheme="minorBidi"/>
          <w:sz w:val="22"/>
        </w:rPr>
        <w:instrText xml:space="preserve"> ADDIN EN.REFLIST </w:instrText>
      </w:r>
      <w:r w:rsidRPr="004C16E9">
        <w:rPr>
          <w:rFonts w:asciiTheme="minorBidi" w:hAnsiTheme="minorBidi" w:cstheme="minorBidi"/>
          <w:sz w:val="22"/>
        </w:rPr>
        <w:fldChar w:fldCharType="separate"/>
      </w:r>
      <w:r w:rsidR="00AE202F" w:rsidRPr="00AE202F">
        <w:t>1. NHS Evidence. Moving to 12-hour shift patterns: to increase continuity and reduce costs, 2010.</w:t>
      </w:r>
    </w:p>
    <w:p w14:paraId="42EB9B34" w14:textId="77777777" w:rsidR="00AE202F" w:rsidRPr="00AE202F" w:rsidRDefault="00AE202F" w:rsidP="00AE202F">
      <w:pPr>
        <w:pStyle w:val="EndNoteBibliography"/>
        <w:ind w:left="720" w:hanging="720"/>
      </w:pPr>
      <w:r w:rsidRPr="00AE202F">
        <w:t xml:space="preserve">2. Dall'Ora C, Ball J, Recio-Saucedo A, et al. Characteristics of shift work and their impact on employee performance and wellbeing: A literature review. </w:t>
      </w:r>
      <w:r w:rsidRPr="00AE202F">
        <w:rPr>
          <w:i/>
        </w:rPr>
        <w:t>Int J Nurs Stud</w:t>
      </w:r>
      <w:r w:rsidRPr="00AE202F">
        <w:t xml:space="preserve"> 2016;57:12-27. doi: 10.1016/j.ijnurstu.2016.01.007</w:t>
      </w:r>
    </w:p>
    <w:p w14:paraId="233860EF" w14:textId="77777777" w:rsidR="00AE202F" w:rsidRPr="00AE202F" w:rsidRDefault="00AE202F" w:rsidP="00AE202F">
      <w:pPr>
        <w:pStyle w:val="EndNoteBibliography"/>
        <w:ind w:left="720" w:hanging="720"/>
      </w:pPr>
      <w:r w:rsidRPr="00AE202F">
        <w:t xml:space="preserve">3. Stimpfel AW, Aiken LH. Hospital staff nurses' shift length associated with safety and quality of care. </w:t>
      </w:r>
      <w:r w:rsidRPr="00AE202F">
        <w:rPr>
          <w:i/>
        </w:rPr>
        <w:t>J Nurs Care Qual</w:t>
      </w:r>
      <w:r w:rsidRPr="00AE202F">
        <w:t xml:space="preserve"> 2013;28(2):122-9. doi: 10.1097/NCQ.0b013e3182725f09</w:t>
      </w:r>
    </w:p>
    <w:p w14:paraId="63F962B9" w14:textId="77777777" w:rsidR="00AE202F" w:rsidRPr="00AE202F" w:rsidRDefault="00AE202F" w:rsidP="00AE202F">
      <w:pPr>
        <w:pStyle w:val="EndNoteBibliography"/>
        <w:ind w:left="720" w:hanging="720"/>
      </w:pPr>
      <w:r w:rsidRPr="00AE202F">
        <w:t xml:space="preserve">4. Griffiths P, Dall'Ora C, Simon M, et al. Nurses' shift length and overtime working in 12 European countries: The association with perceived quality of care and patient safety. </w:t>
      </w:r>
      <w:r w:rsidRPr="00AE202F">
        <w:rPr>
          <w:i/>
        </w:rPr>
        <w:t>Med Care</w:t>
      </w:r>
      <w:r w:rsidRPr="00AE202F">
        <w:t xml:space="preserve"> 2014;52(11):975-81. doi: 10.1097/MLR.0000000000000233</w:t>
      </w:r>
    </w:p>
    <w:p w14:paraId="3ED1B835" w14:textId="77777777" w:rsidR="00AE202F" w:rsidRPr="00AE202F" w:rsidRDefault="00AE202F" w:rsidP="00AE202F">
      <w:pPr>
        <w:pStyle w:val="EndNoteBibliography"/>
        <w:ind w:left="720" w:hanging="720"/>
      </w:pPr>
      <w:r w:rsidRPr="00AE202F">
        <w:t xml:space="preserve">5. Rogers AE, Hwang WT, Scott LD, et al. The working hours of hospital staff nurses and patient safety. </w:t>
      </w:r>
      <w:r w:rsidRPr="00AE202F">
        <w:rPr>
          <w:i/>
        </w:rPr>
        <w:t>Health Aff (Millwood)</w:t>
      </w:r>
      <w:r w:rsidRPr="00AE202F">
        <w:t xml:space="preserve"> 2004;23(4):202-12. doi: 10.1377/hlthaff.23.4.202 [published Online First: 2004/08/21]</w:t>
      </w:r>
    </w:p>
    <w:p w14:paraId="030ED1A2" w14:textId="77777777" w:rsidR="00AE202F" w:rsidRPr="00AE202F" w:rsidRDefault="00AE202F" w:rsidP="00AE202F">
      <w:pPr>
        <w:pStyle w:val="EndNoteBibliography"/>
        <w:ind w:left="720" w:hanging="720"/>
      </w:pPr>
      <w:r w:rsidRPr="00AE202F">
        <w:t xml:space="preserve">6. Clendon J, Gibbons V. 12 h shifts and rates of error among nurses: A systematic review. </w:t>
      </w:r>
      <w:r w:rsidRPr="00AE202F">
        <w:rPr>
          <w:i/>
        </w:rPr>
        <w:t>Int J Nurs Stud</w:t>
      </w:r>
      <w:r w:rsidRPr="00AE202F">
        <w:t xml:space="preserve"> 2015;52(7):1231-42. doi: 10.1016/j.ijnurstu.2015.03.011 [published Online First: 2015/04/26]</w:t>
      </w:r>
    </w:p>
    <w:p w14:paraId="56CFFE63" w14:textId="77777777" w:rsidR="00AE202F" w:rsidRPr="00AE202F" w:rsidRDefault="00AE202F" w:rsidP="00AE202F">
      <w:pPr>
        <w:pStyle w:val="EndNoteBibliography"/>
        <w:ind w:left="720" w:hanging="720"/>
      </w:pPr>
      <w:r w:rsidRPr="00AE202F">
        <w:t xml:space="preserve">7. Trinkoff AM, Johantgen M, Storr CL, et al. Nurses' work schedule characteristics, nurse staffing, and patient mortality. </w:t>
      </w:r>
      <w:r w:rsidRPr="00AE202F">
        <w:rPr>
          <w:i/>
        </w:rPr>
        <w:t>Nurs Res</w:t>
      </w:r>
      <w:r w:rsidRPr="00AE202F">
        <w:t xml:space="preserve"> 2011;60(1):1-8. doi: 10.1097/NNR.0b013e3181fff15d [published Online First: 2010/12/04]</w:t>
      </w:r>
    </w:p>
    <w:p w14:paraId="6DC3939E" w14:textId="77777777" w:rsidR="00AE202F" w:rsidRPr="00AE202F" w:rsidRDefault="00AE202F" w:rsidP="00AE202F">
      <w:pPr>
        <w:pStyle w:val="EndNoteBibliography"/>
        <w:ind w:left="720" w:hanging="720"/>
      </w:pPr>
      <w:r w:rsidRPr="00AE202F">
        <w:t xml:space="preserve">8. Ball J, Day T, Murrells T, et al. Cross-sectional examination of the association between shift length and hospital nurses job satisfaction and nurse reported quality measures. </w:t>
      </w:r>
      <w:r w:rsidRPr="00AE202F">
        <w:rPr>
          <w:i/>
        </w:rPr>
        <w:t>BMC Nurs</w:t>
      </w:r>
      <w:r w:rsidRPr="00AE202F">
        <w:t xml:space="preserve"> 2017;16(1):26. doi: 10.1186/s12912-017-0221-7</w:t>
      </w:r>
    </w:p>
    <w:p w14:paraId="38EE40BE" w14:textId="45979E12" w:rsidR="00AE202F" w:rsidRPr="00AE202F" w:rsidRDefault="00AE202F" w:rsidP="00AE202F">
      <w:pPr>
        <w:pStyle w:val="EndNoteBibliography"/>
        <w:ind w:left="720" w:hanging="720"/>
      </w:pPr>
      <w:r w:rsidRPr="00AE202F">
        <w:lastRenderedPageBreak/>
        <w:t xml:space="preserve">9. Reid N, Robinson G, Todd C. The quantity of nursing care on wards working 8- and 12-hour shifts. </w:t>
      </w:r>
      <w:r w:rsidRPr="00AE202F">
        <w:rPr>
          <w:i/>
        </w:rPr>
        <w:t>Int J Nurs Stud</w:t>
      </w:r>
      <w:r w:rsidRPr="00AE202F">
        <w:t xml:space="preserve"> 1993;30(5):403-13. doi: </w:t>
      </w:r>
      <w:hyperlink r:id="rId9" w:history="1">
        <w:r w:rsidRPr="00AE202F">
          <w:rPr>
            <w:rStyle w:val="Hyperlink"/>
          </w:rPr>
          <w:t>https://doi.org/10.1016/0020-7489(93)90050-5</w:t>
        </w:r>
      </w:hyperlink>
    </w:p>
    <w:p w14:paraId="73DDD7C1" w14:textId="77777777" w:rsidR="00AE202F" w:rsidRPr="00AE202F" w:rsidRDefault="00AE202F" w:rsidP="00AE202F">
      <w:pPr>
        <w:pStyle w:val="EndNoteBibliography"/>
        <w:ind w:left="720" w:hanging="720"/>
      </w:pPr>
      <w:r w:rsidRPr="00AE202F">
        <w:t xml:space="preserve">10. Antonakis J, Bendahan S, Jacquart P, et al. On making causal claims: A review and recommendations. </w:t>
      </w:r>
      <w:r w:rsidRPr="00AE202F">
        <w:rPr>
          <w:i/>
        </w:rPr>
        <w:t>Leadership Quart</w:t>
      </w:r>
      <w:r w:rsidRPr="00AE202F">
        <w:t xml:space="preserve"> 2010;21(6):1086-120. doi: 10.1016/j.leaqua.2010.10.010</w:t>
      </w:r>
    </w:p>
    <w:p w14:paraId="0BCD2D24" w14:textId="77777777" w:rsidR="00AE202F" w:rsidRPr="00AE202F" w:rsidRDefault="00AE202F" w:rsidP="00AE202F">
      <w:pPr>
        <w:pStyle w:val="EndNoteBibliography"/>
        <w:ind w:left="720" w:hanging="720"/>
      </w:pPr>
      <w:r w:rsidRPr="00AE202F">
        <w:t xml:space="preserve">11. Folkard S, Tucker P. Shift work, safety and productivity. </w:t>
      </w:r>
      <w:r w:rsidRPr="00AE202F">
        <w:rPr>
          <w:i/>
        </w:rPr>
        <w:t>Occup Med (Lond)</w:t>
      </w:r>
      <w:r w:rsidRPr="00AE202F">
        <w:t xml:space="preserve"> 2003;53(2):95-101. doi: 10.1093/occmed/kqg047</w:t>
      </w:r>
    </w:p>
    <w:p w14:paraId="458896F7" w14:textId="77777777" w:rsidR="00AE202F" w:rsidRPr="00AE202F" w:rsidRDefault="00AE202F" w:rsidP="00AE202F">
      <w:pPr>
        <w:pStyle w:val="EndNoteBibliography"/>
        <w:ind w:left="720" w:hanging="720"/>
      </w:pPr>
      <w:r w:rsidRPr="00AE202F">
        <w:t xml:space="preserve">12. Griffiths P, Ball J, Drennan J, et al. Nurse staffing and patient outcomes: Strengths and limitations of the evidence to inform policy and practice. A review and discussion paper based on evidence reviewed for the National Institute for Health and Care Excellence Safe Staffing guideline development. </w:t>
      </w:r>
      <w:r w:rsidRPr="00AE202F">
        <w:rPr>
          <w:i/>
        </w:rPr>
        <w:t>Int J Nurs Stud</w:t>
      </w:r>
      <w:r w:rsidRPr="00AE202F">
        <w:t xml:space="preserve"> 2016;63:213-25. doi: 10.1016/j.ijnurstu.2016.03.012 [published Online First: 2016/05/01]</w:t>
      </w:r>
    </w:p>
    <w:p w14:paraId="0C73FB53" w14:textId="77777777" w:rsidR="00AE202F" w:rsidRPr="00AE202F" w:rsidRDefault="00AE202F" w:rsidP="00AE202F">
      <w:pPr>
        <w:pStyle w:val="EndNoteBibliography"/>
        <w:ind w:left="720" w:hanging="720"/>
      </w:pPr>
      <w:r w:rsidRPr="00AE202F">
        <w:t>13. Recio</w:t>
      </w:r>
      <w:r w:rsidRPr="00AE202F">
        <w:rPr>
          <w:rFonts w:ascii="Cambria Math" w:hAnsi="Cambria Math" w:cs="Cambria Math"/>
        </w:rPr>
        <w:t>‐</w:t>
      </w:r>
      <w:r w:rsidRPr="00AE202F">
        <w:t xml:space="preserve">Saucedo A, Dall'Ora C, Maruotti A, et al. What impact does nursing care left undone have on patient outcomes? Review of the literature. </w:t>
      </w:r>
      <w:r w:rsidRPr="00AE202F">
        <w:rPr>
          <w:i/>
        </w:rPr>
        <w:t>J Clin Nurs</w:t>
      </w:r>
      <w:r w:rsidRPr="00AE202F">
        <w:t xml:space="preserve"> 2017;0(0) doi: doi:10.1111/jocn.14058</w:t>
      </w:r>
    </w:p>
    <w:p w14:paraId="483DE74F" w14:textId="77777777" w:rsidR="00AE202F" w:rsidRPr="00AE202F" w:rsidRDefault="00AE202F" w:rsidP="00AE202F">
      <w:pPr>
        <w:pStyle w:val="EndNoteBibliography"/>
        <w:ind w:left="720" w:hanging="720"/>
      </w:pPr>
      <w:r w:rsidRPr="00AE202F">
        <w:t xml:space="preserve">14. Smith GB. In-hospital cardiac arrest: is it time for an in-hospital 'chain of prevention'? </w:t>
      </w:r>
      <w:r w:rsidRPr="00AE202F">
        <w:rPr>
          <w:i/>
        </w:rPr>
        <w:t>Resuscitation</w:t>
      </w:r>
      <w:r w:rsidRPr="00AE202F">
        <w:t xml:space="preserve"> 2010;81(9):1209-11. doi: 10.1016/j.resuscitation.2010.04.017 [published Online First: 2010/07/06]</w:t>
      </w:r>
    </w:p>
    <w:p w14:paraId="4E58F243" w14:textId="77777777" w:rsidR="00AE202F" w:rsidRPr="00AE202F" w:rsidRDefault="00AE202F" w:rsidP="00AE202F">
      <w:pPr>
        <w:pStyle w:val="EndNoteBibliography"/>
        <w:ind w:left="720" w:hanging="720"/>
      </w:pPr>
      <w:r w:rsidRPr="00AE202F">
        <w:t>15. Royal College of Physicians. National Early Warning (NEWS). Standardising the assessment of acute-illness severity in the NHS. London: Royal College of Physicians, 2012.</w:t>
      </w:r>
    </w:p>
    <w:p w14:paraId="43B6741A" w14:textId="77777777" w:rsidR="00AE202F" w:rsidRPr="00AE202F" w:rsidRDefault="00AE202F" w:rsidP="00AE202F">
      <w:pPr>
        <w:pStyle w:val="EndNoteBibliography"/>
        <w:ind w:left="720" w:hanging="720"/>
      </w:pPr>
      <w:r w:rsidRPr="00AE202F">
        <w:t xml:space="preserve">16. Smith GB, Prytherch DR, Meredith P, et al. The ability of the National Early Warning Score (NEWS) to discriminate patients at risk of early cardiac arrest, unanticipated intensive care unit admission, and death. </w:t>
      </w:r>
      <w:r w:rsidRPr="00AE202F">
        <w:rPr>
          <w:i/>
        </w:rPr>
        <w:t>Resuscitation</w:t>
      </w:r>
      <w:r w:rsidRPr="00AE202F">
        <w:t xml:space="preserve"> 2013;84(4):465-70. doi: 10.1016/j.resuscitation.2012.12.016</w:t>
      </w:r>
    </w:p>
    <w:p w14:paraId="58382480" w14:textId="77777777" w:rsidR="00AE202F" w:rsidRPr="00AE202F" w:rsidRDefault="00AE202F" w:rsidP="00AE202F">
      <w:pPr>
        <w:pStyle w:val="EndNoteBibliography"/>
        <w:ind w:left="720" w:hanging="720"/>
      </w:pPr>
      <w:r w:rsidRPr="00AE202F">
        <w:lastRenderedPageBreak/>
        <w:t>17. Griffiths P, Recio</w:t>
      </w:r>
      <w:r w:rsidRPr="00AE202F">
        <w:rPr>
          <w:rFonts w:ascii="Cambria Math" w:hAnsi="Cambria Math" w:cs="Cambria Math"/>
        </w:rPr>
        <w:t>‐</w:t>
      </w:r>
      <w:r w:rsidRPr="00AE202F">
        <w:t xml:space="preserve">Saucedo A, Dall'Ora C, et al. The association between nurse staffing and omissions in nursing care: A systematic review. </w:t>
      </w:r>
      <w:r w:rsidRPr="00AE202F">
        <w:rPr>
          <w:i/>
        </w:rPr>
        <w:t>J Adv Nurs</w:t>
      </w:r>
      <w:r w:rsidRPr="00AE202F">
        <w:t xml:space="preserve"> 2018;0(0) doi: doi:10.1111/jan.13564</w:t>
      </w:r>
    </w:p>
    <w:p w14:paraId="0536D757" w14:textId="77777777" w:rsidR="00AE202F" w:rsidRPr="00AE202F" w:rsidRDefault="00AE202F" w:rsidP="00AE202F">
      <w:pPr>
        <w:pStyle w:val="EndNoteBibliography"/>
        <w:ind w:left="720" w:hanging="720"/>
      </w:pPr>
      <w:r w:rsidRPr="00AE202F">
        <w:t>18. R: A language and environment for statistical computing [program]. 1.1.442 version. Vienna, Austria: R Foundation for Statistical Computing, 2018.</w:t>
      </w:r>
    </w:p>
    <w:p w14:paraId="4189A316" w14:textId="77777777" w:rsidR="00AE202F" w:rsidRPr="00AE202F" w:rsidRDefault="00AE202F" w:rsidP="00AE202F">
      <w:pPr>
        <w:pStyle w:val="EndNoteBibliography"/>
        <w:ind w:left="720" w:hanging="720"/>
      </w:pPr>
      <w:r w:rsidRPr="00AE202F">
        <w:t>19. lme4: Linear Mixed-Effects Models Using Eigen and S4 [program]. 1.1-13 version, 2015.</w:t>
      </w:r>
    </w:p>
    <w:p w14:paraId="06137364" w14:textId="77777777" w:rsidR="00AE202F" w:rsidRPr="00AE202F" w:rsidRDefault="00AE202F" w:rsidP="00AE202F">
      <w:pPr>
        <w:pStyle w:val="EndNoteBibliography"/>
        <w:ind w:left="720" w:hanging="720"/>
      </w:pPr>
      <w:r w:rsidRPr="00AE202F">
        <w:t xml:space="preserve">20. Barker LM, Nussbaum MA. Fatigue, performance and the work environment: a survey of registered nurses. </w:t>
      </w:r>
      <w:r w:rsidRPr="00AE202F">
        <w:rPr>
          <w:i/>
        </w:rPr>
        <w:t>J Adv Nurs</w:t>
      </w:r>
      <w:r w:rsidRPr="00AE202F">
        <w:t xml:space="preserve"> 2011;67(6):1370-82. doi: 10.1111/j.1365-2648.2010.05597.x</w:t>
      </w:r>
    </w:p>
    <w:p w14:paraId="5B6D08E4" w14:textId="77777777" w:rsidR="00AE202F" w:rsidRPr="00AE202F" w:rsidRDefault="00AE202F" w:rsidP="00AE202F">
      <w:pPr>
        <w:pStyle w:val="EndNoteBibliography"/>
        <w:ind w:left="720" w:hanging="720"/>
      </w:pPr>
      <w:r w:rsidRPr="00AE202F">
        <w:t xml:space="preserve">21. Chen J, Davis KG, Daraiseh NM, et al. Fatigue and recovery in 12-hour dayshift hospital nurses. </w:t>
      </w:r>
      <w:r w:rsidRPr="00AE202F">
        <w:rPr>
          <w:i/>
        </w:rPr>
        <w:t>J Nurs Manag</w:t>
      </w:r>
      <w:r w:rsidRPr="00AE202F">
        <w:t xml:space="preserve"> 2014;22(5):593-603. doi: 10.1111/jonm.12062</w:t>
      </w:r>
    </w:p>
    <w:p w14:paraId="142D1268" w14:textId="77777777" w:rsidR="00AE202F" w:rsidRPr="00AE202F" w:rsidRDefault="00AE202F" w:rsidP="00AE202F">
      <w:pPr>
        <w:pStyle w:val="EndNoteBibliography"/>
        <w:ind w:left="720" w:hanging="720"/>
      </w:pPr>
      <w:r w:rsidRPr="00AE202F">
        <w:t xml:space="preserve">22. Bach S, Kessler I, Heron P. Nursing a Grievance? The Role of Healthcare Assistants in a Modernized National Health Service. </w:t>
      </w:r>
      <w:r w:rsidRPr="00AE202F">
        <w:rPr>
          <w:i/>
        </w:rPr>
        <w:t>Gender, Work &amp; Organization</w:t>
      </w:r>
      <w:r w:rsidRPr="00AE202F">
        <w:t xml:space="preserve"> 2012;19(2):205-24. doi: 10.1111/j.1468-0432.2009.00502.x</w:t>
      </w:r>
    </w:p>
    <w:p w14:paraId="3250A31E" w14:textId="77777777" w:rsidR="00AE202F" w:rsidRPr="00AE202F" w:rsidRDefault="00AE202F" w:rsidP="00AE202F">
      <w:pPr>
        <w:pStyle w:val="EndNoteBibliography"/>
        <w:ind w:left="720" w:hanging="720"/>
      </w:pPr>
      <w:r w:rsidRPr="00AE202F">
        <w:t xml:space="preserve">23. Hogan J. Why don't nurses monitor the respiratory rates of patients? </w:t>
      </w:r>
      <w:r w:rsidRPr="00AE202F">
        <w:rPr>
          <w:i/>
        </w:rPr>
        <w:t>Br J Nurs</w:t>
      </w:r>
      <w:r w:rsidRPr="00AE202F">
        <w:t xml:space="preserve"> 2006;15(9):489-92. doi: 10.12968/bjon.2006.15.9.21087</w:t>
      </w:r>
    </w:p>
    <w:p w14:paraId="54AD4521" w14:textId="77777777" w:rsidR="00AE202F" w:rsidRPr="00AE202F" w:rsidRDefault="00AE202F" w:rsidP="00AE202F">
      <w:pPr>
        <w:pStyle w:val="EndNoteBibliography"/>
        <w:ind w:left="720" w:hanging="720"/>
      </w:pPr>
      <w:r w:rsidRPr="00AE202F">
        <w:t xml:space="preserve">24. Hope J, Recio-Saucedo A, Fogg C, et al. A fundamental conflict of care: Nurses' accounts of balancing patients' sleep with taking vital sign observations at night. </w:t>
      </w:r>
      <w:r w:rsidRPr="00AE202F">
        <w:rPr>
          <w:i/>
        </w:rPr>
        <w:t>J Clin Nurs</w:t>
      </w:r>
      <w:r w:rsidRPr="00AE202F">
        <w:t xml:space="preserve"> 2017;0(0) doi: 10.1111/jocn.14234</w:t>
      </w:r>
    </w:p>
    <w:p w14:paraId="515619AA" w14:textId="77777777" w:rsidR="00AE202F" w:rsidRPr="00AE202F" w:rsidRDefault="00AE202F" w:rsidP="00AE202F">
      <w:pPr>
        <w:pStyle w:val="EndNoteBibliography"/>
        <w:ind w:left="720" w:hanging="720"/>
      </w:pPr>
      <w:r w:rsidRPr="00AE202F">
        <w:t xml:space="preserve">25. Ball JE, Bruyneel L, Aiken LH, et al. Post-operative mortality, missed care and nurse staffing in nine countries: A cross-sectional study. </w:t>
      </w:r>
      <w:r w:rsidRPr="00AE202F">
        <w:rPr>
          <w:i/>
        </w:rPr>
        <w:t>Int J Nurs Stud</w:t>
      </w:r>
      <w:r w:rsidRPr="00AE202F">
        <w:t xml:space="preserve"> 2018;78:10-15. doi: 10.1016/j.ijnurstu.2017.08.004</w:t>
      </w:r>
    </w:p>
    <w:p w14:paraId="2C360888" w14:textId="77777777" w:rsidR="00AE202F" w:rsidRPr="00AE202F" w:rsidRDefault="00AE202F" w:rsidP="00AE202F">
      <w:pPr>
        <w:pStyle w:val="EndNoteBibliography"/>
        <w:ind w:left="720" w:hanging="720"/>
      </w:pPr>
      <w:r w:rsidRPr="00AE202F">
        <w:lastRenderedPageBreak/>
        <w:t xml:space="preserve">26. Griffiths P, Ball J, Bloor K, et al. Nurse staffing levels, missed vital signs observations and mortality in hospital wards: retrospective longitudinal observational study using routinely collected data - Final report. </w:t>
      </w:r>
      <w:r w:rsidRPr="00AE202F">
        <w:rPr>
          <w:i/>
        </w:rPr>
        <w:t>Health Services and Delivery Research</w:t>
      </w:r>
      <w:r w:rsidRPr="00AE202F">
        <w:t xml:space="preserve"> 2018</w:t>
      </w:r>
    </w:p>
    <w:p w14:paraId="15DAAE17" w14:textId="3D6D7BE0" w:rsidR="00791901" w:rsidRPr="004C16E9" w:rsidRDefault="00791901" w:rsidP="004C16E9">
      <w:pPr>
        <w:rPr>
          <w:rFonts w:cstheme="minorBidi"/>
        </w:rPr>
      </w:pPr>
      <w:r w:rsidRPr="004C16E9">
        <w:rPr>
          <w:rFonts w:cstheme="minorBidi"/>
        </w:rPr>
        <w:fldChar w:fldCharType="end"/>
      </w:r>
    </w:p>
    <w:sectPr w:rsidR="00791901" w:rsidRPr="004C16E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1AFC44" w16cid:durableId="1EC5150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79295F" w14:textId="77777777" w:rsidR="007F261E" w:rsidRDefault="007F261E" w:rsidP="00272738">
      <w:pPr>
        <w:spacing w:before="0" w:line="240" w:lineRule="auto"/>
      </w:pPr>
      <w:r>
        <w:separator/>
      </w:r>
    </w:p>
  </w:endnote>
  <w:endnote w:type="continuationSeparator" w:id="0">
    <w:p w14:paraId="5D59B75C" w14:textId="77777777" w:rsidR="007F261E" w:rsidRDefault="007F261E" w:rsidP="0027273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1588510"/>
      <w:docPartObj>
        <w:docPartGallery w:val="Page Numbers (Bottom of Page)"/>
        <w:docPartUnique/>
      </w:docPartObj>
    </w:sdtPr>
    <w:sdtEndPr>
      <w:rPr>
        <w:noProof/>
      </w:rPr>
    </w:sdtEndPr>
    <w:sdtContent>
      <w:p w14:paraId="4B172D07" w14:textId="61F0073D" w:rsidR="00272738" w:rsidRDefault="00272738">
        <w:pPr>
          <w:pStyle w:val="Footer"/>
          <w:jc w:val="center"/>
        </w:pPr>
        <w:r>
          <w:fldChar w:fldCharType="begin"/>
        </w:r>
        <w:r>
          <w:instrText xml:space="preserve"> PAGE   \* MERGEFORMAT </w:instrText>
        </w:r>
        <w:r>
          <w:fldChar w:fldCharType="separate"/>
        </w:r>
        <w:r w:rsidR="00216D61">
          <w:rPr>
            <w:noProof/>
          </w:rPr>
          <w:t>19</w:t>
        </w:r>
        <w:r>
          <w:rPr>
            <w:noProof/>
          </w:rPr>
          <w:fldChar w:fldCharType="end"/>
        </w:r>
      </w:p>
    </w:sdtContent>
  </w:sdt>
  <w:p w14:paraId="3EE962F0" w14:textId="77777777" w:rsidR="00272738" w:rsidRDefault="002727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3A2C63" w14:textId="77777777" w:rsidR="007F261E" w:rsidRDefault="007F261E" w:rsidP="00272738">
      <w:pPr>
        <w:spacing w:before="0" w:line="240" w:lineRule="auto"/>
      </w:pPr>
      <w:r>
        <w:separator/>
      </w:r>
    </w:p>
  </w:footnote>
  <w:footnote w:type="continuationSeparator" w:id="0">
    <w:p w14:paraId="1115A0C9" w14:textId="77777777" w:rsidR="007F261E" w:rsidRDefault="007F261E" w:rsidP="00272738">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D27A70"/>
    <w:multiLevelType w:val="hybridMultilevel"/>
    <w:tmpl w:val="5DF845F6"/>
    <w:lvl w:ilvl="0" w:tplc="C610F8BE">
      <w:start w:val="2"/>
      <w:numFmt w:val="bullet"/>
      <w:lvlText w:val="-"/>
      <w:lvlJc w:val="left"/>
      <w:pPr>
        <w:ind w:left="720" w:hanging="360"/>
      </w:pPr>
      <w:rPr>
        <w:rFonts w:ascii="Arial" w:eastAsia="PMingLiU"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460C97"/>
    <w:multiLevelType w:val="hybridMultilevel"/>
    <w:tmpl w:val="4376671E"/>
    <w:lvl w:ilvl="0" w:tplc="08090001">
      <w:start w:val="1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F560C9B"/>
    <w:multiLevelType w:val="hybridMultilevel"/>
    <w:tmpl w:val="85EE946E"/>
    <w:lvl w:ilvl="0" w:tplc="B22816A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5647E07"/>
    <w:multiLevelType w:val="hybridMultilevel"/>
    <w:tmpl w:val="152A35E2"/>
    <w:lvl w:ilvl="0" w:tplc="26D8A9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86372B8"/>
    <w:multiLevelType w:val="hybridMultilevel"/>
    <w:tmpl w:val="BC78EE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GB" w:vendorID="64" w:dllVersion="6" w:nlCheck="1" w:checkStyle="1"/>
  <w:activeWritingStyle w:appName="MSWord" w:lang="de-DE" w:vendorID="64" w:dllVersion="6" w:nlCheck="1" w:checkStyle="1"/>
  <w:activeWritingStyle w:appName="MSWord" w:lang="en-GB" w:vendorID="64" w:dllVersion="0" w:nlCheck="1" w:checkStyle="0"/>
  <w:activeWritingStyle w:appName="MSWord" w:lang="fr-FR" w:vendorID="64" w:dllVersion="6" w:nlCheck="1" w:checkStyle="1"/>
  <w:activeWritingStyle w:appName="MSWord" w:lang="fr-FR" w:vendorID="64" w:dllVersion="0" w:nlCheck="1" w:checkStyle="0"/>
  <w:activeWritingStyle w:appName="MSWord" w:lang="en-GB" w:vendorID="64" w:dllVersion="131078" w:nlCheck="1" w:checkStyle="1"/>
  <w:activeWritingStyle w:appName="MSWord" w:lang="it-IT" w:vendorID="64" w:dllVersion="131078" w:nlCheck="1" w:checkStyle="0"/>
  <w:activeWritingStyle w:appName="MSWord" w:lang="de-DE" w:vendorID="64" w:dllVersion="131078" w:nlCheck="1" w:checkStyle="1"/>
  <w:activeWritingStyle w:appName="MSWord" w:lang="fr-FR" w:vendorID="64" w:dllVersion="131078" w:nlCheck="1" w:checkStyle="1"/>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25saraxzrexjevsw8x9pto22x9azzfvrtt&quot;&gt;My EndNote Chiara&lt;record-ids&gt;&lt;item&gt;27&lt;/item&gt;&lt;item&gt;33&lt;/item&gt;&lt;item&gt;35&lt;/item&gt;&lt;item&gt;46&lt;/item&gt;&lt;item&gt;146&lt;/item&gt;&lt;item&gt;159&lt;/item&gt;&lt;item&gt;182&lt;/item&gt;&lt;item&gt;298&lt;/item&gt;&lt;item&gt;304&lt;/item&gt;&lt;item&gt;310&lt;/item&gt;&lt;item&gt;336&lt;/item&gt;&lt;item&gt;337&lt;/item&gt;&lt;item&gt;365&lt;/item&gt;&lt;item&gt;414&lt;/item&gt;&lt;item&gt;421&lt;/item&gt;&lt;item&gt;430&lt;/item&gt;&lt;item&gt;431&lt;/item&gt;&lt;item&gt;505&lt;/item&gt;&lt;item&gt;536&lt;/item&gt;&lt;item&gt;560&lt;/item&gt;&lt;item&gt;578&lt;/item&gt;&lt;item&gt;584&lt;/item&gt;&lt;item&gt;654&lt;/item&gt;&lt;item&gt;655&lt;/item&gt;&lt;item&gt;667&lt;/item&gt;&lt;item&gt;685&lt;/item&gt;&lt;/record-ids&gt;&lt;/item&gt;&lt;/Libraries&gt;"/>
  </w:docVars>
  <w:rsids>
    <w:rsidRoot w:val="00B52621"/>
    <w:rsid w:val="0000222F"/>
    <w:rsid w:val="00003AAF"/>
    <w:rsid w:val="000057B7"/>
    <w:rsid w:val="000107FE"/>
    <w:rsid w:val="000114CE"/>
    <w:rsid w:val="000147DD"/>
    <w:rsid w:val="000167A3"/>
    <w:rsid w:val="000246A3"/>
    <w:rsid w:val="0002496C"/>
    <w:rsid w:val="000316BF"/>
    <w:rsid w:val="00034B0E"/>
    <w:rsid w:val="00037C54"/>
    <w:rsid w:val="000427BC"/>
    <w:rsid w:val="000449C7"/>
    <w:rsid w:val="0005382C"/>
    <w:rsid w:val="000B3D60"/>
    <w:rsid w:val="000B4952"/>
    <w:rsid w:val="000B7E40"/>
    <w:rsid w:val="000C5B74"/>
    <w:rsid w:val="000D7ACA"/>
    <w:rsid w:val="000E0064"/>
    <w:rsid w:val="00104456"/>
    <w:rsid w:val="0011107D"/>
    <w:rsid w:val="00124071"/>
    <w:rsid w:val="00131EB5"/>
    <w:rsid w:val="0013671C"/>
    <w:rsid w:val="0013709B"/>
    <w:rsid w:val="001414D3"/>
    <w:rsid w:val="00161335"/>
    <w:rsid w:val="00163908"/>
    <w:rsid w:val="00177528"/>
    <w:rsid w:val="00183162"/>
    <w:rsid w:val="00183DBB"/>
    <w:rsid w:val="001A4518"/>
    <w:rsid w:val="001B25A7"/>
    <w:rsid w:val="001C015B"/>
    <w:rsid w:val="001C2959"/>
    <w:rsid w:val="001C3CBB"/>
    <w:rsid w:val="001D240D"/>
    <w:rsid w:val="001D2F1D"/>
    <w:rsid w:val="001D5321"/>
    <w:rsid w:val="001E25B9"/>
    <w:rsid w:val="001E2707"/>
    <w:rsid w:val="001E7893"/>
    <w:rsid w:val="001F0504"/>
    <w:rsid w:val="001F4101"/>
    <w:rsid w:val="00216D61"/>
    <w:rsid w:val="0021782F"/>
    <w:rsid w:val="002224A2"/>
    <w:rsid w:val="00230CA6"/>
    <w:rsid w:val="0023794E"/>
    <w:rsid w:val="00244152"/>
    <w:rsid w:val="0025315A"/>
    <w:rsid w:val="002607CA"/>
    <w:rsid w:val="0026181E"/>
    <w:rsid w:val="00272738"/>
    <w:rsid w:val="00285284"/>
    <w:rsid w:val="00287A46"/>
    <w:rsid w:val="00296E4B"/>
    <w:rsid w:val="002A29CF"/>
    <w:rsid w:val="002B0EB2"/>
    <w:rsid w:val="002B1E8B"/>
    <w:rsid w:val="002C0D09"/>
    <w:rsid w:val="002C7867"/>
    <w:rsid w:val="002D258C"/>
    <w:rsid w:val="002E6119"/>
    <w:rsid w:val="00300CAE"/>
    <w:rsid w:val="003068D0"/>
    <w:rsid w:val="00310005"/>
    <w:rsid w:val="00315A53"/>
    <w:rsid w:val="00317AA9"/>
    <w:rsid w:val="003269D9"/>
    <w:rsid w:val="0032710C"/>
    <w:rsid w:val="00331173"/>
    <w:rsid w:val="00331C8F"/>
    <w:rsid w:val="00334D66"/>
    <w:rsid w:val="00335686"/>
    <w:rsid w:val="00346780"/>
    <w:rsid w:val="00346F23"/>
    <w:rsid w:val="0034769F"/>
    <w:rsid w:val="003575CD"/>
    <w:rsid w:val="0036039A"/>
    <w:rsid w:val="003656B1"/>
    <w:rsid w:val="00372FA7"/>
    <w:rsid w:val="00387D7B"/>
    <w:rsid w:val="003A0493"/>
    <w:rsid w:val="003A0CDA"/>
    <w:rsid w:val="003A1678"/>
    <w:rsid w:val="003A241E"/>
    <w:rsid w:val="003B7AF2"/>
    <w:rsid w:val="003C6442"/>
    <w:rsid w:val="003D60A4"/>
    <w:rsid w:val="003E64E3"/>
    <w:rsid w:val="004001F1"/>
    <w:rsid w:val="00403852"/>
    <w:rsid w:val="00413EB0"/>
    <w:rsid w:val="004445F6"/>
    <w:rsid w:val="0045481F"/>
    <w:rsid w:val="00455D59"/>
    <w:rsid w:val="00457692"/>
    <w:rsid w:val="00463407"/>
    <w:rsid w:val="004738C6"/>
    <w:rsid w:val="0048248A"/>
    <w:rsid w:val="00486D8E"/>
    <w:rsid w:val="00494F82"/>
    <w:rsid w:val="004A0B34"/>
    <w:rsid w:val="004A3992"/>
    <w:rsid w:val="004C16E9"/>
    <w:rsid w:val="004C5284"/>
    <w:rsid w:val="004D3423"/>
    <w:rsid w:val="004D4825"/>
    <w:rsid w:val="004E5B91"/>
    <w:rsid w:val="004F03D8"/>
    <w:rsid w:val="004F14E5"/>
    <w:rsid w:val="004F3060"/>
    <w:rsid w:val="004F362C"/>
    <w:rsid w:val="004F458A"/>
    <w:rsid w:val="004F6E2B"/>
    <w:rsid w:val="00502B1B"/>
    <w:rsid w:val="00504DFA"/>
    <w:rsid w:val="00506FEA"/>
    <w:rsid w:val="0051265D"/>
    <w:rsid w:val="00523AB8"/>
    <w:rsid w:val="00523FF0"/>
    <w:rsid w:val="00526316"/>
    <w:rsid w:val="00532513"/>
    <w:rsid w:val="00543421"/>
    <w:rsid w:val="0054383A"/>
    <w:rsid w:val="005478CB"/>
    <w:rsid w:val="00552B9E"/>
    <w:rsid w:val="00553721"/>
    <w:rsid w:val="00554218"/>
    <w:rsid w:val="00566D55"/>
    <w:rsid w:val="00571595"/>
    <w:rsid w:val="00576274"/>
    <w:rsid w:val="00581C65"/>
    <w:rsid w:val="00593EF0"/>
    <w:rsid w:val="005A3480"/>
    <w:rsid w:val="005A3EF0"/>
    <w:rsid w:val="005B4FFF"/>
    <w:rsid w:val="005C511D"/>
    <w:rsid w:val="005C5BFC"/>
    <w:rsid w:val="005C5C65"/>
    <w:rsid w:val="005C7417"/>
    <w:rsid w:val="005D0C56"/>
    <w:rsid w:val="005D2F8B"/>
    <w:rsid w:val="005E0685"/>
    <w:rsid w:val="005E6C11"/>
    <w:rsid w:val="005F2100"/>
    <w:rsid w:val="005F7463"/>
    <w:rsid w:val="00610BEF"/>
    <w:rsid w:val="006127DF"/>
    <w:rsid w:val="0061715A"/>
    <w:rsid w:val="006215E1"/>
    <w:rsid w:val="00635991"/>
    <w:rsid w:val="00635D73"/>
    <w:rsid w:val="00641FDA"/>
    <w:rsid w:val="006513DF"/>
    <w:rsid w:val="006566F8"/>
    <w:rsid w:val="00656724"/>
    <w:rsid w:val="00666BA1"/>
    <w:rsid w:val="00671FAA"/>
    <w:rsid w:val="00681B09"/>
    <w:rsid w:val="00682AA8"/>
    <w:rsid w:val="00685C71"/>
    <w:rsid w:val="00687E70"/>
    <w:rsid w:val="0069407B"/>
    <w:rsid w:val="00697BE5"/>
    <w:rsid w:val="00697DC7"/>
    <w:rsid w:val="006B0D90"/>
    <w:rsid w:val="006C3244"/>
    <w:rsid w:val="006C5422"/>
    <w:rsid w:val="006C71C1"/>
    <w:rsid w:val="006D31F5"/>
    <w:rsid w:val="006E0D65"/>
    <w:rsid w:val="006E4131"/>
    <w:rsid w:val="006E4788"/>
    <w:rsid w:val="006E5BBF"/>
    <w:rsid w:val="006E7300"/>
    <w:rsid w:val="006F43BB"/>
    <w:rsid w:val="006F50AE"/>
    <w:rsid w:val="006F7B29"/>
    <w:rsid w:val="00701F35"/>
    <w:rsid w:val="00707B46"/>
    <w:rsid w:val="007106AF"/>
    <w:rsid w:val="0071384D"/>
    <w:rsid w:val="007161A0"/>
    <w:rsid w:val="00726EB4"/>
    <w:rsid w:val="007324B7"/>
    <w:rsid w:val="007335EE"/>
    <w:rsid w:val="00740505"/>
    <w:rsid w:val="0074062C"/>
    <w:rsid w:val="00741E5C"/>
    <w:rsid w:val="00744CB8"/>
    <w:rsid w:val="0074738A"/>
    <w:rsid w:val="00752B8D"/>
    <w:rsid w:val="00767792"/>
    <w:rsid w:val="00770271"/>
    <w:rsid w:val="00770375"/>
    <w:rsid w:val="00776500"/>
    <w:rsid w:val="007775FD"/>
    <w:rsid w:val="00777DED"/>
    <w:rsid w:val="00791901"/>
    <w:rsid w:val="007A0589"/>
    <w:rsid w:val="007B2D27"/>
    <w:rsid w:val="007B7D42"/>
    <w:rsid w:val="007C16CF"/>
    <w:rsid w:val="007C5F66"/>
    <w:rsid w:val="007E3B58"/>
    <w:rsid w:val="007F261E"/>
    <w:rsid w:val="008215AA"/>
    <w:rsid w:val="008235FE"/>
    <w:rsid w:val="00823DD5"/>
    <w:rsid w:val="00824C85"/>
    <w:rsid w:val="00843A70"/>
    <w:rsid w:val="00863717"/>
    <w:rsid w:val="008667E9"/>
    <w:rsid w:val="00867A9F"/>
    <w:rsid w:val="00871B58"/>
    <w:rsid w:val="008756F7"/>
    <w:rsid w:val="0088081F"/>
    <w:rsid w:val="00881DCA"/>
    <w:rsid w:val="00883F18"/>
    <w:rsid w:val="00887915"/>
    <w:rsid w:val="00896299"/>
    <w:rsid w:val="008A352E"/>
    <w:rsid w:val="008A53AD"/>
    <w:rsid w:val="008A54BA"/>
    <w:rsid w:val="008A68B9"/>
    <w:rsid w:val="008B017E"/>
    <w:rsid w:val="008B0FBD"/>
    <w:rsid w:val="008B231D"/>
    <w:rsid w:val="008E056A"/>
    <w:rsid w:val="008E3838"/>
    <w:rsid w:val="008F3D62"/>
    <w:rsid w:val="008F54C8"/>
    <w:rsid w:val="008F675C"/>
    <w:rsid w:val="00902DFC"/>
    <w:rsid w:val="009136D8"/>
    <w:rsid w:val="00920FE9"/>
    <w:rsid w:val="00923069"/>
    <w:rsid w:val="009251BA"/>
    <w:rsid w:val="0093274C"/>
    <w:rsid w:val="00936570"/>
    <w:rsid w:val="00947336"/>
    <w:rsid w:val="00950036"/>
    <w:rsid w:val="009571C3"/>
    <w:rsid w:val="00964DF0"/>
    <w:rsid w:val="00967AB9"/>
    <w:rsid w:val="0097227F"/>
    <w:rsid w:val="00977844"/>
    <w:rsid w:val="00993D3F"/>
    <w:rsid w:val="009B0F85"/>
    <w:rsid w:val="009C10CD"/>
    <w:rsid w:val="009C29A3"/>
    <w:rsid w:val="009D3102"/>
    <w:rsid w:val="009D7DDA"/>
    <w:rsid w:val="009E20BB"/>
    <w:rsid w:val="009E3B46"/>
    <w:rsid w:val="009F4909"/>
    <w:rsid w:val="009F74E9"/>
    <w:rsid w:val="00A0710A"/>
    <w:rsid w:val="00A2221F"/>
    <w:rsid w:val="00A25655"/>
    <w:rsid w:val="00A25CD2"/>
    <w:rsid w:val="00A316D2"/>
    <w:rsid w:val="00A325B8"/>
    <w:rsid w:val="00A351FC"/>
    <w:rsid w:val="00A47F0D"/>
    <w:rsid w:val="00A55F55"/>
    <w:rsid w:val="00A75F9A"/>
    <w:rsid w:val="00A849AA"/>
    <w:rsid w:val="00A87BE3"/>
    <w:rsid w:val="00A904B2"/>
    <w:rsid w:val="00A9427E"/>
    <w:rsid w:val="00A950F1"/>
    <w:rsid w:val="00A978BC"/>
    <w:rsid w:val="00AA4AF4"/>
    <w:rsid w:val="00AC10FE"/>
    <w:rsid w:val="00AD07A4"/>
    <w:rsid w:val="00AD64A3"/>
    <w:rsid w:val="00AE202F"/>
    <w:rsid w:val="00AE2F20"/>
    <w:rsid w:val="00B01D8C"/>
    <w:rsid w:val="00B05297"/>
    <w:rsid w:val="00B2274C"/>
    <w:rsid w:val="00B2718D"/>
    <w:rsid w:val="00B318EC"/>
    <w:rsid w:val="00B31B83"/>
    <w:rsid w:val="00B36F00"/>
    <w:rsid w:val="00B52621"/>
    <w:rsid w:val="00B622FC"/>
    <w:rsid w:val="00B66489"/>
    <w:rsid w:val="00B716D1"/>
    <w:rsid w:val="00B72F76"/>
    <w:rsid w:val="00B77D03"/>
    <w:rsid w:val="00B872F4"/>
    <w:rsid w:val="00B912C1"/>
    <w:rsid w:val="00B941CC"/>
    <w:rsid w:val="00BA03F6"/>
    <w:rsid w:val="00BD22BE"/>
    <w:rsid w:val="00BD25CD"/>
    <w:rsid w:val="00BD7688"/>
    <w:rsid w:val="00BE72E2"/>
    <w:rsid w:val="00BF5328"/>
    <w:rsid w:val="00C02082"/>
    <w:rsid w:val="00C05BC3"/>
    <w:rsid w:val="00C05EF3"/>
    <w:rsid w:val="00C22941"/>
    <w:rsid w:val="00C22CCF"/>
    <w:rsid w:val="00C357CA"/>
    <w:rsid w:val="00C41F87"/>
    <w:rsid w:val="00C477C4"/>
    <w:rsid w:val="00C510EA"/>
    <w:rsid w:val="00C659CE"/>
    <w:rsid w:val="00C745EE"/>
    <w:rsid w:val="00C8262A"/>
    <w:rsid w:val="00C859EA"/>
    <w:rsid w:val="00C86615"/>
    <w:rsid w:val="00C944BD"/>
    <w:rsid w:val="00C97E4B"/>
    <w:rsid w:val="00CC1104"/>
    <w:rsid w:val="00CC4B5A"/>
    <w:rsid w:val="00CC719E"/>
    <w:rsid w:val="00CD24FF"/>
    <w:rsid w:val="00CE5185"/>
    <w:rsid w:val="00CF7BB0"/>
    <w:rsid w:val="00D165CB"/>
    <w:rsid w:val="00D21762"/>
    <w:rsid w:val="00D23FE0"/>
    <w:rsid w:val="00D2551B"/>
    <w:rsid w:val="00D35B9A"/>
    <w:rsid w:val="00D36DF9"/>
    <w:rsid w:val="00D51205"/>
    <w:rsid w:val="00D56554"/>
    <w:rsid w:val="00D578E5"/>
    <w:rsid w:val="00D57B4D"/>
    <w:rsid w:val="00D62978"/>
    <w:rsid w:val="00D8694B"/>
    <w:rsid w:val="00D9683E"/>
    <w:rsid w:val="00D96BF3"/>
    <w:rsid w:val="00DA1562"/>
    <w:rsid w:val="00DA4444"/>
    <w:rsid w:val="00DA49CA"/>
    <w:rsid w:val="00DA49F3"/>
    <w:rsid w:val="00DB4BCF"/>
    <w:rsid w:val="00DB7DF8"/>
    <w:rsid w:val="00DC54A9"/>
    <w:rsid w:val="00DC5B7C"/>
    <w:rsid w:val="00DC69D5"/>
    <w:rsid w:val="00DD2730"/>
    <w:rsid w:val="00DD5CE2"/>
    <w:rsid w:val="00DE117C"/>
    <w:rsid w:val="00DE1864"/>
    <w:rsid w:val="00DE3040"/>
    <w:rsid w:val="00DE3461"/>
    <w:rsid w:val="00DE5DE2"/>
    <w:rsid w:val="00DF117E"/>
    <w:rsid w:val="00DF415A"/>
    <w:rsid w:val="00DF416B"/>
    <w:rsid w:val="00DF79C9"/>
    <w:rsid w:val="00E01B5E"/>
    <w:rsid w:val="00E01DE1"/>
    <w:rsid w:val="00E0797C"/>
    <w:rsid w:val="00E10DBB"/>
    <w:rsid w:val="00E15B9D"/>
    <w:rsid w:val="00E4629B"/>
    <w:rsid w:val="00E46BE6"/>
    <w:rsid w:val="00E47D77"/>
    <w:rsid w:val="00E55919"/>
    <w:rsid w:val="00E574F5"/>
    <w:rsid w:val="00E60B74"/>
    <w:rsid w:val="00E63F63"/>
    <w:rsid w:val="00E74C85"/>
    <w:rsid w:val="00E8017B"/>
    <w:rsid w:val="00EA6BB6"/>
    <w:rsid w:val="00EC3F71"/>
    <w:rsid w:val="00ED2395"/>
    <w:rsid w:val="00EF2B2D"/>
    <w:rsid w:val="00F12931"/>
    <w:rsid w:val="00F1350A"/>
    <w:rsid w:val="00F144E2"/>
    <w:rsid w:val="00F1692E"/>
    <w:rsid w:val="00F17D18"/>
    <w:rsid w:val="00F20221"/>
    <w:rsid w:val="00F2266B"/>
    <w:rsid w:val="00F26E3E"/>
    <w:rsid w:val="00F37C83"/>
    <w:rsid w:val="00F4485D"/>
    <w:rsid w:val="00F500AD"/>
    <w:rsid w:val="00F51CF4"/>
    <w:rsid w:val="00F52499"/>
    <w:rsid w:val="00F60682"/>
    <w:rsid w:val="00F71D0F"/>
    <w:rsid w:val="00F82F34"/>
    <w:rsid w:val="00FA387A"/>
    <w:rsid w:val="00FA5E54"/>
    <w:rsid w:val="00FB0FF4"/>
    <w:rsid w:val="00FB5608"/>
    <w:rsid w:val="00FC0D0C"/>
    <w:rsid w:val="00FD4FA7"/>
    <w:rsid w:val="00FD7118"/>
    <w:rsid w:val="00FE0B2F"/>
    <w:rsid w:val="00FE5211"/>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E13161"/>
  <w15:chartTrackingRefBased/>
  <w15:docId w15:val="{084E19A2-53B9-46D5-A7C2-F3F4614758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5919"/>
    <w:pPr>
      <w:spacing w:before="200" w:after="0" w:line="360" w:lineRule="auto"/>
    </w:pPr>
    <w:rPr>
      <w:rFonts w:asciiTheme="minorBidi" w:eastAsia="Times New Roman" w:hAnsiTheme="minorBidi" w:cs="Times New Roman"/>
      <w:lang w:eastAsia="zh-CN"/>
    </w:rPr>
  </w:style>
  <w:style w:type="paragraph" w:styleId="Heading1">
    <w:name w:val="heading 1"/>
    <w:basedOn w:val="Normal"/>
    <w:next w:val="Normal"/>
    <w:link w:val="Heading1Char"/>
    <w:uiPriority w:val="9"/>
    <w:qFormat/>
    <w:rsid w:val="0079190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568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1901"/>
    <w:rPr>
      <w:rFonts w:asciiTheme="majorHAnsi" w:eastAsiaTheme="majorEastAsia" w:hAnsiTheme="majorHAnsi" w:cstheme="majorBidi"/>
      <w:color w:val="2F5496" w:themeColor="accent1" w:themeShade="BF"/>
      <w:sz w:val="32"/>
      <w:szCs w:val="32"/>
      <w:lang w:eastAsia="zh-CN"/>
    </w:rPr>
  </w:style>
  <w:style w:type="paragraph" w:customStyle="1" w:styleId="EndNoteBibliographyTitle">
    <w:name w:val="EndNote Bibliography Title"/>
    <w:basedOn w:val="Normal"/>
    <w:link w:val="EndNoteBibliographyTitleChar"/>
    <w:rsid w:val="00791901"/>
    <w:pPr>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791901"/>
    <w:rPr>
      <w:rFonts w:ascii="Calibri Light" w:eastAsia="Times New Roman" w:hAnsi="Calibri Light" w:cs="Calibri Light"/>
      <w:noProof/>
      <w:sz w:val="32"/>
      <w:lang w:eastAsia="zh-CN"/>
    </w:rPr>
  </w:style>
  <w:style w:type="paragraph" w:customStyle="1" w:styleId="EndNoteBibliography">
    <w:name w:val="EndNote Bibliography"/>
    <w:basedOn w:val="Normal"/>
    <w:link w:val="EndNoteBibliographyChar"/>
    <w:rsid w:val="00791901"/>
    <w:pPr>
      <w:spacing w:line="240" w:lineRule="auto"/>
    </w:pPr>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791901"/>
    <w:rPr>
      <w:rFonts w:ascii="Calibri Light" w:eastAsia="Times New Roman" w:hAnsi="Calibri Light" w:cs="Calibri Light"/>
      <w:noProof/>
      <w:sz w:val="32"/>
      <w:lang w:eastAsia="zh-CN"/>
    </w:rPr>
  </w:style>
  <w:style w:type="character" w:customStyle="1" w:styleId="Heading2Char">
    <w:name w:val="Heading 2 Char"/>
    <w:basedOn w:val="DefaultParagraphFont"/>
    <w:link w:val="Heading2"/>
    <w:uiPriority w:val="9"/>
    <w:rsid w:val="00335686"/>
    <w:rPr>
      <w:rFonts w:asciiTheme="majorHAnsi" w:eastAsiaTheme="majorEastAsia" w:hAnsiTheme="majorHAnsi" w:cstheme="majorBidi"/>
      <w:color w:val="2F5496" w:themeColor="accent1" w:themeShade="BF"/>
      <w:sz w:val="26"/>
      <w:szCs w:val="26"/>
      <w:lang w:eastAsia="zh-CN"/>
    </w:rPr>
  </w:style>
  <w:style w:type="paragraph" w:styleId="ListParagraph">
    <w:name w:val="List Paragraph"/>
    <w:basedOn w:val="Normal"/>
    <w:uiPriority w:val="34"/>
    <w:qFormat/>
    <w:rsid w:val="005F2100"/>
    <w:pPr>
      <w:ind w:left="720"/>
      <w:contextualSpacing/>
    </w:pPr>
  </w:style>
  <w:style w:type="paragraph" w:styleId="Caption">
    <w:name w:val="caption"/>
    <w:basedOn w:val="Normal"/>
    <w:next w:val="Normal"/>
    <w:uiPriority w:val="35"/>
    <w:unhideWhenUsed/>
    <w:qFormat/>
    <w:rsid w:val="006215E1"/>
    <w:pPr>
      <w:spacing w:before="0" w:after="200" w:line="240" w:lineRule="auto"/>
    </w:pPr>
    <w:rPr>
      <w:i/>
      <w:iCs/>
      <w:color w:val="44546A" w:themeColor="text2"/>
      <w:sz w:val="18"/>
      <w:szCs w:val="18"/>
    </w:rPr>
  </w:style>
  <w:style w:type="table" w:customStyle="1" w:styleId="TableGrid15">
    <w:name w:val="Table Grid15"/>
    <w:basedOn w:val="TableNormal"/>
    <w:next w:val="TableGrid"/>
    <w:uiPriority w:val="39"/>
    <w:rsid w:val="00964DF0"/>
    <w:pPr>
      <w:spacing w:after="0" w:line="240" w:lineRule="auto"/>
    </w:pPr>
    <w:rPr>
      <w:rFonts w:ascii="Calibri" w:eastAsia="PMingLiU"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64D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950F1"/>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50F1"/>
    <w:rPr>
      <w:rFonts w:ascii="Segoe UI" w:eastAsia="Times New Roman" w:hAnsi="Segoe UI" w:cs="Segoe UI"/>
      <w:sz w:val="18"/>
      <w:szCs w:val="18"/>
      <w:lang w:eastAsia="zh-CN"/>
    </w:rPr>
  </w:style>
  <w:style w:type="character" w:styleId="CommentReference">
    <w:name w:val="annotation reference"/>
    <w:basedOn w:val="DefaultParagraphFont"/>
    <w:uiPriority w:val="99"/>
    <w:semiHidden/>
    <w:unhideWhenUsed/>
    <w:rsid w:val="00BF5328"/>
    <w:rPr>
      <w:sz w:val="16"/>
      <w:szCs w:val="16"/>
    </w:rPr>
  </w:style>
  <w:style w:type="paragraph" w:styleId="CommentText">
    <w:name w:val="annotation text"/>
    <w:basedOn w:val="Normal"/>
    <w:link w:val="CommentTextChar"/>
    <w:uiPriority w:val="99"/>
    <w:unhideWhenUsed/>
    <w:rsid w:val="00BF5328"/>
    <w:pPr>
      <w:spacing w:line="240" w:lineRule="auto"/>
    </w:pPr>
    <w:rPr>
      <w:sz w:val="20"/>
      <w:szCs w:val="20"/>
    </w:rPr>
  </w:style>
  <w:style w:type="character" w:customStyle="1" w:styleId="CommentTextChar">
    <w:name w:val="Comment Text Char"/>
    <w:basedOn w:val="DefaultParagraphFont"/>
    <w:link w:val="CommentText"/>
    <w:uiPriority w:val="99"/>
    <w:rsid w:val="00BF5328"/>
    <w:rPr>
      <w:rFonts w:asciiTheme="minorBidi" w:eastAsia="Times New Roman" w:hAnsiTheme="minorBidi"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BF5328"/>
    <w:rPr>
      <w:b/>
      <w:bCs/>
    </w:rPr>
  </w:style>
  <w:style w:type="character" w:customStyle="1" w:styleId="CommentSubjectChar">
    <w:name w:val="Comment Subject Char"/>
    <w:basedOn w:val="CommentTextChar"/>
    <w:link w:val="CommentSubject"/>
    <w:uiPriority w:val="99"/>
    <w:semiHidden/>
    <w:rsid w:val="00BF5328"/>
    <w:rPr>
      <w:rFonts w:asciiTheme="minorBidi" w:eastAsia="Times New Roman" w:hAnsiTheme="minorBidi" w:cs="Times New Roman"/>
      <w:b/>
      <w:bCs/>
      <w:sz w:val="20"/>
      <w:szCs w:val="20"/>
      <w:lang w:eastAsia="zh-CN"/>
    </w:rPr>
  </w:style>
  <w:style w:type="character" w:styleId="Hyperlink">
    <w:name w:val="Hyperlink"/>
    <w:basedOn w:val="DefaultParagraphFont"/>
    <w:uiPriority w:val="99"/>
    <w:unhideWhenUsed/>
    <w:rsid w:val="00D2551B"/>
    <w:rPr>
      <w:color w:val="0563C1" w:themeColor="hyperlink"/>
      <w:u w:val="single"/>
    </w:rPr>
  </w:style>
  <w:style w:type="table" w:customStyle="1" w:styleId="TableGrid1">
    <w:name w:val="Table Grid1"/>
    <w:basedOn w:val="TableNormal"/>
    <w:next w:val="TableGrid"/>
    <w:uiPriority w:val="39"/>
    <w:rsid w:val="008A53AD"/>
    <w:pPr>
      <w:spacing w:after="0" w:line="240" w:lineRule="auto"/>
    </w:pPr>
    <w:rPr>
      <w:rFonts w:ascii="Calibri" w:eastAsia="PMingLiU"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A1678"/>
    <w:pPr>
      <w:spacing w:after="0" w:line="240" w:lineRule="auto"/>
    </w:pPr>
    <w:rPr>
      <w:rFonts w:asciiTheme="minorBidi" w:eastAsia="Times New Roman" w:hAnsiTheme="minorBidi" w:cs="Times New Roman"/>
      <w:lang w:eastAsia="zh-CN"/>
    </w:rPr>
  </w:style>
  <w:style w:type="character" w:customStyle="1" w:styleId="UnresolvedMention1">
    <w:name w:val="Unresolved Mention1"/>
    <w:basedOn w:val="DefaultParagraphFont"/>
    <w:uiPriority w:val="99"/>
    <w:semiHidden/>
    <w:unhideWhenUsed/>
    <w:rsid w:val="00C8262A"/>
    <w:rPr>
      <w:color w:val="808080"/>
      <w:shd w:val="clear" w:color="auto" w:fill="E6E6E6"/>
    </w:rPr>
  </w:style>
  <w:style w:type="character" w:customStyle="1" w:styleId="UnresolvedMention">
    <w:name w:val="Unresolved Mention"/>
    <w:basedOn w:val="DefaultParagraphFont"/>
    <w:uiPriority w:val="99"/>
    <w:semiHidden/>
    <w:unhideWhenUsed/>
    <w:rsid w:val="001D2F1D"/>
    <w:rPr>
      <w:color w:val="808080"/>
      <w:shd w:val="clear" w:color="auto" w:fill="E6E6E6"/>
    </w:rPr>
  </w:style>
  <w:style w:type="paragraph" w:styleId="Header">
    <w:name w:val="header"/>
    <w:basedOn w:val="Normal"/>
    <w:link w:val="HeaderChar"/>
    <w:uiPriority w:val="99"/>
    <w:unhideWhenUsed/>
    <w:rsid w:val="00272738"/>
    <w:pPr>
      <w:tabs>
        <w:tab w:val="center" w:pos="4513"/>
        <w:tab w:val="right" w:pos="9026"/>
      </w:tabs>
      <w:spacing w:before="0" w:line="240" w:lineRule="auto"/>
    </w:pPr>
  </w:style>
  <w:style w:type="character" w:customStyle="1" w:styleId="HeaderChar">
    <w:name w:val="Header Char"/>
    <w:basedOn w:val="DefaultParagraphFont"/>
    <w:link w:val="Header"/>
    <w:uiPriority w:val="99"/>
    <w:rsid w:val="00272738"/>
    <w:rPr>
      <w:rFonts w:asciiTheme="minorBidi" w:eastAsia="Times New Roman" w:hAnsiTheme="minorBidi" w:cs="Times New Roman"/>
      <w:lang w:eastAsia="zh-CN"/>
    </w:rPr>
  </w:style>
  <w:style w:type="paragraph" w:styleId="Footer">
    <w:name w:val="footer"/>
    <w:basedOn w:val="Normal"/>
    <w:link w:val="FooterChar"/>
    <w:uiPriority w:val="99"/>
    <w:unhideWhenUsed/>
    <w:rsid w:val="00272738"/>
    <w:pPr>
      <w:tabs>
        <w:tab w:val="center" w:pos="4513"/>
        <w:tab w:val="right" w:pos="9026"/>
      </w:tabs>
      <w:spacing w:before="0" w:line="240" w:lineRule="auto"/>
    </w:pPr>
  </w:style>
  <w:style w:type="character" w:customStyle="1" w:styleId="FooterChar">
    <w:name w:val="Footer Char"/>
    <w:basedOn w:val="DefaultParagraphFont"/>
    <w:link w:val="Footer"/>
    <w:uiPriority w:val="99"/>
    <w:rsid w:val="00272738"/>
    <w:rPr>
      <w:rFonts w:asciiTheme="minorBidi" w:eastAsia="Times New Roman" w:hAnsiTheme="minorBidi"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7765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16/0020-7489(93)9005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9DF540-3C12-481B-B78E-539F92472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9</Pages>
  <Words>7572</Words>
  <Characters>43163</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50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l'ora C.</dc:creator>
  <cp:keywords/>
  <dc:description/>
  <cp:lastModifiedBy>Dall'ora C.</cp:lastModifiedBy>
  <cp:revision>12</cp:revision>
  <cp:lastPrinted>2018-09-28T16:04:00Z</cp:lastPrinted>
  <dcterms:created xsi:type="dcterms:W3CDTF">2018-09-28T16:03:00Z</dcterms:created>
  <dcterms:modified xsi:type="dcterms:W3CDTF">2018-10-29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heart-association</vt:lpwstr>
  </property>
  <property fmtid="{D5CDD505-2E9C-101B-9397-08002B2CF9AE}" pid="3" name="Mendeley Recent Style Name 0_1">
    <vt:lpwstr>American Heart Association</vt:lpwstr>
  </property>
  <property fmtid="{D5CDD505-2E9C-101B-9397-08002B2CF9AE}" pid="4" name="Mendeley Recent Style Id 1_1">
    <vt:lpwstr>http://www.zotero.org/styles/bmc-nursing</vt:lpwstr>
  </property>
  <property fmtid="{D5CDD505-2E9C-101B-9397-08002B2CF9AE}" pid="5" name="Mendeley Recent Style Name 1_1">
    <vt:lpwstr>BMC Nursing</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bmj-case-reports</vt:lpwstr>
  </property>
  <property fmtid="{D5CDD505-2E9C-101B-9397-08002B2CF9AE}" pid="9" name="Mendeley Recent Style Name 3_1">
    <vt:lpwstr>BMJ Case Reports</vt:lpwstr>
  </property>
  <property fmtid="{D5CDD505-2E9C-101B-9397-08002B2CF9AE}" pid="10" name="Mendeley Recent Style Id 4_1">
    <vt:lpwstr>http://www.zotero.org/styles/bmj-open</vt:lpwstr>
  </property>
  <property fmtid="{D5CDD505-2E9C-101B-9397-08002B2CF9AE}" pid="11" name="Mendeley Recent Style Name 4_1">
    <vt:lpwstr>BMJ Open</vt:lpwstr>
  </property>
  <property fmtid="{D5CDD505-2E9C-101B-9397-08002B2CF9AE}" pid="12" name="Mendeley Recent Style Id 5_1">
    <vt:lpwstr>http://www.zotero.org/styles/bmj-quality-and-safety</vt:lpwstr>
  </property>
  <property fmtid="{D5CDD505-2E9C-101B-9397-08002B2CF9AE}" pid="13" name="Mendeley Recent Style Name 5_1">
    <vt:lpwstr>BMJ Quality &amp; Safety</vt:lpwstr>
  </property>
  <property fmtid="{D5CDD505-2E9C-101B-9397-08002B2CF9AE}" pid="14" name="Mendeley Recent Style Id 6_1">
    <vt:lpwstr>http://www.zotero.org/styles/plos-medicine</vt:lpwstr>
  </property>
  <property fmtid="{D5CDD505-2E9C-101B-9397-08002B2CF9AE}" pid="15" name="Mendeley Recent Style Name 6_1">
    <vt:lpwstr>PLOS Medicine</vt:lpwstr>
  </property>
  <property fmtid="{D5CDD505-2E9C-101B-9397-08002B2CF9AE}" pid="16" name="Mendeley Recent Style Id 7_1">
    <vt:lpwstr>http://www.zotero.org/styles/plos-one</vt:lpwstr>
  </property>
  <property fmtid="{D5CDD505-2E9C-101B-9397-08002B2CF9AE}" pid="17" name="Mendeley Recent Style Name 7_1">
    <vt:lpwstr>PLOS ONE</vt:lpwstr>
  </property>
  <property fmtid="{D5CDD505-2E9C-101B-9397-08002B2CF9AE}" pid="18" name="Mendeley Recent Style Id 8_1">
    <vt:lpwstr>http://www.zotero.org/styles/resuscitation</vt:lpwstr>
  </property>
  <property fmtid="{D5CDD505-2E9C-101B-9397-08002B2CF9AE}" pid="19" name="Mendeley Recent Style Name 8_1">
    <vt:lpwstr>Resuscita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